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C23DC6">
      <w:pPr>
        <w:pStyle w:val="PreCOPPEi"/>
        <w:rPr>
          <w:w w:val="78"/>
        </w:rPr>
      </w:pPr>
      <w:r>
        <w:rPr>
          <w:w w:val="78"/>
        </w:rPr>
        <w:softHyphen/>
      </w:r>
      <w:r>
        <w:rPr>
          <w:w w:val="78"/>
        </w:rPr>
        <w:softHyphen/>
      </w:r>
      <w:r>
        <w:rPr>
          <w:w w:val="78"/>
          <w:vertAlign w:val="subscript"/>
        </w:rPr>
        <w:softHyphen/>
      </w:r>
      <w:r w:rsidR="0031385B">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B84D64" w:rsidP="00FE6932">
      <w:pPr>
        <w:pStyle w:val="PreTituloi"/>
        <w:outlineLvl w:val="0"/>
      </w:pPr>
      <w:fldSimple w:instr=" DOCPROPERTY Title \* MERGEFORMAT ">
        <w:r w:rsidR="00291C3E">
          <w:t>Desenvolvimento de hardware para análise de bioimpedância em banda larga</w:t>
        </w:r>
      </w:fldSimple>
    </w:p>
    <w:p w:rsidR="00770A65" w:rsidRDefault="00B84D64">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9B6C59">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9B6C59">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9B6C59">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9B6C59">
        <w:rPr>
          <w:noProof/>
        </w:rPr>
        <w:t>Orientadores</w:t>
      </w:r>
      <w:r>
        <w:fldChar w:fldCharType="end"/>
      </w:r>
      <w:r w:rsidR="00770A65">
        <w:t>:</w:t>
      </w:r>
      <w:r w:rsidR="00770A65">
        <w:tab/>
      </w:r>
      <w:r w:rsidR="00B84D64">
        <w:fldChar w:fldCharType="begin"/>
      </w:r>
      <w:r w:rsidR="00B84D64">
        <w:instrText xml:space="preserve"> DOCPROPERTY "Orientador 1 (sem ultimo sobrenome)" \* MERGEFORMAT </w:instrText>
      </w:r>
      <w:r w:rsidR="00B84D64">
        <w:fldChar w:fldCharType="separate"/>
      </w:r>
      <w:r w:rsidR="00291C3E">
        <w:t xml:space="preserve">Alexandre </w:t>
      </w:r>
      <w:proofErr w:type="spellStart"/>
      <w:r w:rsidR="00291C3E">
        <w:t>Visintainer</w:t>
      </w:r>
      <w:proofErr w:type="spellEnd"/>
      <w:r w:rsidR="00B84D64">
        <w:fldChar w:fldCharType="end"/>
      </w:r>
      <w:r w:rsidR="00770A65">
        <w:t xml:space="preserve"> </w:t>
      </w:r>
      <w:fldSimple w:instr=" DOCPROPERTY &quot;Orientador 1 (ultimo sobrenome)&quot; \* MERGEFORMAT ">
        <w:r w:rsidR="00291C3E">
          <w:t>Pino</w:t>
        </w:r>
      </w:fldSimple>
    </w:p>
    <w:p w:rsidR="00770A65" w:rsidRDefault="00B84D64">
      <w:pPr>
        <w:pStyle w:val="PreOrientador2i"/>
      </w:pPr>
      <w:fldSimple w:instr=" DOCPROPERTY &quot;Orientador 2&quot; \* MERGEFORMAT ">
        <w:r w:rsidR="00291C3E">
          <w:t>Marcio Nogueira de Souza</w:t>
        </w:r>
      </w:fldSimple>
      <w:r w:rsidR="00770A65">
        <w:t xml:space="preserve"> </w:t>
      </w:r>
    </w:p>
    <w:p w:rsidR="00770A65" w:rsidRDefault="00B84D64">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B84D64">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B84D64">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B84D64">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proofErr w:type="spellStart"/>
            <w:r>
              <w:t>xxii</w:t>
            </w:r>
            <w:proofErr w:type="spellEnd"/>
            <w:r>
              <w:t xml:space="preserve">, </w:t>
            </w:r>
            <w:fldSimple w:instr=" NUMPAGES  \* MERGEFORMAT ">
              <w:r w:rsidR="009B6C59">
                <w:rPr>
                  <w:noProof/>
                </w:rPr>
                <w:t>101</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9B6C59">
              <w:rPr>
                <w:noProof/>
              </w:rPr>
              <w:t>Orientadores</w:t>
            </w:r>
            <w:r>
              <w:fldChar w:fldCharType="end"/>
            </w:r>
            <w:r w:rsidR="00770A65">
              <w:t xml:space="preserve">: </w:t>
            </w:r>
            <w:r w:rsidR="00B84D64">
              <w:fldChar w:fldCharType="begin"/>
            </w:r>
            <w:r w:rsidR="00B84D64">
              <w:instrText xml:space="preserve"> DOCPROPERTY "Orientador 1 (sem ultimo sobrenome)" \* MERGEFORMAT </w:instrText>
            </w:r>
            <w:r w:rsidR="00B84D64">
              <w:fldChar w:fldCharType="separate"/>
            </w:r>
            <w:r w:rsidR="00291C3E">
              <w:t xml:space="preserve">Alexandre </w:t>
            </w:r>
            <w:proofErr w:type="spellStart"/>
            <w:r w:rsidR="00291C3E">
              <w:t>Visintainer</w:t>
            </w:r>
            <w:proofErr w:type="spellEnd"/>
            <w:r w:rsidR="00B84D64">
              <w:fldChar w:fldCharType="end"/>
            </w:r>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9B6C59">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9B6C59">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9B6C59">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9B6C59">
              <w:rPr>
                <w:noProof/>
              </w:rPr>
              <w:t>88</w:t>
            </w:r>
            <w:r w:rsidR="006415DD">
              <w:fldChar w:fldCharType="end"/>
            </w:r>
            <w:r>
              <w:t>-</w:t>
            </w:r>
            <w:r w:rsidR="006415DD">
              <w:fldChar w:fldCharType="begin"/>
            </w:r>
            <w:r w:rsidR="00562975">
              <w:instrText xml:space="preserve"> PAGEREF UltimaPaginaDeReferencias \h </w:instrText>
            </w:r>
            <w:r w:rsidR="006415DD">
              <w:fldChar w:fldCharType="separate"/>
            </w:r>
            <w:r w:rsidR="009B6C59">
              <w:rPr>
                <w:noProof/>
              </w:rPr>
              <w:t>92</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r w:rsidR="00B84D64">
              <w:fldChar w:fldCharType="begin"/>
            </w:r>
            <w:r w:rsidR="00B84D64">
              <w:instrText xml:space="preserve"> DOCPROPERTY "Orientador 1 (sem ultimo sobrenome)" \* MERGEFORMAT </w:instrText>
            </w:r>
            <w:r w:rsidR="00B84D64">
              <w:fldChar w:fldCharType="separate"/>
            </w:r>
            <w:r w:rsidR="00291C3E">
              <w:t xml:space="preserve">Alexandre </w:t>
            </w:r>
            <w:proofErr w:type="spellStart"/>
            <w:r w:rsidR="00291C3E">
              <w:t>Visintainer</w:t>
            </w:r>
            <w:proofErr w:type="spellEnd"/>
            <w:r w:rsidR="00B84D64">
              <w:fldChar w:fldCharType="end"/>
            </w:r>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9B6C59">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9B6C59">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9B6C59">
        <w:rPr>
          <w:noProof/>
        </w:rPr>
        <w:t>Mestre</w:t>
      </w:r>
      <w:r w:rsidR="006415DD">
        <w:fldChar w:fldCharType="end"/>
      </w:r>
      <w:r>
        <w:t xml:space="preserve"> em Ciências (</w:t>
      </w:r>
      <w:proofErr w:type="spellStart"/>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9B6C59">
        <w:rPr>
          <w:noProof/>
        </w:rPr>
        <w:t>M.Sc</w:t>
      </w:r>
      <w:proofErr w:type="spellEnd"/>
      <w:r w:rsidR="009B6C59">
        <w:rPr>
          <w:noProof/>
        </w:rPr>
        <w:t>.</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B84D64">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B84D64">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9B6C59">
        <w:rPr>
          <w:noProof/>
        </w:rPr>
        <w:t>Orientadores</w:t>
      </w:r>
      <w:r>
        <w:fldChar w:fldCharType="end"/>
      </w:r>
      <w:r w:rsidR="00770A65">
        <w:t xml:space="preserve">: </w:t>
      </w:r>
      <w:r w:rsidR="00B84D64">
        <w:fldChar w:fldCharType="begin"/>
      </w:r>
      <w:r w:rsidR="00B84D64">
        <w:instrText xml:space="preserve"> DOCPROPERTY "Orientador 1 (sem ultimo sobrenome)" \* MERGEFORMAT </w:instrText>
      </w:r>
      <w:r w:rsidR="00B84D64">
        <w:fldChar w:fldCharType="separate"/>
      </w:r>
      <w:r w:rsidR="00291C3E">
        <w:t xml:space="preserve">Alexandre </w:t>
      </w:r>
      <w:proofErr w:type="spellStart"/>
      <w:r w:rsidR="00291C3E">
        <w:t>Visintainer</w:t>
      </w:r>
      <w:proofErr w:type="spellEnd"/>
      <w:r w:rsidR="00B84D64">
        <w:fldChar w:fldCharType="end"/>
      </w:r>
      <w:r w:rsidR="00770A65">
        <w:t xml:space="preserve"> </w:t>
      </w:r>
      <w:fldSimple w:instr=" DOCPROPERTY &quot;Orientador 1 (ultimo sobrenome)&quot; \* MERGEFORMAT ">
        <w:r w:rsidR="00291C3E">
          <w:t>Pino</w:t>
        </w:r>
      </w:fldSimple>
    </w:p>
    <w:p w:rsidR="00770A65" w:rsidRDefault="00B84D64">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w:t>
      </w:r>
      <w:proofErr w:type="spellStart"/>
      <w:r w:rsidR="005156F6">
        <w:t>kΩ</w:t>
      </w:r>
      <w:proofErr w:type="spellEnd"/>
      <w:r w:rsidR="005156F6">
        <w:t>. O sistema realizar</w:t>
      </w:r>
      <w:r w:rsidR="00BE2308">
        <w:t>á</w:t>
      </w:r>
      <w:r w:rsidR="005156F6">
        <w:t xml:space="preserve"> a aquisição com uma topologia </w:t>
      </w:r>
      <w:proofErr w:type="spellStart"/>
      <w:r w:rsidR="005156F6">
        <w:t>tetrapolar</w:t>
      </w:r>
      <w:proofErr w:type="spellEnd"/>
      <w:r w:rsidR="005156F6">
        <w:t>, a qual será utilizada uma excitação de corrente</w:t>
      </w:r>
      <w:r w:rsidR="00B76062">
        <w:t xml:space="preserve"> com </w:t>
      </w:r>
      <w:proofErr w:type="spellStart"/>
      <w:r w:rsidR="00B76062" w:rsidRPr="009600D8">
        <w:rPr>
          <w:rStyle w:val="OtherLanguage"/>
          <w:lang w:val="pt-BR"/>
        </w:rPr>
        <w:t>chirp</w:t>
      </w:r>
      <w:proofErr w:type="spellEnd"/>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9B6C59"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9B6C59"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9B6C59" w:rsidRPr="006E7B91">
        <w:rPr>
          <w:noProof/>
        </w:rPr>
        <w:t>M.Sc.</w:t>
      </w:r>
      <w:r w:rsidR="006415DD">
        <w:fldChar w:fldCharType="end"/>
      </w:r>
      <w:r w:rsidRPr="006E7B91">
        <w:t>)</w:t>
      </w:r>
    </w:p>
    <w:p w:rsidR="00770A65" w:rsidRPr="00FE6932" w:rsidRDefault="00B84D64"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B84D64">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proofErr w:type="spellStart"/>
      <w:r w:rsidR="00291C3E" w:rsidRPr="009600D8">
        <w:rPr>
          <w:lang w:val="pt-BR"/>
        </w:rPr>
        <w:t>February</w:t>
      </w:r>
      <w:proofErr w:type="spellEnd"/>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9B6C59">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 xml:space="preserve">Alexandre </w:t>
      </w:r>
      <w:proofErr w:type="spellStart"/>
      <w:r w:rsidR="00291C3E" w:rsidRPr="00291C3E">
        <w:rPr>
          <w:lang w:val="pt-BR"/>
        </w:rPr>
        <w:t>Visintainer</w:t>
      </w:r>
      <w:proofErr w:type="spellEnd"/>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B84D64">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proofErr w:type="spellStart"/>
      <w:r>
        <w:rPr>
          <w:rStyle w:val="hps"/>
        </w:rPr>
        <w:t>bioimpedance</w:t>
      </w:r>
      <w:proofErr w:type="spellEnd"/>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proofErr w:type="spellStart"/>
      <w:r>
        <w:rPr>
          <w:rStyle w:val="hps"/>
        </w:rPr>
        <w:t>bioimpedance</w:t>
      </w:r>
      <w:proofErr w:type="spellEnd"/>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proofErr w:type="spellStart"/>
      <w:r w:rsidRPr="009600D8">
        <w:rPr>
          <w:rStyle w:val="hps"/>
          <w:lang w:val="en-US"/>
        </w:rPr>
        <w:t>bioimpedance</w:t>
      </w:r>
      <w:proofErr w:type="spellEnd"/>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proofErr w:type="spellStart"/>
      <w:r w:rsidR="008029AD" w:rsidRPr="009600D8">
        <w:rPr>
          <w:lang w:val="en-US"/>
        </w:rPr>
        <w:t>tetrapolar</w:t>
      </w:r>
      <w:proofErr w:type="spellEnd"/>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5179608"/>
      <w:r w:rsidRPr="00C75585">
        <w:lastRenderedPageBreak/>
        <w:t>Lista de abreviaturas e siglas</w:t>
      </w:r>
      <w:bookmarkEnd w:id="2"/>
    </w:p>
    <w:p w:rsidR="00C514A3" w:rsidRPr="009B6C59" w:rsidRDefault="006415DD">
      <w:pPr>
        <w:ind w:firstLine="0"/>
        <w:rPr>
          <w:rStyle w:val="OtherLanguage"/>
          <w:lang w:val="pt-BR"/>
        </w:rPr>
      </w:pPr>
      <w:r>
        <w:fldChar w:fldCharType="begin"/>
      </w:r>
      <w:r w:rsidR="0060201C" w:rsidRPr="009B6C59">
        <w:instrText xml:space="preserve"> REF sigla_AC \h </w:instrText>
      </w:r>
      <w:r>
        <w:fldChar w:fldCharType="separate"/>
      </w:r>
      <w:r w:rsidR="009B6C59">
        <w:t>AC</w:t>
      </w:r>
      <w:r>
        <w:fldChar w:fldCharType="end"/>
      </w:r>
      <w:r w:rsidR="00FE77A6" w:rsidRPr="009B6C59">
        <w:t xml:space="preserve"> </w:t>
      </w:r>
      <w:r w:rsidR="002D7FDA" w:rsidRPr="009B6C59">
        <w:t xml:space="preserve">– </w:t>
      </w:r>
      <w:proofErr w:type="spellStart"/>
      <w:r w:rsidR="00FE77A6" w:rsidRPr="009B6C59">
        <w:rPr>
          <w:rStyle w:val="OtherLanguage"/>
          <w:lang w:val="pt-BR"/>
        </w:rPr>
        <w:t>Alternating</w:t>
      </w:r>
      <w:proofErr w:type="spellEnd"/>
      <w:r w:rsidR="00FE77A6" w:rsidRPr="009B6C59">
        <w:rPr>
          <w:rStyle w:val="OtherLanguage"/>
          <w:lang w:val="pt-BR"/>
        </w:rPr>
        <w:t xml:space="preserve"> </w:t>
      </w:r>
      <w:proofErr w:type="spellStart"/>
      <w:r w:rsidR="00FE77A6" w:rsidRPr="009B6C59">
        <w:rPr>
          <w:rStyle w:val="OtherLanguage"/>
          <w:lang w:val="pt-BR"/>
        </w:rPr>
        <w:t>Current</w:t>
      </w:r>
      <w:proofErr w:type="spellEnd"/>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9B6C59" w:rsidRPr="009B6C59">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9B6C59" w:rsidRPr="009B6C59">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9B6C59" w:rsidRPr="009B6C59">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9B6C59" w:rsidRPr="009B6C59">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9B6C59" w:rsidRPr="009B6C59">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9B6C59" w:rsidRPr="009B6C59">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Default="006415DD">
      <w:pPr>
        <w:ind w:firstLine="0"/>
        <w:rPr>
          <w:rStyle w:val="OtherLanguage"/>
        </w:rPr>
      </w:pPr>
      <w:r>
        <w:fldChar w:fldCharType="begin"/>
      </w:r>
      <w:r w:rsidR="0060201C" w:rsidRPr="00C7533C">
        <w:rPr>
          <w:lang w:val="en-US"/>
        </w:rPr>
        <w:instrText xml:space="preserve"> REF sigla_DFT \h </w:instrText>
      </w:r>
      <w:r>
        <w:fldChar w:fldCharType="separate"/>
      </w:r>
      <w:r w:rsidR="009B6C59" w:rsidRPr="009B6C59">
        <w:rPr>
          <w:lang w:val="en-US"/>
        </w:rPr>
        <w:t xml:space="preserve">DFT </w:t>
      </w:r>
      <w:r>
        <w:fldChar w:fldCharType="end"/>
      </w:r>
      <w:r w:rsidR="00FE77A6" w:rsidRPr="00C7533C">
        <w:rPr>
          <w:lang w:val="en-US"/>
        </w:rPr>
        <w:t xml:space="preserve"> </w:t>
      </w:r>
      <w:r w:rsidR="00FE77A6" w:rsidRPr="00F823C5">
        <w:rPr>
          <w:lang w:val="en-US"/>
        </w:rPr>
        <w:t xml:space="preserve">– </w:t>
      </w:r>
      <w:r w:rsidR="00FE77A6" w:rsidRPr="00FE77A6">
        <w:rPr>
          <w:rStyle w:val="OtherLanguage"/>
        </w:rPr>
        <w:t>Discrete Fourier Transform</w:t>
      </w:r>
    </w:p>
    <w:p w:rsidR="00C7533C" w:rsidRPr="00FE77A6" w:rsidRDefault="00C7533C">
      <w:pPr>
        <w:ind w:firstLine="0"/>
        <w:rPr>
          <w:rStyle w:val="OtherLanguage"/>
        </w:rPr>
      </w:pPr>
      <w:r>
        <w:rPr>
          <w:rStyle w:val="OtherLanguage"/>
        </w:rPr>
        <w:fldChar w:fldCharType="begin"/>
      </w:r>
      <w:r>
        <w:rPr>
          <w:rStyle w:val="OtherLanguage"/>
        </w:rPr>
        <w:instrText xml:space="preserve"> REF sigla_dft_menos1 \h </w:instrText>
      </w:r>
      <w:r>
        <w:rPr>
          <w:rStyle w:val="OtherLanguage"/>
        </w:rPr>
      </w:r>
      <w:r>
        <w:rPr>
          <w:rStyle w:val="OtherLanguage"/>
        </w:rPr>
        <w:fldChar w:fldCharType="separate"/>
      </w:r>
      <w:r w:rsidR="009B6C59" w:rsidRPr="009B6C59">
        <w:rPr>
          <w:lang w:val="en-US"/>
        </w:rPr>
        <w:t>DFT</w:t>
      </w:r>
      <w:r w:rsidR="009B6C59" w:rsidRPr="009B6C59">
        <w:rPr>
          <w:vertAlign w:val="superscript"/>
          <w:lang w:val="en-US"/>
        </w:rPr>
        <w:t>-1</w:t>
      </w:r>
      <w:r>
        <w:rPr>
          <w:rStyle w:val="OtherLanguage"/>
        </w:rPr>
        <w:fldChar w:fldCharType="end"/>
      </w:r>
      <w:r w:rsidRPr="00C7533C">
        <w:rPr>
          <w:lang w:val="en-US"/>
        </w:rPr>
        <w:t xml:space="preserve"> </w:t>
      </w:r>
      <w:r w:rsidRPr="00F823C5">
        <w:rPr>
          <w:lang w:val="en-US"/>
        </w:rPr>
        <w:t xml:space="preserve">– </w:t>
      </w:r>
      <w:r>
        <w:rPr>
          <w:lang w:val="en-US"/>
        </w:rPr>
        <w:t xml:space="preserve">Inverse </w:t>
      </w:r>
      <w:r w:rsidRPr="00FE77A6">
        <w:rPr>
          <w:rStyle w:val="OtherLanguage"/>
        </w:rPr>
        <w:t>Discrete Fourier Transform</w:t>
      </w:r>
    </w:p>
    <w:p w:rsidR="00C514A3"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9B6C59" w:rsidRPr="009B6C59">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7533C" w:rsidRPr="00FE77A6" w:rsidRDefault="00C7533C">
      <w:pPr>
        <w:ind w:firstLine="0"/>
        <w:rPr>
          <w:rStyle w:val="OtherLanguage"/>
        </w:rPr>
      </w:pPr>
      <w:r>
        <w:rPr>
          <w:rStyle w:val="OtherLanguage"/>
        </w:rPr>
        <w:fldChar w:fldCharType="begin"/>
      </w:r>
      <w:r>
        <w:rPr>
          <w:rStyle w:val="OtherLanguage"/>
        </w:rPr>
        <w:instrText xml:space="preserve"> REF sigla_FIFO \h </w:instrText>
      </w:r>
      <w:r>
        <w:rPr>
          <w:rStyle w:val="OtherLanguage"/>
        </w:rPr>
      </w:r>
      <w:r>
        <w:rPr>
          <w:rStyle w:val="OtherLanguage"/>
        </w:rPr>
        <w:fldChar w:fldCharType="separate"/>
      </w:r>
      <w:r w:rsidR="009B6C59" w:rsidRPr="009B6C59">
        <w:rPr>
          <w:lang w:val="en-US"/>
        </w:rPr>
        <w:t>FIFO</w:t>
      </w:r>
      <w:r>
        <w:rPr>
          <w:rStyle w:val="OtherLanguage"/>
        </w:rPr>
        <w:fldChar w:fldCharType="end"/>
      </w:r>
      <w:r w:rsidRPr="009600D8">
        <w:rPr>
          <w:lang w:val="en-US"/>
        </w:rPr>
        <w:t xml:space="preserve"> – </w:t>
      </w:r>
      <w:r>
        <w:rPr>
          <w:rStyle w:val="OtherLanguage"/>
        </w:rPr>
        <w:t>First In First Out</w:t>
      </w:r>
    </w:p>
    <w:p w:rsidR="00C514A3"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9B6C59" w:rsidRPr="009B6C59">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C7533C" w:rsidRPr="00C7533C" w:rsidRDefault="00C7533C">
      <w:pPr>
        <w:ind w:firstLine="0"/>
        <w:rPr>
          <w:rStyle w:val="OtherLanguage"/>
        </w:rPr>
      </w:pPr>
      <w:r>
        <w:rPr>
          <w:rStyle w:val="OtherLanguage"/>
        </w:rPr>
        <w:fldChar w:fldCharType="begin"/>
      </w:r>
      <w:r>
        <w:rPr>
          <w:rStyle w:val="OtherLanguage"/>
        </w:rPr>
        <w:instrText xml:space="preserve"> REF sigla_FWHM \h </w:instrText>
      </w:r>
      <w:r>
        <w:rPr>
          <w:rStyle w:val="OtherLanguage"/>
        </w:rPr>
      </w:r>
      <w:r>
        <w:rPr>
          <w:rStyle w:val="OtherLanguage"/>
        </w:rPr>
        <w:fldChar w:fldCharType="separate"/>
      </w:r>
      <w:r w:rsidR="009B6C59" w:rsidRPr="009B6C59">
        <w:rPr>
          <w:lang w:val="en-US" w:eastAsia="ar-SA"/>
        </w:rPr>
        <w:t>FWHM</w:t>
      </w:r>
      <w:r>
        <w:rPr>
          <w:rStyle w:val="OtherLanguage"/>
        </w:rPr>
        <w:fldChar w:fldCharType="end"/>
      </w:r>
      <w:r w:rsidRPr="009600D8">
        <w:rPr>
          <w:lang w:val="en-US"/>
        </w:rPr>
        <w:t xml:space="preserve"> – </w:t>
      </w:r>
      <w:r w:rsidRPr="00C7533C">
        <w:rPr>
          <w:rStyle w:val="OtherLanguage"/>
        </w:rPr>
        <w:t>Full Width at Half Maximum</w:t>
      </w:r>
    </w:p>
    <w:p w:rsidR="00C7533C" w:rsidRPr="00FE77A6" w:rsidRDefault="00C7533C">
      <w:pPr>
        <w:ind w:firstLine="0"/>
        <w:rPr>
          <w:rStyle w:val="OtherLanguage"/>
        </w:rPr>
      </w:pPr>
      <w:r>
        <w:rPr>
          <w:rStyle w:val="OtherLanguage"/>
        </w:rPr>
        <w:fldChar w:fldCharType="begin"/>
      </w:r>
      <w:r>
        <w:rPr>
          <w:rStyle w:val="OtherLanguage"/>
        </w:rPr>
        <w:instrText xml:space="preserve"> REF sigla_GBW \h </w:instrText>
      </w:r>
      <w:r>
        <w:rPr>
          <w:rStyle w:val="OtherLanguage"/>
        </w:rPr>
      </w:r>
      <w:r>
        <w:rPr>
          <w:rStyle w:val="OtherLanguage"/>
        </w:rPr>
        <w:fldChar w:fldCharType="separate"/>
      </w:r>
      <w:r w:rsidR="009B6C59" w:rsidRPr="009B6C59">
        <w:rPr>
          <w:lang w:val="en-US" w:eastAsia="ar-SA"/>
        </w:rPr>
        <w:t xml:space="preserve">GBW </w:t>
      </w:r>
      <w:r>
        <w:rPr>
          <w:rStyle w:val="OtherLanguage"/>
        </w:rPr>
        <w:fldChar w:fldCharType="end"/>
      </w:r>
      <w:r>
        <w:rPr>
          <w:rStyle w:val="OtherLanguage"/>
        </w:rPr>
        <w:t>– Gain-bandwidth Product</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9B6C59" w:rsidRPr="009B6C59">
        <w:rPr>
          <w:lang w:val="en-US"/>
        </w:rPr>
        <w:t>I</w:t>
      </w:r>
      <w:r w:rsidR="009B6C59" w:rsidRPr="009B6C59">
        <w:rPr>
          <w:vertAlign w:val="subscript"/>
          <w:lang w:val="en-US"/>
        </w:rPr>
        <w:t>2</w:t>
      </w:r>
      <w:r w:rsidR="009B6C59" w:rsidRPr="009B6C59">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9B6C59" w:rsidRPr="009B6C59">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Default="006415DD">
      <w:pPr>
        <w:ind w:firstLine="0"/>
      </w:pPr>
      <w:r>
        <w:fldChar w:fldCharType="begin"/>
      </w:r>
      <w:r w:rsidR="00276AD0">
        <w:instrText xml:space="preserve"> REF sigla_LIB \h </w:instrText>
      </w:r>
      <w:r>
        <w:fldChar w:fldCharType="separate"/>
      </w:r>
      <w:r w:rsidR="009B6C59">
        <w:t>LIB</w:t>
      </w:r>
      <w:r>
        <w:fldChar w:fldCharType="end"/>
      </w:r>
      <w:r w:rsidR="002712CD">
        <w:t xml:space="preserve"> – Laboratório de Instrumentação Biomédica</w:t>
      </w:r>
    </w:p>
    <w:p w:rsidR="00C7533C" w:rsidRPr="00197149" w:rsidRDefault="00C7533C">
      <w:pPr>
        <w:ind w:firstLine="0"/>
      </w:pPr>
      <w:r>
        <w:fldChar w:fldCharType="begin"/>
      </w:r>
      <w:r w:rsidRPr="00197149">
        <w:instrText xml:space="preserve"> REF sigla_M_sequence \h </w:instrText>
      </w:r>
      <w:r>
        <w:fldChar w:fldCharType="separate"/>
      </w:r>
      <w:r w:rsidR="009B6C59" w:rsidRPr="00BF1F67">
        <w:rPr>
          <w:rStyle w:val="OtherLanguage"/>
          <w:lang w:val="pt-BR"/>
        </w:rPr>
        <w:t>M-</w:t>
      </w:r>
      <w:proofErr w:type="spellStart"/>
      <w:r w:rsidR="009B6C59" w:rsidRPr="00BF1F67">
        <w:rPr>
          <w:rStyle w:val="OtherLanguage"/>
          <w:lang w:val="pt-BR"/>
        </w:rPr>
        <w:t>sequence</w:t>
      </w:r>
      <w:proofErr w:type="spellEnd"/>
      <w:r>
        <w:fldChar w:fldCharType="end"/>
      </w:r>
      <w:r w:rsidR="00087C78" w:rsidRPr="00197149">
        <w:t xml:space="preserve"> – </w:t>
      </w:r>
      <w:proofErr w:type="spellStart"/>
      <w:r w:rsidR="00087C78" w:rsidRPr="00197149">
        <w:rPr>
          <w:rStyle w:val="OtherLanguage"/>
          <w:lang w:val="pt-BR"/>
        </w:rPr>
        <w:t>Maximum-period</w:t>
      </w:r>
      <w:proofErr w:type="spellEnd"/>
      <w:r w:rsidR="00087C78" w:rsidRPr="00197149">
        <w:rPr>
          <w:rStyle w:val="OtherLanguage"/>
          <w:lang w:val="pt-BR"/>
        </w:rPr>
        <w:t xml:space="preserve"> </w:t>
      </w:r>
      <w:proofErr w:type="spellStart"/>
      <w:r w:rsidR="00087C78" w:rsidRPr="00197149">
        <w:rPr>
          <w:rStyle w:val="OtherLanguage"/>
          <w:lang w:val="pt-BR"/>
        </w:rPr>
        <w:t>sequence</w:t>
      </w:r>
      <w:proofErr w:type="spellEnd"/>
    </w:p>
    <w:p w:rsidR="00C514A3" w:rsidRPr="00C7533C" w:rsidRDefault="006415DD">
      <w:pPr>
        <w:ind w:firstLine="0"/>
        <w:rPr>
          <w:lang w:val="en-US"/>
        </w:rPr>
      </w:pPr>
      <w:r>
        <w:fldChar w:fldCharType="begin"/>
      </w:r>
      <w:r w:rsidR="0060201C" w:rsidRPr="00C7533C">
        <w:rPr>
          <w:lang w:val="en-US"/>
        </w:rPr>
        <w:instrText xml:space="preserve"> REF sigla_MLBS \h </w:instrText>
      </w:r>
      <w:r>
        <w:fldChar w:fldCharType="separate"/>
      </w:r>
      <w:r w:rsidR="009B6C59" w:rsidRPr="009B6C59">
        <w:rPr>
          <w:lang w:val="en-US"/>
        </w:rPr>
        <w:t>MLBS</w:t>
      </w:r>
      <w:r>
        <w:fldChar w:fldCharType="end"/>
      </w:r>
      <w:r w:rsidR="002712CD" w:rsidRPr="00C7533C">
        <w:rPr>
          <w:lang w:val="en-US"/>
        </w:rPr>
        <w:t xml:space="preserve"> </w:t>
      </w:r>
      <w:r w:rsidR="002D7FDA" w:rsidRPr="00C7533C">
        <w:rPr>
          <w:lang w:val="en-US"/>
        </w:rPr>
        <w:t xml:space="preserve">– </w:t>
      </w:r>
      <w:r w:rsidR="006935EB" w:rsidRPr="00C7533C">
        <w:rPr>
          <w:rStyle w:val="OtherLanguage"/>
        </w:rPr>
        <w:t>M</w:t>
      </w:r>
      <w:r w:rsidR="002712CD" w:rsidRPr="00C7533C">
        <w:rPr>
          <w:rStyle w:val="OtherLanguage"/>
        </w:rPr>
        <w:t>axim</w:t>
      </w:r>
      <w:r w:rsidR="006935EB" w:rsidRPr="00C7533C">
        <w:rPr>
          <w:rStyle w:val="OtherLanguage"/>
        </w:rPr>
        <w:t>um-length B</w:t>
      </w:r>
      <w:r w:rsidR="002712CD" w:rsidRPr="00C7533C">
        <w:rPr>
          <w:rStyle w:val="OtherLanguage"/>
        </w:rPr>
        <w:t xml:space="preserve">inary </w:t>
      </w:r>
      <w:r w:rsidR="006935EB" w:rsidRPr="00C7533C">
        <w:rPr>
          <w:rStyle w:val="OtherLanguage"/>
        </w:rPr>
        <w:t>S</w:t>
      </w:r>
      <w:r w:rsidR="002712CD" w:rsidRPr="00C7533C">
        <w:rPr>
          <w:rStyle w:val="OtherLanguage"/>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9B6C59" w:rsidRPr="009B6C59">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793B36" w:rsidRDefault="006415DD" w:rsidP="00C7533C">
      <w:pPr>
        <w:ind w:firstLine="0"/>
        <w:rPr>
          <w:rStyle w:val="OtherLanguage"/>
        </w:rPr>
      </w:pPr>
      <w:r>
        <w:fldChar w:fldCharType="begin"/>
      </w:r>
      <w:r w:rsidR="0060201C" w:rsidRPr="0060201C">
        <w:rPr>
          <w:lang w:val="en-US"/>
        </w:rPr>
        <w:instrText xml:space="preserve"> REF sigla_NRZ \h </w:instrText>
      </w:r>
      <w:r>
        <w:fldChar w:fldCharType="separate"/>
      </w:r>
      <w:r w:rsidR="009B6C59" w:rsidRPr="009B6C59">
        <w:rPr>
          <w:lang w:val="en-US"/>
        </w:rPr>
        <w:t>NRZ</w:t>
      </w:r>
      <w:r>
        <w:fldChar w:fldCharType="end"/>
      </w:r>
      <w:r w:rsidR="002712CD" w:rsidRPr="009600D8">
        <w:rPr>
          <w:lang w:val="en-US"/>
        </w:rPr>
        <w:t xml:space="preserve"> – </w:t>
      </w:r>
      <w:r w:rsidR="002712CD" w:rsidRPr="006935EB">
        <w:rPr>
          <w:rStyle w:val="OtherLanguage"/>
        </w:rPr>
        <w:t>Non-return-to-zero</w:t>
      </w:r>
    </w:p>
    <w:p w:rsidR="00C7533C" w:rsidRPr="006935EB" w:rsidRDefault="00C7533C" w:rsidP="00C7533C">
      <w:pPr>
        <w:ind w:firstLine="0"/>
        <w:rPr>
          <w:rStyle w:val="OtherLanguage"/>
        </w:rPr>
      </w:pPr>
      <w:r>
        <w:rPr>
          <w:rStyle w:val="OtherLanguage"/>
        </w:rPr>
        <w:fldChar w:fldCharType="begin"/>
      </w:r>
      <w:r>
        <w:rPr>
          <w:rStyle w:val="OtherLanguage"/>
        </w:rPr>
        <w:instrText xml:space="preserve"> REF sigla_RAM \h </w:instrText>
      </w:r>
      <w:r>
        <w:rPr>
          <w:rStyle w:val="OtherLanguage"/>
        </w:rPr>
      </w:r>
      <w:r>
        <w:rPr>
          <w:rStyle w:val="OtherLanguage"/>
        </w:rPr>
        <w:fldChar w:fldCharType="separate"/>
      </w:r>
      <w:r w:rsidR="009B6C59" w:rsidRPr="009B6C59">
        <w:rPr>
          <w:lang w:val="en-US"/>
        </w:rPr>
        <w:t>RAM</w:t>
      </w:r>
      <w:r>
        <w:rPr>
          <w:rStyle w:val="OtherLanguage"/>
        </w:rPr>
        <w:fldChar w:fldCharType="end"/>
      </w:r>
      <w:r>
        <w:rPr>
          <w:rStyle w:val="OtherLanguage"/>
        </w:rPr>
        <w:t xml:space="preserve"> – Random Access Memory</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9B6C59" w:rsidRPr="009B6C59">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proofErr w:type="spellStart"/>
      <w:r w:rsidR="009B6C59" w:rsidRPr="009B6C59">
        <w:rPr>
          <w:lang w:val="en-US"/>
        </w:rPr>
        <w:t>RMS</w:t>
      </w:r>
      <w:r w:rsidR="009B6C59" w:rsidRPr="009B6C59">
        <w:rPr>
          <w:vertAlign w:val="subscript"/>
          <w:lang w:val="en-US"/>
        </w:rPr>
        <w:t>e</w:t>
      </w:r>
      <w:proofErr w:type="spellEnd"/>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w:t>
      </w:r>
      <w:proofErr w:type="spellStart"/>
      <w:r w:rsidR="00C96E18" w:rsidRPr="009600D8">
        <w:rPr>
          <w:lang w:val="en-US"/>
        </w:rPr>
        <w:t>efetivo</w:t>
      </w:r>
      <w:proofErr w:type="spellEnd"/>
    </w:p>
    <w:p w:rsidR="00DC6300" w:rsidRPr="00197149" w:rsidRDefault="006415DD">
      <w:pPr>
        <w:ind w:firstLine="0"/>
        <w:rPr>
          <w:rStyle w:val="OtherLanguage"/>
          <w:lang w:val="pt-BR"/>
        </w:rPr>
      </w:pPr>
      <w:r>
        <w:fldChar w:fldCharType="begin"/>
      </w:r>
      <w:r w:rsidR="00F14E87" w:rsidRPr="00197149">
        <w:instrText xml:space="preserve"> REF sigla_RZ \h </w:instrText>
      </w:r>
      <w:r>
        <w:fldChar w:fldCharType="separate"/>
      </w:r>
      <w:r w:rsidR="009B6C59">
        <w:t>RZ</w:t>
      </w:r>
      <w:r>
        <w:fldChar w:fldCharType="end"/>
      </w:r>
      <w:r w:rsidR="002712CD" w:rsidRPr="00197149">
        <w:t xml:space="preserve"> </w:t>
      </w:r>
      <w:r w:rsidR="002D7FDA" w:rsidRPr="00197149">
        <w:t xml:space="preserve">– </w:t>
      </w:r>
      <w:proofErr w:type="spellStart"/>
      <w:r w:rsidR="002712CD" w:rsidRPr="00197149">
        <w:rPr>
          <w:rStyle w:val="OtherLanguage"/>
          <w:lang w:val="pt-BR"/>
        </w:rPr>
        <w:t>Return</w:t>
      </w:r>
      <w:proofErr w:type="spellEnd"/>
      <w:r w:rsidR="002712CD" w:rsidRPr="00197149">
        <w:rPr>
          <w:rStyle w:val="OtherLanguage"/>
          <w:lang w:val="pt-BR"/>
        </w:rPr>
        <w:t>-</w:t>
      </w:r>
      <w:proofErr w:type="spellStart"/>
      <w:r w:rsidR="002712CD" w:rsidRPr="00197149">
        <w:rPr>
          <w:rStyle w:val="OtherLanguage"/>
          <w:lang w:val="pt-BR"/>
        </w:rPr>
        <w:t>to</w:t>
      </w:r>
      <w:proofErr w:type="spellEnd"/>
      <w:r w:rsidR="002712CD" w:rsidRPr="00197149">
        <w:rPr>
          <w:rStyle w:val="OtherLanguage"/>
          <w:lang w:val="pt-BR"/>
        </w:rPr>
        <w:t>-zero</w:t>
      </w:r>
    </w:p>
    <w:p w:rsidR="00C514A3" w:rsidRDefault="006415DD">
      <w:pPr>
        <w:ind w:firstLine="0"/>
        <w:rPr>
          <w:rStyle w:val="OtherLanguage"/>
        </w:rPr>
      </w:pPr>
      <w:r>
        <w:lastRenderedPageBreak/>
        <w:fldChar w:fldCharType="begin"/>
      </w:r>
      <w:r w:rsidR="00F14E87" w:rsidRPr="009600D8">
        <w:instrText xml:space="preserve"> REF sigla_SNRz \h </w:instrText>
      </w:r>
      <w:r>
        <w:fldChar w:fldCharType="separate"/>
      </w:r>
      <w:r w:rsidR="009B6C59">
        <w:rPr>
          <w:b/>
          <w:bCs/>
        </w:rPr>
        <w:t xml:space="preserve">Erro! Fonte de referência não </w:t>
      </w:r>
      <w:proofErr w:type="gramStart"/>
      <w:r w:rsidR="009B6C59">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7533C" w:rsidRPr="00087C78" w:rsidRDefault="00C7533C">
      <w:pPr>
        <w:ind w:firstLine="0"/>
        <w:rPr>
          <w:rStyle w:val="OtherLanguage"/>
        </w:rPr>
      </w:pPr>
      <w:r>
        <w:rPr>
          <w:rStyle w:val="OtherLanguage"/>
        </w:rPr>
        <w:fldChar w:fldCharType="begin"/>
      </w:r>
      <w:r>
        <w:rPr>
          <w:rStyle w:val="OtherLanguage"/>
        </w:rPr>
        <w:instrText xml:space="preserve"> REF sigla_SCT \h </w:instrText>
      </w:r>
      <w:r>
        <w:rPr>
          <w:rStyle w:val="OtherLanguage"/>
        </w:rPr>
      </w:r>
      <w:r>
        <w:rPr>
          <w:rStyle w:val="OtherLanguage"/>
        </w:rPr>
        <w:fldChar w:fldCharType="separate"/>
      </w:r>
      <w:r w:rsidR="009B6C59" w:rsidRPr="009B6C59">
        <w:rPr>
          <w:lang w:val="en-US" w:eastAsia="ar-SA"/>
        </w:rPr>
        <w:t>SCT</w:t>
      </w:r>
      <w:r>
        <w:rPr>
          <w:rStyle w:val="OtherLanguage"/>
        </w:rPr>
        <w:fldChar w:fldCharType="end"/>
      </w:r>
      <w:r w:rsidR="00087C78" w:rsidRPr="00087C78">
        <w:rPr>
          <w:lang w:val="en-US"/>
        </w:rPr>
        <w:t xml:space="preserve"> – </w:t>
      </w:r>
      <w:r w:rsidR="00087C78" w:rsidRPr="00087C78">
        <w:rPr>
          <w:rStyle w:val="OtherLanguage"/>
        </w:rPr>
        <w:t>State Configurable Timer</w:t>
      </w:r>
    </w:p>
    <w:p w:rsidR="00C514A3" w:rsidRPr="00A169DA" w:rsidRDefault="006415DD">
      <w:pPr>
        <w:ind w:firstLine="0"/>
        <w:rPr>
          <w:rStyle w:val="OtherLanguage"/>
        </w:rPr>
      </w:pPr>
      <w:r>
        <w:fldChar w:fldCharType="begin"/>
      </w:r>
      <w:r w:rsidR="00F14E87" w:rsidRPr="00A169DA">
        <w:rPr>
          <w:lang w:val="en-US"/>
        </w:rPr>
        <w:instrText xml:space="preserve"> REF sigla_SPI \h </w:instrText>
      </w:r>
      <w:r>
        <w:fldChar w:fldCharType="separate"/>
      </w:r>
      <w:r w:rsidR="009B6C59" w:rsidRPr="009B6C59">
        <w:rPr>
          <w:lang w:val="en-US"/>
        </w:rPr>
        <w:t>SPI</w:t>
      </w:r>
      <w:r>
        <w:fldChar w:fldCharType="end"/>
      </w:r>
      <w:r w:rsidR="00DC6300" w:rsidRPr="00A169DA">
        <w:rPr>
          <w:lang w:val="en-US"/>
        </w:rPr>
        <w:t xml:space="preserve"> – </w:t>
      </w:r>
      <w:r w:rsidR="00DC6300" w:rsidRPr="00A169DA">
        <w:rPr>
          <w:rStyle w:val="OtherLanguage"/>
        </w:rPr>
        <w:t>Serial Peripheral Interface</w:t>
      </w:r>
    </w:p>
    <w:p w:rsidR="00C514A3" w:rsidRPr="00A169DA" w:rsidRDefault="006415DD">
      <w:pPr>
        <w:ind w:firstLine="0"/>
        <w:rPr>
          <w:rStyle w:val="OtherLanguage"/>
        </w:rPr>
      </w:pPr>
      <w:r>
        <w:fldChar w:fldCharType="begin"/>
      </w:r>
      <w:r w:rsidR="00F14E87" w:rsidRPr="00A169DA">
        <w:rPr>
          <w:lang w:val="en-US"/>
        </w:rPr>
        <w:instrText xml:space="preserve"> REF sigla_uC \h </w:instrText>
      </w:r>
      <w:r>
        <w:fldChar w:fldCharType="separate"/>
      </w:r>
      <w:r w:rsidR="009B6C59" w:rsidRPr="009B6C59">
        <w:rPr>
          <w:lang w:val="en-US" w:eastAsia="ar-SA"/>
        </w:rPr>
        <w:t>µC</w:t>
      </w:r>
      <w:r>
        <w:fldChar w:fldCharType="end"/>
      </w:r>
      <w:r w:rsidR="00DC6300" w:rsidRPr="00A169DA">
        <w:rPr>
          <w:lang w:val="en-US"/>
        </w:rPr>
        <w:t xml:space="preserve"> </w:t>
      </w:r>
      <w:r w:rsidR="002D7FDA" w:rsidRPr="00A169DA">
        <w:rPr>
          <w:lang w:val="en-US"/>
        </w:rPr>
        <w:t xml:space="preserve">– </w:t>
      </w:r>
      <w:r w:rsidR="00DC6300" w:rsidRPr="00A169DA">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9B6C59" w:rsidRPr="009B6C59">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9B6C59" w:rsidRPr="009B6C59">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Default="006415DD">
      <w:pPr>
        <w:ind w:firstLine="0"/>
        <w:rPr>
          <w:rStyle w:val="OtherLanguage"/>
        </w:rPr>
      </w:pPr>
      <w:r>
        <w:fldChar w:fldCharType="begin"/>
      </w:r>
      <w:r w:rsidR="00F14E87" w:rsidRPr="00962B41">
        <w:rPr>
          <w:lang w:val="en-US"/>
        </w:rPr>
        <w:instrText xml:space="preserve"> REF sigla_VCO \h </w:instrText>
      </w:r>
      <w:r>
        <w:fldChar w:fldCharType="separate"/>
      </w:r>
      <w:r w:rsidR="009B6C59">
        <w:t>VCO</w:t>
      </w:r>
      <w:r>
        <w:fldChar w:fldCharType="end"/>
      </w:r>
      <w:r w:rsidR="00105C3E">
        <w:t xml:space="preserve"> – </w:t>
      </w:r>
      <w:r w:rsidR="00105C3E" w:rsidRPr="006935EB">
        <w:rPr>
          <w:rStyle w:val="OtherLanguage"/>
        </w:rPr>
        <w:t>Voltage Controller Oscillator</w:t>
      </w:r>
    </w:p>
    <w:p w:rsidR="0058070F" w:rsidRPr="0058070F" w:rsidRDefault="0058070F">
      <w:pPr>
        <w:ind w:firstLine="0"/>
        <w:rPr>
          <w:rStyle w:val="OtherLanguage"/>
          <w:lang w:val="pt-BR"/>
        </w:rPr>
      </w:pPr>
      <w:r w:rsidRPr="0058070F">
        <w:rPr>
          <w:rStyle w:val="OtherLanguage"/>
        </w:rPr>
        <w:fldChar w:fldCharType="begin"/>
      </w:r>
      <w:r w:rsidRPr="0058070F">
        <w:rPr>
          <w:rStyle w:val="OtherLanguage"/>
          <w:lang w:val="pt-BR"/>
        </w:rPr>
        <w:instrText xml:space="preserve"> REF sigla_VI \h </w:instrText>
      </w:r>
      <w:r w:rsidRPr="0058070F">
        <w:rPr>
          <w:rStyle w:val="OtherLanguage"/>
        </w:rPr>
      </w:r>
      <w:r>
        <w:rPr>
          <w:rStyle w:val="OtherLanguage"/>
        </w:rPr>
        <w:instrText xml:space="preserve"> \* MERGEFORMAT </w:instrText>
      </w:r>
      <w:r w:rsidRPr="0058070F">
        <w:rPr>
          <w:rStyle w:val="OtherLanguage"/>
        </w:rPr>
        <w:fldChar w:fldCharType="separate"/>
      </w:r>
      <w:r w:rsidRPr="0058070F">
        <w:rPr>
          <w:rStyle w:val="OtherLanguage"/>
        </w:rPr>
        <w:t>VI</w:t>
      </w:r>
      <w:r w:rsidRPr="0058070F">
        <w:rPr>
          <w:rStyle w:val="OtherLanguage"/>
        </w:rPr>
        <w:fldChar w:fldCharType="end"/>
      </w:r>
      <w:r w:rsidRPr="0058070F">
        <w:rPr>
          <w:rStyle w:val="OtherLanguage"/>
        </w:rPr>
        <w:t xml:space="preserve"> – Virtual Instrument</w:t>
      </w:r>
    </w:p>
    <w:p w:rsidR="00C514A3" w:rsidRPr="0058070F" w:rsidRDefault="006415DD">
      <w:pPr>
        <w:ind w:firstLine="0"/>
        <w:rPr>
          <w:rStyle w:val="OtherLanguage"/>
          <w:lang w:val="pt-BR"/>
        </w:rPr>
      </w:pPr>
      <w:r>
        <w:fldChar w:fldCharType="begin"/>
      </w:r>
      <w:r w:rsidR="00F14E87">
        <w:instrText xml:space="preserve"> REF sigla_XOR \h </w:instrText>
      </w:r>
      <w:r>
        <w:fldChar w:fldCharType="separate"/>
      </w:r>
      <w:r w:rsidR="009B6C59" w:rsidRPr="00684456">
        <w:t>XOR</w:t>
      </w:r>
      <w:r>
        <w:fldChar w:fldCharType="end"/>
      </w:r>
      <w:r w:rsidR="00105C3E">
        <w:t xml:space="preserve"> – </w:t>
      </w:r>
      <w:r w:rsidR="00105C3E" w:rsidRPr="0058070F">
        <w:rPr>
          <w:rStyle w:val="OtherLanguage"/>
          <w:lang w:val="pt-BR"/>
        </w:rPr>
        <w:t xml:space="preserve">Exclusive </w:t>
      </w:r>
      <w:proofErr w:type="spellStart"/>
      <w:r w:rsidR="00105C3E" w:rsidRPr="0058070F">
        <w:rPr>
          <w:rStyle w:val="OtherLanguage"/>
          <w:lang w:val="pt-BR"/>
        </w:rPr>
        <w:t>Or</w:t>
      </w:r>
      <w:proofErr w:type="spellEnd"/>
    </w:p>
    <w:p w:rsidR="00770A65" w:rsidRPr="00A47E1C" w:rsidRDefault="00770A65" w:rsidP="00FE6932">
      <w:pPr>
        <w:pStyle w:val="Heading"/>
        <w:outlineLvl w:val="0"/>
      </w:pPr>
      <w:bookmarkStart w:id="3" w:name="_Toc465179609"/>
      <w:r w:rsidRPr="00A47E1C">
        <w:lastRenderedPageBreak/>
        <w:t>Sumário</w:t>
      </w:r>
      <w:bookmarkEnd w:id="3"/>
    </w:p>
    <w:p w:rsidR="00C23DC6"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5179608" w:history="1">
        <w:r w:rsidR="00C23DC6" w:rsidRPr="0038033C">
          <w:rPr>
            <w:rStyle w:val="Hyperlink"/>
            <w:noProof/>
          </w:rPr>
          <w:t>Lista de abreviaturas e siglas</w:t>
        </w:r>
        <w:r w:rsidR="00C23DC6">
          <w:rPr>
            <w:noProof/>
            <w:webHidden/>
          </w:rPr>
          <w:tab/>
        </w:r>
        <w:r w:rsidR="00C23DC6">
          <w:rPr>
            <w:noProof/>
            <w:webHidden/>
          </w:rPr>
          <w:fldChar w:fldCharType="begin"/>
        </w:r>
        <w:r w:rsidR="00C23DC6">
          <w:rPr>
            <w:noProof/>
            <w:webHidden/>
          </w:rPr>
          <w:instrText xml:space="preserve"> PAGEREF _Toc465179608 \h </w:instrText>
        </w:r>
        <w:r w:rsidR="00C23DC6">
          <w:rPr>
            <w:noProof/>
            <w:webHidden/>
          </w:rPr>
        </w:r>
        <w:r w:rsidR="00C23DC6">
          <w:rPr>
            <w:noProof/>
            <w:webHidden/>
          </w:rPr>
          <w:fldChar w:fldCharType="separate"/>
        </w:r>
        <w:r w:rsidR="009B6C59">
          <w:rPr>
            <w:noProof/>
            <w:webHidden/>
          </w:rPr>
          <w:t>vi</w:t>
        </w:r>
        <w:r w:rsidR="00C23DC6">
          <w:rPr>
            <w:noProof/>
            <w:webHidden/>
          </w:rPr>
          <w:fldChar w:fldCharType="end"/>
        </w:r>
      </w:hyperlink>
    </w:p>
    <w:p w:rsidR="00C23DC6" w:rsidRDefault="00B84D64">
      <w:pPr>
        <w:pStyle w:val="Sumrio1"/>
        <w:tabs>
          <w:tab w:val="right" w:leader="dot" w:pos="9062"/>
        </w:tabs>
        <w:rPr>
          <w:rFonts w:asciiTheme="minorHAnsi" w:eastAsiaTheme="minorEastAsia" w:hAnsiTheme="minorHAnsi" w:cstheme="minorBidi"/>
          <w:noProof/>
          <w:sz w:val="22"/>
          <w:szCs w:val="22"/>
          <w:lang w:val="pt-BR" w:eastAsia="pt-BR"/>
        </w:rPr>
      </w:pPr>
      <w:hyperlink w:anchor="_Toc465179609" w:history="1">
        <w:r w:rsidR="00C23DC6" w:rsidRPr="0038033C">
          <w:rPr>
            <w:rStyle w:val="Hyperlink"/>
            <w:noProof/>
          </w:rPr>
          <w:t>Sumário</w:t>
        </w:r>
        <w:r w:rsidR="00C23DC6">
          <w:rPr>
            <w:noProof/>
            <w:webHidden/>
          </w:rPr>
          <w:tab/>
        </w:r>
        <w:r w:rsidR="00C23DC6">
          <w:rPr>
            <w:noProof/>
            <w:webHidden/>
          </w:rPr>
          <w:fldChar w:fldCharType="begin"/>
        </w:r>
        <w:r w:rsidR="00C23DC6">
          <w:rPr>
            <w:noProof/>
            <w:webHidden/>
          </w:rPr>
          <w:instrText xml:space="preserve"> PAGEREF _Toc465179609 \h </w:instrText>
        </w:r>
        <w:r w:rsidR="00C23DC6">
          <w:rPr>
            <w:noProof/>
            <w:webHidden/>
          </w:rPr>
        </w:r>
        <w:r w:rsidR="00C23DC6">
          <w:rPr>
            <w:noProof/>
            <w:webHidden/>
          </w:rPr>
          <w:fldChar w:fldCharType="separate"/>
        </w:r>
        <w:r w:rsidR="009B6C59">
          <w:rPr>
            <w:noProof/>
            <w:webHidden/>
          </w:rPr>
          <w:t>viii</w:t>
        </w:r>
        <w:r w:rsidR="00C23DC6">
          <w:rPr>
            <w:noProof/>
            <w:webHidden/>
          </w:rPr>
          <w:fldChar w:fldCharType="end"/>
        </w:r>
      </w:hyperlink>
    </w:p>
    <w:p w:rsidR="00C23DC6" w:rsidRDefault="00B84D64">
      <w:pPr>
        <w:pStyle w:val="Sumrio1"/>
        <w:tabs>
          <w:tab w:val="right" w:leader="dot" w:pos="9062"/>
        </w:tabs>
        <w:rPr>
          <w:rFonts w:asciiTheme="minorHAnsi" w:eastAsiaTheme="minorEastAsia" w:hAnsiTheme="minorHAnsi" w:cstheme="minorBidi"/>
          <w:noProof/>
          <w:sz w:val="22"/>
          <w:szCs w:val="22"/>
          <w:lang w:val="pt-BR" w:eastAsia="pt-BR"/>
        </w:rPr>
      </w:pPr>
      <w:hyperlink w:anchor="_Toc465179610" w:history="1">
        <w:r w:rsidR="00C23DC6" w:rsidRPr="0038033C">
          <w:rPr>
            <w:rStyle w:val="Hyperlink"/>
            <w:noProof/>
          </w:rPr>
          <w:t>1 Introdução</w:t>
        </w:r>
        <w:r w:rsidR="00C23DC6">
          <w:rPr>
            <w:noProof/>
            <w:webHidden/>
          </w:rPr>
          <w:tab/>
        </w:r>
        <w:r w:rsidR="00C23DC6">
          <w:rPr>
            <w:noProof/>
            <w:webHidden/>
          </w:rPr>
          <w:fldChar w:fldCharType="begin"/>
        </w:r>
        <w:r w:rsidR="00C23DC6">
          <w:rPr>
            <w:noProof/>
            <w:webHidden/>
          </w:rPr>
          <w:instrText xml:space="preserve"> PAGEREF _Toc465179610 \h </w:instrText>
        </w:r>
        <w:r w:rsidR="00C23DC6">
          <w:rPr>
            <w:noProof/>
            <w:webHidden/>
          </w:rPr>
        </w:r>
        <w:r w:rsidR="00C23DC6">
          <w:rPr>
            <w:noProof/>
            <w:webHidden/>
          </w:rPr>
          <w:fldChar w:fldCharType="separate"/>
        </w:r>
        <w:r w:rsidR="009B6C59">
          <w:rPr>
            <w:noProof/>
            <w:webHidden/>
          </w:rPr>
          <w:t>1</w:t>
        </w:r>
        <w:r w:rsidR="00C23DC6">
          <w:rPr>
            <w:noProof/>
            <w:webHidden/>
          </w:rPr>
          <w:fldChar w:fldCharType="end"/>
        </w:r>
      </w:hyperlink>
    </w:p>
    <w:p w:rsidR="00C23DC6" w:rsidRDefault="00B84D64">
      <w:pPr>
        <w:pStyle w:val="Sumrio2"/>
        <w:rPr>
          <w:rFonts w:asciiTheme="minorHAnsi" w:eastAsiaTheme="minorEastAsia" w:hAnsiTheme="minorHAnsi" w:cstheme="minorBidi"/>
          <w:noProof/>
          <w:sz w:val="22"/>
          <w:szCs w:val="22"/>
          <w:lang w:eastAsia="pt-BR"/>
        </w:rPr>
      </w:pPr>
      <w:hyperlink w:anchor="_Toc465179611" w:history="1">
        <w:r w:rsidR="00C23DC6" w:rsidRPr="0038033C">
          <w:rPr>
            <w:rStyle w:val="Hyperlink"/>
            <w:noProof/>
          </w:rPr>
          <w:t>1.1 Objetivos gerais</w:t>
        </w:r>
        <w:r w:rsidR="00C23DC6">
          <w:rPr>
            <w:noProof/>
            <w:webHidden/>
          </w:rPr>
          <w:tab/>
        </w:r>
        <w:r w:rsidR="00C23DC6">
          <w:rPr>
            <w:noProof/>
            <w:webHidden/>
          </w:rPr>
          <w:fldChar w:fldCharType="begin"/>
        </w:r>
        <w:r w:rsidR="00C23DC6">
          <w:rPr>
            <w:noProof/>
            <w:webHidden/>
          </w:rPr>
          <w:instrText xml:space="preserve"> PAGEREF _Toc465179611 \h </w:instrText>
        </w:r>
        <w:r w:rsidR="00C23DC6">
          <w:rPr>
            <w:noProof/>
            <w:webHidden/>
          </w:rPr>
        </w:r>
        <w:r w:rsidR="00C23DC6">
          <w:rPr>
            <w:noProof/>
            <w:webHidden/>
          </w:rPr>
          <w:fldChar w:fldCharType="separate"/>
        </w:r>
        <w:r w:rsidR="009B6C59">
          <w:rPr>
            <w:noProof/>
            <w:webHidden/>
          </w:rPr>
          <w:t>2</w:t>
        </w:r>
        <w:r w:rsidR="00C23DC6">
          <w:rPr>
            <w:noProof/>
            <w:webHidden/>
          </w:rPr>
          <w:fldChar w:fldCharType="end"/>
        </w:r>
      </w:hyperlink>
    </w:p>
    <w:p w:rsidR="00C23DC6" w:rsidRDefault="00B84D64">
      <w:pPr>
        <w:pStyle w:val="Sumrio2"/>
        <w:rPr>
          <w:rFonts w:asciiTheme="minorHAnsi" w:eastAsiaTheme="minorEastAsia" w:hAnsiTheme="minorHAnsi" w:cstheme="minorBidi"/>
          <w:noProof/>
          <w:sz w:val="22"/>
          <w:szCs w:val="22"/>
          <w:lang w:eastAsia="pt-BR"/>
        </w:rPr>
      </w:pPr>
      <w:hyperlink w:anchor="_Toc465179612" w:history="1">
        <w:r w:rsidR="00C23DC6" w:rsidRPr="0038033C">
          <w:rPr>
            <w:rStyle w:val="Hyperlink"/>
            <w:noProof/>
          </w:rPr>
          <w:t>1.2 Objetivos específicos</w:t>
        </w:r>
        <w:r w:rsidR="00C23DC6">
          <w:rPr>
            <w:noProof/>
            <w:webHidden/>
          </w:rPr>
          <w:tab/>
        </w:r>
        <w:r w:rsidR="00C23DC6">
          <w:rPr>
            <w:noProof/>
            <w:webHidden/>
          </w:rPr>
          <w:fldChar w:fldCharType="begin"/>
        </w:r>
        <w:r w:rsidR="00C23DC6">
          <w:rPr>
            <w:noProof/>
            <w:webHidden/>
          </w:rPr>
          <w:instrText xml:space="preserve"> PAGEREF _Toc465179612 \h </w:instrText>
        </w:r>
        <w:r w:rsidR="00C23DC6">
          <w:rPr>
            <w:noProof/>
            <w:webHidden/>
          </w:rPr>
        </w:r>
        <w:r w:rsidR="00C23DC6">
          <w:rPr>
            <w:noProof/>
            <w:webHidden/>
          </w:rPr>
          <w:fldChar w:fldCharType="separate"/>
        </w:r>
        <w:r w:rsidR="009B6C59">
          <w:rPr>
            <w:noProof/>
            <w:webHidden/>
          </w:rPr>
          <w:t>2</w:t>
        </w:r>
        <w:r w:rsidR="00C23DC6">
          <w:rPr>
            <w:noProof/>
            <w:webHidden/>
          </w:rPr>
          <w:fldChar w:fldCharType="end"/>
        </w:r>
      </w:hyperlink>
    </w:p>
    <w:p w:rsidR="00C23DC6" w:rsidRDefault="00B84D64">
      <w:pPr>
        <w:pStyle w:val="Sumrio1"/>
        <w:tabs>
          <w:tab w:val="right" w:leader="dot" w:pos="9062"/>
        </w:tabs>
        <w:rPr>
          <w:rFonts w:asciiTheme="minorHAnsi" w:eastAsiaTheme="minorEastAsia" w:hAnsiTheme="minorHAnsi" w:cstheme="minorBidi"/>
          <w:noProof/>
          <w:sz w:val="22"/>
          <w:szCs w:val="22"/>
          <w:lang w:val="pt-BR" w:eastAsia="pt-BR"/>
        </w:rPr>
      </w:pPr>
      <w:hyperlink w:anchor="_Toc465179613" w:history="1">
        <w:r w:rsidR="00C23DC6" w:rsidRPr="0038033C">
          <w:rPr>
            <w:rStyle w:val="Hyperlink"/>
            <w:noProof/>
          </w:rPr>
          <w:t>2 Fundamentação Teórica</w:t>
        </w:r>
        <w:r w:rsidR="00C23DC6">
          <w:rPr>
            <w:noProof/>
            <w:webHidden/>
          </w:rPr>
          <w:tab/>
        </w:r>
        <w:r w:rsidR="00C23DC6">
          <w:rPr>
            <w:noProof/>
            <w:webHidden/>
          </w:rPr>
          <w:fldChar w:fldCharType="begin"/>
        </w:r>
        <w:r w:rsidR="00C23DC6">
          <w:rPr>
            <w:noProof/>
            <w:webHidden/>
          </w:rPr>
          <w:instrText xml:space="preserve"> PAGEREF _Toc465179613 \h </w:instrText>
        </w:r>
        <w:r w:rsidR="00C23DC6">
          <w:rPr>
            <w:noProof/>
            <w:webHidden/>
          </w:rPr>
        </w:r>
        <w:r w:rsidR="00C23DC6">
          <w:rPr>
            <w:noProof/>
            <w:webHidden/>
          </w:rPr>
          <w:fldChar w:fldCharType="separate"/>
        </w:r>
        <w:r w:rsidR="009B6C59">
          <w:rPr>
            <w:noProof/>
            <w:webHidden/>
          </w:rPr>
          <w:t>4</w:t>
        </w:r>
        <w:r w:rsidR="00C23DC6">
          <w:rPr>
            <w:noProof/>
            <w:webHidden/>
          </w:rPr>
          <w:fldChar w:fldCharType="end"/>
        </w:r>
      </w:hyperlink>
    </w:p>
    <w:p w:rsidR="00C23DC6" w:rsidRDefault="00B84D64">
      <w:pPr>
        <w:pStyle w:val="Sumrio2"/>
        <w:rPr>
          <w:rFonts w:asciiTheme="minorHAnsi" w:eastAsiaTheme="minorEastAsia" w:hAnsiTheme="minorHAnsi" w:cstheme="minorBidi"/>
          <w:noProof/>
          <w:sz w:val="22"/>
          <w:szCs w:val="22"/>
          <w:lang w:eastAsia="pt-BR"/>
        </w:rPr>
      </w:pPr>
      <w:hyperlink w:anchor="_Toc465179614" w:history="1">
        <w:r w:rsidR="00C23DC6" w:rsidRPr="0038033C">
          <w:rPr>
            <w:rStyle w:val="Hyperlink"/>
            <w:noProof/>
          </w:rPr>
          <w:t>2.1 Bioimpedância</w:t>
        </w:r>
        <w:r w:rsidR="00C23DC6">
          <w:rPr>
            <w:noProof/>
            <w:webHidden/>
          </w:rPr>
          <w:tab/>
        </w:r>
        <w:r w:rsidR="00C23DC6">
          <w:rPr>
            <w:noProof/>
            <w:webHidden/>
          </w:rPr>
          <w:fldChar w:fldCharType="begin"/>
        </w:r>
        <w:r w:rsidR="00C23DC6">
          <w:rPr>
            <w:noProof/>
            <w:webHidden/>
          </w:rPr>
          <w:instrText xml:space="preserve"> PAGEREF _Toc465179614 \h </w:instrText>
        </w:r>
        <w:r w:rsidR="00C23DC6">
          <w:rPr>
            <w:noProof/>
            <w:webHidden/>
          </w:rPr>
        </w:r>
        <w:r w:rsidR="00C23DC6">
          <w:rPr>
            <w:noProof/>
            <w:webHidden/>
          </w:rPr>
          <w:fldChar w:fldCharType="separate"/>
        </w:r>
        <w:r w:rsidR="009B6C59">
          <w:rPr>
            <w:noProof/>
            <w:webHidden/>
          </w:rPr>
          <w:t>4</w:t>
        </w:r>
        <w:r w:rsidR="00C23DC6">
          <w:rPr>
            <w:noProof/>
            <w:webHidden/>
          </w:rPr>
          <w:fldChar w:fldCharType="end"/>
        </w:r>
      </w:hyperlink>
    </w:p>
    <w:p w:rsidR="00C23DC6" w:rsidRDefault="00B84D64">
      <w:pPr>
        <w:pStyle w:val="Sumrio3"/>
        <w:tabs>
          <w:tab w:val="right" w:leader="dot" w:pos="9062"/>
        </w:tabs>
        <w:rPr>
          <w:rFonts w:asciiTheme="minorHAnsi" w:eastAsiaTheme="minorEastAsia" w:hAnsiTheme="minorHAnsi" w:cstheme="minorBidi"/>
          <w:noProof/>
          <w:sz w:val="22"/>
          <w:szCs w:val="22"/>
          <w:lang w:eastAsia="pt-BR"/>
        </w:rPr>
      </w:pPr>
      <w:hyperlink w:anchor="_Toc465179615" w:history="1">
        <w:r w:rsidR="00C23DC6" w:rsidRPr="0038033C">
          <w:rPr>
            <w:rStyle w:val="Hyperlink"/>
            <w:noProof/>
          </w:rPr>
          <w:t>2.1.1 Impedância</w:t>
        </w:r>
        <w:r w:rsidR="00C23DC6">
          <w:rPr>
            <w:noProof/>
            <w:webHidden/>
          </w:rPr>
          <w:tab/>
        </w:r>
        <w:r w:rsidR="00C23DC6">
          <w:rPr>
            <w:noProof/>
            <w:webHidden/>
          </w:rPr>
          <w:fldChar w:fldCharType="begin"/>
        </w:r>
        <w:r w:rsidR="00C23DC6">
          <w:rPr>
            <w:noProof/>
            <w:webHidden/>
          </w:rPr>
          <w:instrText xml:space="preserve"> PAGEREF _Toc465179615 \h </w:instrText>
        </w:r>
        <w:r w:rsidR="00C23DC6">
          <w:rPr>
            <w:noProof/>
            <w:webHidden/>
          </w:rPr>
        </w:r>
        <w:r w:rsidR="00C23DC6">
          <w:rPr>
            <w:noProof/>
            <w:webHidden/>
          </w:rPr>
          <w:fldChar w:fldCharType="separate"/>
        </w:r>
        <w:r w:rsidR="009B6C59">
          <w:rPr>
            <w:noProof/>
            <w:webHidden/>
          </w:rPr>
          <w:t>4</w:t>
        </w:r>
        <w:r w:rsidR="00C23DC6">
          <w:rPr>
            <w:noProof/>
            <w:webHidden/>
          </w:rPr>
          <w:fldChar w:fldCharType="end"/>
        </w:r>
      </w:hyperlink>
    </w:p>
    <w:p w:rsidR="00C23DC6" w:rsidRDefault="00B84D64">
      <w:pPr>
        <w:pStyle w:val="Sumrio3"/>
        <w:tabs>
          <w:tab w:val="right" w:leader="dot" w:pos="9062"/>
        </w:tabs>
        <w:rPr>
          <w:rFonts w:asciiTheme="minorHAnsi" w:eastAsiaTheme="minorEastAsia" w:hAnsiTheme="minorHAnsi" w:cstheme="minorBidi"/>
          <w:noProof/>
          <w:sz w:val="22"/>
          <w:szCs w:val="22"/>
          <w:lang w:eastAsia="pt-BR"/>
        </w:rPr>
      </w:pPr>
      <w:hyperlink w:anchor="_Toc465179616" w:history="1">
        <w:r w:rsidR="00C23DC6" w:rsidRPr="0038033C">
          <w:rPr>
            <w:rStyle w:val="Hyperlink"/>
            <w:noProof/>
          </w:rPr>
          <w:t>2.1.2 Fundamentos sobre o tecido biológico</w:t>
        </w:r>
        <w:r w:rsidR="00C23DC6">
          <w:rPr>
            <w:noProof/>
            <w:webHidden/>
          </w:rPr>
          <w:tab/>
        </w:r>
        <w:r w:rsidR="00C23DC6">
          <w:rPr>
            <w:noProof/>
            <w:webHidden/>
          </w:rPr>
          <w:fldChar w:fldCharType="begin"/>
        </w:r>
        <w:r w:rsidR="00C23DC6">
          <w:rPr>
            <w:noProof/>
            <w:webHidden/>
          </w:rPr>
          <w:instrText xml:space="preserve"> PAGEREF _Toc465179616 \h </w:instrText>
        </w:r>
        <w:r w:rsidR="00C23DC6">
          <w:rPr>
            <w:noProof/>
            <w:webHidden/>
          </w:rPr>
        </w:r>
        <w:r w:rsidR="00C23DC6">
          <w:rPr>
            <w:noProof/>
            <w:webHidden/>
          </w:rPr>
          <w:fldChar w:fldCharType="separate"/>
        </w:r>
        <w:r w:rsidR="009B6C59">
          <w:rPr>
            <w:noProof/>
            <w:webHidden/>
          </w:rPr>
          <w:t>7</w:t>
        </w:r>
        <w:r w:rsidR="00C23DC6">
          <w:rPr>
            <w:noProof/>
            <w:webHidden/>
          </w:rPr>
          <w:fldChar w:fldCharType="end"/>
        </w:r>
      </w:hyperlink>
    </w:p>
    <w:p w:rsidR="00C23DC6" w:rsidRDefault="00B84D64">
      <w:pPr>
        <w:pStyle w:val="Sumrio3"/>
        <w:tabs>
          <w:tab w:val="right" w:leader="dot" w:pos="9062"/>
        </w:tabs>
        <w:rPr>
          <w:rFonts w:asciiTheme="minorHAnsi" w:eastAsiaTheme="minorEastAsia" w:hAnsiTheme="minorHAnsi" w:cstheme="minorBidi"/>
          <w:noProof/>
          <w:sz w:val="22"/>
          <w:szCs w:val="22"/>
          <w:lang w:eastAsia="pt-BR"/>
        </w:rPr>
      </w:pPr>
      <w:hyperlink w:anchor="_Toc465179617" w:history="1">
        <w:r w:rsidR="00C23DC6" w:rsidRPr="0038033C">
          <w:rPr>
            <w:rStyle w:val="Hyperlink"/>
            <w:noProof/>
          </w:rPr>
          <w:t>2.1.3 Interpretação da bioimpedância</w:t>
        </w:r>
        <w:r w:rsidR="00C23DC6">
          <w:rPr>
            <w:noProof/>
            <w:webHidden/>
          </w:rPr>
          <w:tab/>
        </w:r>
        <w:r w:rsidR="00C23DC6">
          <w:rPr>
            <w:noProof/>
            <w:webHidden/>
          </w:rPr>
          <w:fldChar w:fldCharType="begin"/>
        </w:r>
        <w:r w:rsidR="00C23DC6">
          <w:rPr>
            <w:noProof/>
            <w:webHidden/>
          </w:rPr>
          <w:instrText xml:space="preserve"> PAGEREF _Toc465179617 \h </w:instrText>
        </w:r>
        <w:r w:rsidR="00C23DC6">
          <w:rPr>
            <w:noProof/>
            <w:webHidden/>
          </w:rPr>
        </w:r>
        <w:r w:rsidR="00C23DC6">
          <w:rPr>
            <w:noProof/>
            <w:webHidden/>
          </w:rPr>
          <w:fldChar w:fldCharType="separate"/>
        </w:r>
        <w:r w:rsidR="009B6C59">
          <w:rPr>
            <w:noProof/>
            <w:webHidden/>
          </w:rPr>
          <w:t>8</w:t>
        </w:r>
        <w:r w:rsidR="00C23DC6">
          <w:rPr>
            <w:noProof/>
            <w:webHidden/>
          </w:rPr>
          <w:fldChar w:fldCharType="end"/>
        </w:r>
      </w:hyperlink>
    </w:p>
    <w:p w:rsidR="00C23DC6" w:rsidRDefault="00B84D64">
      <w:pPr>
        <w:pStyle w:val="Sumrio2"/>
        <w:rPr>
          <w:rFonts w:asciiTheme="minorHAnsi" w:eastAsiaTheme="minorEastAsia" w:hAnsiTheme="minorHAnsi" w:cstheme="minorBidi"/>
          <w:noProof/>
          <w:sz w:val="22"/>
          <w:szCs w:val="22"/>
          <w:lang w:eastAsia="pt-BR"/>
        </w:rPr>
      </w:pPr>
      <w:hyperlink w:anchor="_Toc465179618" w:history="1">
        <w:r w:rsidR="00C23DC6" w:rsidRPr="0038033C">
          <w:rPr>
            <w:rStyle w:val="Hyperlink"/>
            <w:noProof/>
          </w:rPr>
          <w:t>2.2 Medição de bioimpedância</w:t>
        </w:r>
        <w:r w:rsidR="00C23DC6">
          <w:rPr>
            <w:noProof/>
            <w:webHidden/>
          </w:rPr>
          <w:tab/>
        </w:r>
        <w:r w:rsidR="00C23DC6">
          <w:rPr>
            <w:noProof/>
            <w:webHidden/>
          </w:rPr>
          <w:fldChar w:fldCharType="begin"/>
        </w:r>
        <w:r w:rsidR="00C23DC6">
          <w:rPr>
            <w:noProof/>
            <w:webHidden/>
          </w:rPr>
          <w:instrText xml:space="preserve"> PAGEREF _Toc465179618 \h </w:instrText>
        </w:r>
        <w:r w:rsidR="00C23DC6">
          <w:rPr>
            <w:noProof/>
            <w:webHidden/>
          </w:rPr>
        </w:r>
        <w:r w:rsidR="00C23DC6">
          <w:rPr>
            <w:noProof/>
            <w:webHidden/>
          </w:rPr>
          <w:fldChar w:fldCharType="separate"/>
        </w:r>
        <w:r w:rsidR="009B6C59">
          <w:rPr>
            <w:noProof/>
            <w:webHidden/>
          </w:rPr>
          <w:t>10</w:t>
        </w:r>
        <w:r w:rsidR="00C23DC6">
          <w:rPr>
            <w:noProof/>
            <w:webHidden/>
          </w:rPr>
          <w:fldChar w:fldCharType="end"/>
        </w:r>
      </w:hyperlink>
    </w:p>
    <w:p w:rsidR="00C23DC6" w:rsidRDefault="00B84D64">
      <w:pPr>
        <w:pStyle w:val="Sumrio3"/>
        <w:tabs>
          <w:tab w:val="right" w:leader="dot" w:pos="9062"/>
        </w:tabs>
        <w:rPr>
          <w:rFonts w:asciiTheme="minorHAnsi" w:eastAsiaTheme="minorEastAsia" w:hAnsiTheme="minorHAnsi" w:cstheme="minorBidi"/>
          <w:noProof/>
          <w:sz w:val="22"/>
          <w:szCs w:val="22"/>
          <w:lang w:eastAsia="pt-BR"/>
        </w:rPr>
      </w:pPr>
      <w:hyperlink w:anchor="_Toc465179619" w:history="1">
        <w:r w:rsidR="00C23DC6" w:rsidRPr="0038033C">
          <w:rPr>
            <w:rStyle w:val="Hyperlink"/>
            <w:noProof/>
            <w:lang w:eastAsia="ar-SA"/>
          </w:rPr>
          <w:t>2.2.1 Topologia de Hardware</w:t>
        </w:r>
        <w:r w:rsidR="00C23DC6">
          <w:rPr>
            <w:noProof/>
            <w:webHidden/>
          </w:rPr>
          <w:tab/>
        </w:r>
        <w:r w:rsidR="00C23DC6">
          <w:rPr>
            <w:noProof/>
            <w:webHidden/>
          </w:rPr>
          <w:fldChar w:fldCharType="begin"/>
        </w:r>
        <w:r w:rsidR="00C23DC6">
          <w:rPr>
            <w:noProof/>
            <w:webHidden/>
          </w:rPr>
          <w:instrText xml:space="preserve"> PAGEREF _Toc465179619 \h </w:instrText>
        </w:r>
        <w:r w:rsidR="00C23DC6">
          <w:rPr>
            <w:noProof/>
            <w:webHidden/>
          </w:rPr>
        </w:r>
        <w:r w:rsidR="00C23DC6">
          <w:rPr>
            <w:noProof/>
            <w:webHidden/>
          </w:rPr>
          <w:fldChar w:fldCharType="separate"/>
        </w:r>
        <w:r w:rsidR="009B6C59">
          <w:rPr>
            <w:noProof/>
            <w:webHidden/>
          </w:rPr>
          <w:t>14</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20" w:history="1">
        <w:r w:rsidR="00C23DC6" w:rsidRPr="0038033C">
          <w:rPr>
            <w:rStyle w:val="Hyperlink"/>
            <w:noProof/>
          </w:rPr>
          <w:t>2.2.1.1 Excitação por fontes de corrente</w:t>
        </w:r>
        <w:r w:rsidR="00C23DC6">
          <w:rPr>
            <w:noProof/>
            <w:webHidden/>
          </w:rPr>
          <w:tab/>
        </w:r>
        <w:r w:rsidR="00C23DC6">
          <w:rPr>
            <w:noProof/>
            <w:webHidden/>
          </w:rPr>
          <w:fldChar w:fldCharType="begin"/>
        </w:r>
        <w:r w:rsidR="00C23DC6">
          <w:rPr>
            <w:noProof/>
            <w:webHidden/>
          </w:rPr>
          <w:instrText xml:space="preserve"> PAGEREF _Toc465179620 \h </w:instrText>
        </w:r>
        <w:r w:rsidR="00C23DC6">
          <w:rPr>
            <w:noProof/>
            <w:webHidden/>
          </w:rPr>
        </w:r>
        <w:r w:rsidR="00C23DC6">
          <w:rPr>
            <w:noProof/>
            <w:webHidden/>
          </w:rPr>
          <w:fldChar w:fldCharType="separate"/>
        </w:r>
        <w:r w:rsidR="009B6C59">
          <w:rPr>
            <w:noProof/>
            <w:webHidden/>
          </w:rPr>
          <w:t>15</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21" w:history="1">
        <w:r w:rsidR="00C23DC6" w:rsidRPr="0038033C">
          <w:rPr>
            <w:rStyle w:val="Hyperlink"/>
            <w:noProof/>
          </w:rPr>
          <w:t>2.2.1.2 Utilização de cabos na medição de bioimpedância</w:t>
        </w:r>
        <w:r w:rsidR="00C23DC6">
          <w:rPr>
            <w:noProof/>
            <w:webHidden/>
          </w:rPr>
          <w:tab/>
        </w:r>
        <w:r w:rsidR="00C23DC6">
          <w:rPr>
            <w:noProof/>
            <w:webHidden/>
          </w:rPr>
          <w:fldChar w:fldCharType="begin"/>
        </w:r>
        <w:r w:rsidR="00C23DC6">
          <w:rPr>
            <w:noProof/>
            <w:webHidden/>
          </w:rPr>
          <w:instrText xml:space="preserve"> PAGEREF _Toc465179621 \h </w:instrText>
        </w:r>
        <w:r w:rsidR="00C23DC6">
          <w:rPr>
            <w:noProof/>
            <w:webHidden/>
          </w:rPr>
        </w:r>
        <w:r w:rsidR="00C23DC6">
          <w:rPr>
            <w:noProof/>
            <w:webHidden/>
          </w:rPr>
          <w:fldChar w:fldCharType="separate"/>
        </w:r>
        <w:r w:rsidR="009B6C59">
          <w:rPr>
            <w:noProof/>
            <w:webHidden/>
          </w:rPr>
          <w:t>19</w:t>
        </w:r>
        <w:r w:rsidR="00C23DC6">
          <w:rPr>
            <w:noProof/>
            <w:webHidden/>
          </w:rPr>
          <w:fldChar w:fldCharType="end"/>
        </w:r>
      </w:hyperlink>
    </w:p>
    <w:p w:rsidR="00C23DC6" w:rsidRDefault="00B84D64">
      <w:pPr>
        <w:pStyle w:val="Sumrio3"/>
        <w:tabs>
          <w:tab w:val="right" w:leader="dot" w:pos="9062"/>
        </w:tabs>
        <w:rPr>
          <w:rFonts w:asciiTheme="minorHAnsi" w:eastAsiaTheme="minorEastAsia" w:hAnsiTheme="minorHAnsi" w:cstheme="minorBidi"/>
          <w:noProof/>
          <w:sz w:val="22"/>
          <w:szCs w:val="22"/>
          <w:lang w:eastAsia="pt-BR"/>
        </w:rPr>
      </w:pPr>
      <w:hyperlink w:anchor="_Toc465179622" w:history="1">
        <w:r w:rsidR="00C23DC6" w:rsidRPr="0038033C">
          <w:rPr>
            <w:rStyle w:val="Hyperlink"/>
            <w:noProof/>
          </w:rPr>
          <w:t>2.2.2 Avaliação de medidas de impedância</w:t>
        </w:r>
        <w:r w:rsidR="00C23DC6">
          <w:rPr>
            <w:noProof/>
            <w:webHidden/>
          </w:rPr>
          <w:tab/>
        </w:r>
        <w:r w:rsidR="00C23DC6">
          <w:rPr>
            <w:noProof/>
            <w:webHidden/>
          </w:rPr>
          <w:fldChar w:fldCharType="begin"/>
        </w:r>
        <w:r w:rsidR="00C23DC6">
          <w:rPr>
            <w:noProof/>
            <w:webHidden/>
          </w:rPr>
          <w:instrText xml:space="preserve"> PAGEREF _Toc465179622 \h </w:instrText>
        </w:r>
        <w:r w:rsidR="00C23DC6">
          <w:rPr>
            <w:noProof/>
            <w:webHidden/>
          </w:rPr>
        </w:r>
        <w:r w:rsidR="00C23DC6">
          <w:rPr>
            <w:noProof/>
            <w:webHidden/>
          </w:rPr>
          <w:fldChar w:fldCharType="separate"/>
        </w:r>
        <w:r w:rsidR="009B6C59">
          <w:rPr>
            <w:noProof/>
            <w:webHidden/>
          </w:rPr>
          <w:t>19</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23" w:history="1">
        <w:r w:rsidR="00C23DC6" w:rsidRPr="0038033C">
          <w:rPr>
            <w:rStyle w:val="Hyperlink"/>
            <w:noProof/>
          </w:rPr>
          <w:t>2.2.2.1 Fator de Crista</w:t>
        </w:r>
        <w:r w:rsidR="00C23DC6">
          <w:rPr>
            <w:noProof/>
            <w:webHidden/>
          </w:rPr>
          <w:tab/>
        </w:r>
        <w:r w:rsidR="00C23DC6">
          <w:rPr>
            <w:noProof/>
            <w:webHidden/>
          </w:rPr>
          <w:fldChar w:fldCharType="begin"/>
        </w:r>
        <w:r w:rsidR="00C23DC6">
          <w:rPr>
            <w:noProof/>
            <w:webHidden/>
          </w:rPr>
          <w:instrText xml:space="preserve"> PAGEREF _Toc465179623 \h </w:instrText>
        </w:r>
        <w:r w:rsidR="00C23DC6">
          <w:rPr>
            <w:noProof/>
            <w:webHidden/>
          </w:rPr>
        </w:r>
        <w:r w:rsidR="00C23DC6">
          <w:rPr>
            <w:noProof/>
            <w:webHidden/>
          </w:rPr>
          <w:fldChar w:fldCharType="separate"/>
        </w:r>
        <w:r w:rsidR="009B6C59">
          <w:rPr>
            <w:noProof/>
            <w:webHidden/>
          </w:rPr>
          <w:t>20</w:t>
        </w:r>
        <w:r w:rsidR="00C23DC6">
          <w:rPr>
            <w:noProof/>
            <w:webHidden/>
          </w:rPr>
          <w:fldChar w:fldCharType="end"/>
        </w:r>
      </w:hyperlink>
    </w:p>
    <w:p w:rsidR="00C23DC6" w:rsidRDefault="00B84D64">
      <w:pPr>
        <w:pStyle w:val="Sumrio3"/>
        <w:tabs>
          <w:tab w:val="right" w:leader="dot" w:pos="9062"/>
        </w:tabs>
        <w:rPr>
          <w:rFonts w:asciiTheme="minorHAnsi" w:eastAsiaTheme="minorEastAsia" w:hAnsiTheme="minorHAnsi" w:cstheme="minorBidi"/>
          <w:noProof/>
          <w:sz w:val="22"/>
          <w:szCs w:val="22"/>
          <w:lang w:eastAsia="pt-BR"/>
        </w:rPr>
      </w:pPr>
      <w:hyperlink w:anchor="_Toc465179624" w:history="1">
        <w:r w:rsidR="00C23DC6" w:rsidRPr="0038033C">
          <w:rPr>
            <w:rStyle w:val="Hyperlink"/>
            <w:noProof/>
          </w:rPr>
          <w:t>2.2.3 Tipos de excitações</w:t>
        </w:r>
        <w:r w:rsidR="00C23DC6">
          <w:rPr>
            <w:noProof/>
            <w:webHidden/>
          </w:rPr>
          <w:tab/>
        </w:r>
        <w:r w:rsidR="00C23DC6">
          <w:rPr>
            <w:noProof/>
            <w:webHidden/>
          </w:rPr>
          <w:fldChar w:fldCharType="begin"/>
        </w:r>
        <w:r w:rsidR="00C23DC6">
          <w:rPr>
            <w:noProof/>
            <w:webHidden/>
          </w:rPr>
          <w:instrText xml:space="preserve"> PAGEREF _Toc465179624 \h </w:instrText>
        </w:r>
        <w:r w:rsidR="00C23DC6">
          <w:rPr>
            <w:noProof/>
            <w:webHidden/>
          </w:rPr>
        </w:r>
        <w:r w:rsidR="00C23DC6">
          <w:rPr>
            <w:noProof/>
            <w:webHidden/>
          </w:rPr>
          <w:fldChar w:fldCharType="separate"/>
        </w:r>
        <w:r w:rsidR="009B6C59">
          <w:rPr>
            <w:noProof/>
            <w:webHidden/>
          </w:rPr>
          <w:t>20</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25" w:history="1">
        <w:r w:rsidR="00C23DC6" w:rsidRPr="0038033C">
          <w:rPr>
            <w:rStyle w:val="Hyperlink"/>
            <w:noProof/>
          </w:rPr>
          <w:t>2.2.3.1 Multissenos</w:t>
        </w:r>
        <w:r w:rsidR="00C23DC6">
          <w:rPr>
            <w:noProof/>
            <w:webHidden/>
          </w:rPr>
          <w:tab/>
        </w:r>
        <w:r w:rsidR="00C23DC6">
          <w:rPr>
            <w:noProof/>
            <w:webHidden/>
          </w:rPr>
          <w:fldChar w:fldCharType="begin"/>
        </w:r>
        <w:r w:rsidR="00C23DC6">
          <w:rPr>
            <w:noProof/>
            <w:webHidden/>
          </w:rPr>
          <w:instrText xml:space="preserve"> PAGEREF _Toc465179625 \h </w:instrText>
        </w:r>
        <w:r w:rsidR="00C23DC6">
          <w:rPr>
            <w:noProof/>
            <w:webHidden/>
          </w:rPr>
        </w:r>
        <w:r w:rsidR="00C23DC6">
          <w:rPr>
            <w:noProof/>
            <w:webHidden/>
          </w:rPr>
          <w:fldChar w:fldCharType="separate"/>
        </w:r>
        <w:r w:rsidR="009B6C59">
          <w:rPr>
            <w:noProof/>
            <w:webHidden/>
          </w:rPr>
          <w:t>22</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26" w:history="1">
        <w:r w:rsidR="00C23DC6" w:rsidRPr="0038033C">
          <w:rPr>
            <w:rStyle w:val="Hyperlink"/>
            <w:noProof/>
          </w:rPr>
          <w:t>2.2.3.2 MLBS</w:t>
        </w:r>
        <w:r w:rsidR="00C23DC6">
          <w:rPr>
            <w:noProof/>
            <w:webHidden/>
          </w:rPr>
          <w:tab/>
        </w:r>
        <w:r w:rsidR="00C23DC6">
          <w:rPr>
            <w:noProof/>
            <w:webHidden/>
          </w:rPr>
          <w:fldChar w:fldCharType="begin"/>
        </w:r>
        <w:r w:rsidR="00C23DC6">
          <w:rPr>
            <w:noProof/>
            <w:webHidden/>
          </w:rPr>
          <w:instrText xml:space="preserve"> PAGEREF _Toc465179626 \h </w:instrText>
        </w:r>
        <w:r w:rsidR="00C23DC6">
          <w:rPr>
            <w:noProof/>
            <w:webHidden/>
          </w:rPr>
        </w:r>
        <w:r w:rsidR="00C23DC6">
          <w:rPr>
            <w:noProof/>
            <w:webHidden/>
          </w:rPr>
          <w:fldChar w:fldCharType="separate"/>
        </w:r>
        <w:r w:rsidR="009B6C59">
          <w:rPr>
            <w:noProof/>
            <w:webHidden/>
          </w:rPr>
          <w:t>25</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27" w:history="1">
        <w:r w:rsidR="00C23DC6" w:rsidRPr="0038033C">
          <w:rPr>
            <w:rStyle w:val="Hyperlink"/>
            <w:noProof/>
            <w:lang w:val="en-US"/>
          </w:rPr>
          <w:t>2.2.3.3 Chirp</w:t>
        </w:r>
        <w:r w:rsidR="00C23DC6">
          <w:rPr>
            <w:noProof/>
            <w:webHidden/>
          </w:rPr>
          <w:tab/>
        </w:r>
        <w:r w:rsidR="00C23DC6">
          <w:rPr>
            <w:noProof/>
            <w:webHidden/>
          </w:rPr>
          <w:fldChar w:fldCharType="begin"/>
        </w:r>
        <w:r w:rsidR="00C23DC6">
          <w:rPr>
            <w:noProof/>
            <w:webHidden/>
          </w:rPr>
          <w:instrText xml:space="preserve"> PAGEREF _Toc465179627 \h </w:instrText>
        </w:r>
        <w:r w:rsidR="00C23DC6">
          <w:rPr>
            <w:noProof/>
            <w:webHidden/>
          </w:rPr>
        </w:r>
        <w:r w:rsidR="00C23DC6">
          <w:rPr>
            <w:noProof/>
            <w:webHidden/>
          </w:rPr>
          <w:fldChar w:fldCharType="separate"/>
        </w:r>
        <w:r w:rsidR="009B6C59">
          <w:rPr>
            <w:noProof/>
            <w:webHidden/>
          </w:rPr>
          <w:t>29</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28" w:history="1">
        <w:r w:rsidR="00C23DC6" w:rsidRPr="0038033C">
          <w:rPr>
            <w:rStyle w:val="Hyperlink"/>
            <w:noProof/>
          </w:rPr>
          <w:t>2.2.3.4 Chirps retangulares (pseudochirps)</w:t>
        </w:r>
        <w:r w:rsidR="00C23DC6">
          <w:rPr>
            <w:noProof/>
            <w:webHidden/>
          </w:rPr>
          <w:tab/>
        </w:r>
        <w:r w:rsidR="00C23DC6">
          <w:rPr>
            <w:noProof/>
            <w:webHidden/>
          </w:rPr>
          <w:fldChar w:fldCharType="begin"/>
        </w:r>
        <w:r w:rsidR="00C23DC6">
          <w:rPr>
            <w:noProof/>
            <w:webHidden/>
          </w:rPr>
          <w:instrText xml:space="preserve"> PAGEREF _Toc465179628 \h </w:instrText>
        </w:r>
        <w:r w:rsidR="00C23DC6">
          <w:rPr>
            <w:noProof/>
            <w:webHidden/>
          </w:rPr>
        </w:r>
        <w:r w:rsidR="00C23DC6">
          <w:rPr>
            <w:noProof/>
            <w:webHidden/>
          </w:rPr>
          <w:fldChar w:fldCharType="separate"/>
        </w:r>
        <w:r w:rsidR="009B6C59">
          <w:rPr>
            <w:noProof/>
            <w:webHidden/>
          </w:rPr>
          <w:t>32</w:t>
        </w:r>
        <w:r w:rsidR="00C23DC6">
          <w:rPr>
            <w:noProof/>
            <w:webHidden/>
          </w:rPr>
          <w:fldChar w:fldCharType="end"/>
        </w:r>
      </w:hyperlink>
    </w:p>
    <w:p w:rsidR="00C23DC6" w:rsidRDefault="00B84D64">
      <w:pPr>
        <w:pStyle w:val="Sumrio2"/>
        <w:rPr>
          <w:rFonts w:asciiTheme="minorHAnsi" w:eastAsiaTheme="minorEastAsia" w:hAnsiTheme="minorHAnsi" w:cstheme="minorBidi"/>
          <w:noProof/>
          <w:sz w:val="22"/>
          <w:szCs w:val="22"/>
          <w:lang w:eastAsia="pt-BR"/>
        </w:rPr>
      </w:pPr>
      <w:hyperlink w:anchor="_Toc465179629" w:history="1">
        <w:r w:rsidR="00C23DC6" w:rsidRPr="0038033C">
          <w:rPr>
            <w:rStyle w:val="Hyperlink"/>
            <w:noProof/>
          </w:rPr>
          <w:t>2.3 Equipamentos comerciais</w:t>
        </w:r>
        <w:r w:rsidR="00C23DC6">
          <w:rPr>
            <w:noProof/>
            <w:webHidden/>
          </w:rPr>
          <w:tab/>
        </w:r>
        <w:r w:rsidR="00C23DC6">
          <w:rPr>
            <w:noProof/>
            <w:webHidden/>
          </w:rPr>
          <w:fldChar w:fldCharType="begin"/>
        </w:r>
        <w:r w:rsidR="00C23DC6">
          <w:rPr>
            <w:noProof/>
            <w:webHidden/>
          </w:rPr>
          <w:instrText xml:space="preserve"> PAGEREF _Toc465179629 \h </w:instrText>
        </w:r>
        <w:r w:rsidR="00C23DC6">
          <w:rPr>
            <w:noProof/>
            <w:webHidden/>
          </w:rPr>
        </w:r>
        <w:r w:rsidR="00C23DC6">
          <w:rPr>
            <w:noProof/>
            <w:webHidden/>
          </w:rPr>
          <w:fldChar w:fldCharType="separate"/>
        </w:r>
        <w:r w:rsidR="009B6C59">
          <w:rPr>
            <w:noProof/>
            <w:webHidden/>
          </w:rPr>
          <w:t>37</w:t>
        </w:r>
        <w:r w:rsidR="00C23DC6">
          <w:rPr>
            <w:noProof/>
            <w:webHidden/>
          </w:rPr>
          <w:fldChar w:fldCharType="end"/>
        </w:r>
      </w:hyperlink>
    </w:p>
    <w:p w:rsidR="00C23DC6" w:rsidRDefault="00B84D64">
      <w:pPr>
        <w:pStyle w:val="Sumrio2"/>
        <w:rPr>
          <w:rFonts w:asciiTheme="minorHAnsi" w:eastAsiaTheme="minorEastAsia" w:hAnsiTheme="minorHAnsi" w:cstheme="minorBidi"/>
          <w:noProof/>
          <w:sz w:val="22"/>
          <w:szCs w:val="22"/>
          <w:lang w:eastAsia="pt-BR"/>
        </w:rPr>
      </w:pPr>
      <w:hyperlink w:anchor="_Toc465179630" w:history="1">
        <w:r w:rsidR="00C23DC6" w:rsidRPr="0038033C">
          <w:rPr>
            <w:rStyle w:val="Hyperlink"/>
            <w:noProof/>
          </w:rPr>
          <w:t>2.4 Posicionamento sobre a abordagem a ser utilizada</w:t>
        </w:r>
        <w:r w:rsidR="00C23DC6">
          <w:rPr>
            <w:noProof/>
            <w:webHidden/>
          </w:rPr>
          <w:tab/>
        </w:r>
        <w:r w:rsidR="00C23DC6">
          <w:rPr>
            <w:noProof/>
            <w:webHidden/>
          </w:rPr>
          <w:fldChar w:fldCharType="begin"/>
        </w:r>
        <w:r w:rsidR="00C23DC6">
          <w:rPr>
            <w:noProof/>
            <w:webHidden/>
          </w:rPr>
          <w:instrText xml:space="preserve"> PAGEREF _Toc465179630 \h </w:instrText>
        </w:r>
        <w:r w:rsidR="00C23DC6">
          <w:rPr>
            <w:noProof/>
            <w:webHidden/>
          </w:rPr>
        </w:r>
        <w:r w:rsidR="00C23DC6">
          <w:rPr>
            <w:noProof/>
            <w:webHidden/>
          </w:rPr>
          <w:fldChar w:fldCharType="separate"/>
        </w:r>
        <w:r w:rsidR="009B6C59">
          <w:rPr>
            <w:noProof/>
            <w:webHidden/>
          </w:rPr>
          <w:t>41</w:t>
        </w:r>
        <w:r w:rsidR="00C23DC6">
          <w:rPr>
            <w:noProof/>
            <w:webHidden/>
          </w:rPr>
          <w:fldChar w:fldCharType="end"/>
        </w:r>
      </w:hyperlink>
    </w:p>
    <w:p w:rsidR="00C23DC6" w:rsidRDefault="00B84D64">
      <w:pPr>
        <w:pStyle w:val="Sumrio1"/>
        <w:tabs>
          <w:tab w:val="right" w:leader="dot" w:pos="9062"/>
        </w:tabs>
        <w:rPr>
          <w:rFonts w:asciiTheme="minorHAnsi" w:eastAsiaTheme="minorEastAsia" w:hAnsiTheme="minorHAnsi" w:cstheme="minorBidi"/>
          <w:noProof/>
          <w:sz w:val="22"/>
          <w:szCs w:val="22"/>
          <w:lang w:val="pt-BR" w:eastAsia="pt-BR"/>
        </w:rPr>
      </w:pPr>
      <w:hyperlink w:anchor="_Toc465179631" w:history="1">
        <w:r w:rsidR="00C23DC6" w:rsidRPr="0038033C">
          <w:rPr>
            <w:rStyle w:val="Hyperlink"/>
            <w:noProof/>
          </w:rPr>
          <w:t>3 Materiais e Métodos</w:t>
        </w:r>
        <w:r w:rsidR="00C23DC6">
          <w:rPr>
            <w:noProof/>
            <w:webHidden/>
          </w:rPr>
          <w:tab/>
        </w:r>
        <w:r w:rsidR="00C23DC6">
          <w:rPr>
            <w:noProof/>
            <w:webHidden/>
          </w:rPr>
          <w:fldChar w:fldCharType="begin"/>
        </w:r>
        <w:r w:rsidR="00C23DC6">
          <w:rPr>
            <w:noProof/>
            <w:webHidden/>
          </w:rPr>
          <w:instrText xml:space="preserve"> PAGEREF _Toc465179631 \h </w:instrText>
        </w:r>
        <w:r w:rsidR="00C23DC6">
          <w:rPr>
            <w:noProof/>
            <w:webHidden/>
          </w:rPr>
        </w:r>
        <w:r w:rsidR="00C23DC6">
          <w:rPr>
            <w:noProof/>
            <w:webHidden/>
          </w:rPr>
          <w:fldChar w:fldCharType="separate"/>
        </w:r>
        <w:r w:rsidR="009B6C59">
          <w:rPr>
            <w:noProof/>
            <w:webHidden/>
          </w:rPr>
          <w:t>43</w:t>
        </w:r>
        <w:r w:rsidR="00C23DC6">
          <w:rPr>
            <w:noProof/>
            <w:webHidden/>
          </w:rPr>
          <w:fldChar w:fldCharType="end"/>
        </w:r>
      </w:hyperlink>
    </w:p>
    <w:p w:rsidR="00C23DC6" w:rsidRDefault="00B84D64">
      <w:pPr>
        <w:pStyle w:val="Sumrio2"/>
        <w:rPr>
          <w:rFonts w:asciiTheme="minorHAnsi" w:eastAsiaTheme="minorEastAsia" w:hAnsiTheme="minorHAnsi" w:cstheme="minorBidi"/>
          <w:noProof/>
          <w:sz w:val="22"/>
          <w:szCs w:val="22"/>
          <w:lang w:eastAsia="pt-BR"/>
        </w:rPr>
      </w:pPr>
      <w:hyperlink w:anchor="_Toc465179632" w:history="1">
        <w:r w:rsidR="00C23DC6" w:rsidRPr="0038033C">
          <w:rPr>
            <w:rStyle w:val="Hyperlink"/>
            <w:noProof/>
          </w:rPr>
          <w:t xml:space="preserve">3.1 Topologia de </w:t>
        </w:r>
        <w:r w:rsidR="00C23DC6" w:rsidRPr="0038033C">
          <w:rPr>
            <w:rStyle w:val="Hyperlink"/>
            <w:i/>
            <w:noProof/>
            <w:lang w:val="en-US"/>
          </w:rPr>
          <w:t>hardware</w:t>
        </w:r>
        <w:r w:rsidR="00C23DC6">
          <w:rPr>
            <w:noProof/>
            <w:webHidden/>
          </w:rPr>
          <w:tab/>
        </w:r>
        <w:r w:rsidR="00C23DC6">
          <w:rPr>
            <w:noProof/>
            <w:webHidden/>
          </w:rPr>
          <w:fldChar w:fldCharType="begin"/>
        </w:r>
        <w:r w:rsidR="00C23DC6">
          <w:rPr>
            <w:noProof/>
            <w:webHidden/>
          </w:rPr>
          <w:instrText xml:space="preserve"> PAGEREF _Toc465179632 \h </w:instrText>
        </w:r>
        <w:r w:rsidR="00C23DC6">
          <w:rPr>
            <w:noProof/>
            <w:webHidden/>
          </w:rPr>
        </w:r>
        <w:r w:rsidR="00C23DC6">
          <w:rPr>
            <w:noProof/>
            <w:webHidden/>
          </w:rPr>
          <w:fldChar w:fldCharType="separate"/>
        </w:r>
        <w:r w:rsidR="009B6C59">
          <w:rPr>
            <w:noProof/>
            <w:webHidden/>
          </w:rPr>
          <w:t>43</w:t>
        </w:r>
        <w:r w:rsidR="00C23DC6">
          <w:rPr>
            <w:noProof/>
            <w:webHidden/>
          </w:rPr>
          <w:fldChar w:fldCharType="end"/>
        </w:r>
      </w:hyperlink>
    </w:p>
    <w:p w:rsidR="00C23DC6" w:rsidRDefault="00B84D64">
      <w:pPr>
        <w:pStyle w:val="Sumrio3"/>
        <w:tabs>
          <w:tab w:val="right" w:leader="dot" w:pos="9062"/>
        </w:tabs>
        <w:rPr>
          <w:rFonts w:asciiTheme="minorHAnsi" w:eastAsiaTheme="minorEastAsia" w:hAnsiTheme="minorHAnsi" w:cstheme="minorBidi"/>
          <w:noProof/>
          <w:sz w:val="22"/>
          <w:szCs w:val="22"/>
          <w:lang w:eastAsia="pt-BR"/>
        </w:rPr>
      </w:pPr>
      <w:hyperlink w:anchor="_Toc465179633" w:history="1">
        <w:r w:rsidR="00C23DC6" w:rsidRPr="0038033C">
          <w:rPr>
            <w:rStyle w:val="Hyperlink"/>
            <w:noProof/>
          </w:rPr>
          <w:t>3.1.1 Microcontrolador</w:t>
        </w:r>
        <w:r w:rsidR="00C23DC6">
          <w:rPr>
            <w:noProof/>
            <w:webHidden/>
          </w:rPr>
          <w:tab/>
        </w:r>
        <w:r w:rsidR="00C23DC6">
          <w:rPr>
            <w:noProof/>
            <w:webHidden/>
          </w:rPr>
          <w:fldChar w:fldCharType="begin"/>
        </w:r>
        <w:r w:rsidR="00C23DC6">
          <w:rPr>
            <w:noProof/>
            <w:webHidden/>
          </w:rPr>
          <w:instrText xml:space="preserve"> PAGEREF _Toc465179633 \h </w:instrText>
        </w:r>
        <w:r w:rsidR="00C23DC6">
          <w:rPr>
            <w:noProof/>
            <w:webHidden/>
          </w:rPr>
        </w:r>
        <w:r w:rsidR="00C23DC6">
          <w:rPr>
            <w:noProof/>
            <w:webHidden/>
          </w:rPr>
          <w:fldChar w:fldCharType="separate"/>
        </w:r>
        <w:r w:rsidR="009B6C59">
          <w:rPr>
            <w:noProof/>
            <w:webHidden/>
          </w:rPr>
          <w:t>45</w:t>
        </w:r>
        <w:r w:rsidR="00C23DC6">
          <w:rPr>
            <w:noProof/>
            <w:webHidden/>
          </w:rPr>
          <w:fldChar w:fldCharType="end"/>
        </w:r>
      </w:hyperlink>
    </w:p>
    <w:p w:rsidR="00C23DC6" w:rsidRDefault="00B84D64">
      <w:pPr>
        <w:pStyle w:val="Sumrio3"/>
        <w:tabs>
          <w:tab w:val="right" w:leader="dot" w:pos="9062"/>
        </w:tabs>
        <w:rPr>
          <w:rFonts w:asciiTheme="minorHAnsi" w:eastAsiaTheme="minorEastAsia" w:hAnsiTheme="minorHAnsi" w:cstheme="minorBidi"/>
          <w:noProof/>
          <w:sz w:val="22"/>
          <w:szCs w:val="22"/>
          <w:lang w:eastAsia="pt-BR"/>
        </w:rPr>
      </w:pPr>
      <w:hyperlink w:anchor="_Toc465179634" w:history="1">
        <w:r w:rsidR="00C23DC6" w:rsidRPr="0038033C">
          <w:rPr>
            <w:rStyle w:val="Hyperlink"/>
            <w:noProof/>
          </w:rPr>
          <w:t>3.1.2 Modulador da chirp ternária</w:t>
        </w:r>
        <w:r w:rsidR="00C23DC6">
          <w:rPr>
            <w:noProof/>
            <w:webHidden/>
          </w:rPr>
          <w:tab/>
        </w:r>
        <w:r w:rsidR="00C23DC6">
          <w:rPr>
            <w:noProof/>
            <w:webHidden/>
          </w:rPr>
          <w:fldChar w:fldCharType="begin"/>
        </w:r>
        <w:r w:rsidR="00C23DC6">
          <w:rPr>
            <w:noProof/>
            <w:webHidden/>
          </w:rPr>
          <w:instrText xml:space="preserve"> PAGEREF _Toc465179634 \h </w:instrText>
        </w:r>
        <w:r w:rsidR="00C23DC6">
          <w:rPr>
            <w:noProof/>
            <w:webHidden/>
          </w:rPr>
        </w:r>
        <w:r w:rsidR="00C23DC6">
          <w:rPr>
            <w:noProof/>
            <w:webHidden/>
          </w:rPr>
          <w:fldChar w:fldCharType="separate"/>
        </w:r>
        <w:r w:rsidR="009B6C59">
          <w:rPr>
            <w:noProof/>
            <w:webHidden/>
          </w:rPr>
          <w:t>46</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35" w:history="1">
        <w:r w:rsidR="00C23DC6" w:rsidRPr="0038033C">
          <w:rPr>
            <w:rStyle w:val="Hyperlink"/>
            <w:noProof/>
          </w:rPr>
          <w:t>3.1.2.1 Periféricos do microcontrolador</w:t>
        </w:r>
        <w:r w:rsidR="00C23DC6">
          <w:rPr>
            <w:noProof/>
            <w:webHidden/>
          </w:rPr>
          <w:tab/>
        </w:r>
        <w:r w:rsidR="00C23DC6">
          <w:rPr>
            <w:noProof/>
            <w:webHidden/>
          </w:rPr>
          <w:fldChar w:fldCharType="begin"/>
        </w:r>
        <w:r w:rsidR="00C23DC6">
          <w:rPr>
            <w:noProof/>
            <w:webHidden/>
          </w:rPr>
          <w:instrText xml:space="preserve"> PAGEREF _Toc465179635 \h </w:instrText>
        </w:r>
        <w:r w:rsidR="00C23DC6">
          <w:rPr>
            <w:noProof/>
            <w:webHidden/>
          </w:rPr>
        </w:r>
        <w:r w:rsidR="00C23DC6">
          <w:rPr>
            <w:noProof/>
            <w:webHidden/>
          </w:rPr>
          <w:fldChar w:fldCharType="separate"/>
        </w:r>
        <w:r w:rsidR="009B6C59">
          <w:rPr>
            <w:noProof/>
            <w:webHidden/>
          </w:rPr>
          <w:t>47</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36" w:history="1">
        <w:r w:rsidR="00C23DC6" w:rsidRPr="0038033C">
          <w:rPr>
            <w:rStyle w:val="Hyperlink"/>
            <w:noProof/>
          </w:rPr>
          <w:t>3.1.2.2 Processo de modulação</w:t>
        </w:r>
        <w:r w:rsidR="00C23DC6">
          <w:rPr>
            <w:noProof/>
            <w:webHidden/>
          </w:rPr>
          <w:tab/>
        </w:r>
        <w:r w:rsidR="00C23DC6">
          <w:rPr>
            <w:noProof/>
            <w:webHidden/>
          </w:rPr>
          <w:fldChar w:fldCharType="begin"/>
        </w:r>
        <w:r w:rsidR="00C23DC6">
          <w:rPr>
            <w:noProof/>
            <w:webHidden/>
          </w:rPr>
          <w:instrText xml:space="preserve"> PAGEREF _Toc465179636 \h </w:instrText>
        </w:r>
        <w:r w:rsidR="00C23DC6">
          <w:rPr>
            <w:noProof/>
            <w:webHidden/>
          </w:rPr>
        </w:r>
        <w:r w:rsidR="00C23DC6">
          <w:rPr>
            <w:noProof/>
            <w:webHidden/>
          </w:rPr>
          <w:fldChar w:fldCharType="separate"/>
        </w:r>
        <w:r w:rsidR="009B6C59">
          <w:rPr>
            <w:noProof/>
            <w:webHidden/>
          </w:rPr>
          <w:t>48</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37" w:history="1">
        <w:r w:rsidR="00C23DC6" w:rsidRPr="0038033C">
          <w:rPr>
            <w:rStyle w:val="Hyperlink"/>
            <w:noProof/>
          </w:rPr>
          <w:t xml:space="preserve">3.1.2.3 Algoritmo de modulação da </w:t>
        </w:r>
        <w:r w:rsidR="00C23DC6" w:rsidRPr="0038033C">
          <w:rPr>
            <w:rStyle w:val="Hyperlink"/>
            <w:i/>
            <w:noProof/>
          </w:rPr>
          <w:t>chirp</w:t>
        </w:r>
        <w:r w:rsidR="00C23DC6" w:rsidRPr="0038033C">
          <w:rPr>
            <w:rStyle w:val="Hyperlink"/>
            <w:noProof/>
          </w:rPr>
          <w:t xml:space="preserve"> ternária</w:t>
        </w:r>
        <w:r w:rsidR="00C23DC6">
          <w:rPr>
            <w:noProof/>
            <w:webHidden/>
          </w:rPr>
          <w:tab/>
        </w:r>
        <w:r w:rsidR="00C23DC6">
          <w:rPr>
            <w:noProof/>
            <w:webHidden/>
          </w:rPr>
          <w:fldChar w:fldCharType="begin"/>
        </w:r>
        <w:r w:rsidR="00C23DC6">
          <w:rPr>
            <w:noProof/>
            <w:webHidden/>
          </w:rPr>
          <w:instrText xml:space="preserve"> PAGEREF _Toc465179637 \h </w:instrText>
        </w:r>
        <w:r w:rsidR="00C23DC6">
          <w:rPr>
            <w:noProof/>
            <w:webHidden/>
          </w:rPr>
        </w:r>
        <w:r w:rsidR="00C23DC6">
          <w:rPr>
            <w:noProof/>
            <w:webHidden/>
          </w:rPr>
          <w:fldChar w:fldCharType="separate"/>
        </w:r>
        <w:r w:rsidR="009B6C59">
          <w:rPr>
            <w:noProof/>
            <w:webHidden/>
          </w:rPr>
          <w:t>50</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38" w:history="1">
        <w:r w:rsidR="00C23DC6" w:rsidRPr="0038033C">
          <w:rPr>
            <w:rStyle w:val="Hyperlink"/>
            <w:noProof/>
          </w:rPr>
          <w:t>3.1.2.4 Hardware analógico</w:t>
        </w:r>
        <w:r w:rsidR="00C23DC6">
          <w:rPr>
            <w:noProof/>
            <w:webHidden/>
          </w:rPr>
          <w:tab/>
        </w:r>
        <w:r w:rsidR="00C23DC6">
          <w:rPr>
            <w:noProof/>
            <w:webHidden/>
          </w:rPr>
          <w:fldChar w:fldCharType="begin"/>
        </w:r>
        <w:r w:rsidR="00C23DC6">
          <w:rPr>
            <w:noProof/>
            <w:webHidden/>
          </w:rPr>
          <w:instrText xml:space="preserve"> PAGEREF _Toc465179638 \h </w:instrText>
        </w:r>
        <w:r w:rsidR="00C23DC6">
          <w:rPr>
            <w:noProof/>
            <w:webHidden/>
          </w:rPr>
        </w:r>
        <w:r w:rsidR="00C23DC6">
          <w:rPr>
            <w:noProof/>
            <w:webHidden/>
          </w:rPr>
          <w:fldChar w:fldCharType="separate"/>
        </w:r>
        <w:r w:rsidR="009B6C59">
          <w:rPr>
            <w:noProof/>
            <w:webHidden/>
          </w:rPr>
          <w:t>52</w:t>
        </w:r>
        <w:r w:rsidR="00C23DC6">
          <w:rPr>
            <w:noProof/>
            <w:webHidden/>
          </w:rPr>
          <w:fldChar w:fldCharType="end"/>
        </w:r>
      </w:hyperlink>
    </w:p>
    <w:p w:rsidR="00C23DC6" w:rsidRDefault="00B84D64">
      <w:pPr>
        <w:pStyle w:val="Sumrio3"/>
        <w:tabs>
          <w:tab w:val="right" w:leader="dot" w:pos="9062"/>
        </w:tabs>
        <w:rPr>
          <w:rFonts w:asciiTheme="minorHAnsi" w:eastAsiaTheme="minorEastAsia" w:hAnsiTheme="minorHAnsi" w:cstheme="minorBidi"/>
          <w:noProof/>
          <w:sz w:val="22"/>
          <w:szCs w:val="22"/>
          <w:lang w:eastAsia="pt-BR"/>
        </w:rPr>
      </w:pPr>
      <w:hyperlink w:anchor="_Toc465179639" w:history="1">
        <w:r w:rsidR="00C23DC6" w:rsidRPr="0038033C">
          <w:rPr>
            <w:rStyle w:val="Hyperlink"/>
            <w:noProof/>
          </w:rPr>
          <w:t>3.1.3 Sistema de aquisição</w:t>
        </w:r>
        <w:r w:rsidR="00C23DC6">
          <w:rPr>
            <w:noProof/>
            <w:webHidden/>
          </w:rPr>
          <w:tab/>
        </w:r>
        <w:r w:rsidR="00C23DC6">
          <w:rPr>
            <w:noProof/>
            <w:webHidden/>
          </w:rPr>
          <w:fldChar w:fldCharType="begin"/>
        </w:r>
        <w:r w:rsidR="00C23DC6">
          <w:rPr>
            <w:noProof/>
            <w:webHidden/>
          </w:rPr>
          <w:instrText xml:space="preserve"> PAGEREF _Toc465179639 \h </w:instrText>
        </w:r>
        <w:r w:rsidR="00C23DC6">
          <w:rPr>
            <w:noProof/>
            <w:webHidden/>
          </w:rPr>
        </w:r>
        <w:r w:rsidR="00C23DC6">
          <w:rPr>
            <w:noProof/>
            <w:webHidden/>
          </w:rPr>
          <w:fldChar w:fldCharType="separate"/>
        </w:r>
        <w:r w:rsidR="009B6C59">
          <w:rPr>
            <w:noProof/>
            <w:webHidden/>
          </w:rPr>
          <w:t>54</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40" w:history="1">
        <w:r w:rsidR="00C23DC6" w:rsidRPr="0038033C">
          <w:rPr>
            <w:rStyle w:val="Hyperlink"/>
            <w:noProof/>
          </w:rPr>
          <w:t xml:space="preserve">3.1.3.1 Filtro </w:t>
        </w:r>
        <w:r w:rsidR="00C23DC6" w:rsidRPr="0038033C">
          <w:rPr>
            <w:rStyle w:val="Hyperlink"/>
            <w:i/>
            <w:noProof/>
            <w:lang w:val="en-US"/>
          </w:rPr>
          <w:t>anti-aliasing</w:t>
        </w:r>
        <w:r w:rsidR="00C23DC6">
          <w:rPr>
            <w:noProof/>
            <w:webHidden/>
          </w:rPr>
          <w:tab/>
        </w:r>
        <w:r w:rsidR="00C23DC6">
          <w:rPr>
            <w:noProof/>
            <w:webHidden/>
          </w:rPr>
          <w:fldChar w:fldCharType="begin"/>
        </w:r>
        <w:r w:rsidR="00C23DC6">
          <w:rPr>
            <w:noProof/>
            <w:webHidden/>
          </w:rPr>
          <w:instrText xml:space="preserve"> PAGEREF _Toc465179640 \h </w:instrText>
        </w:r>
        <w:r w:rsidR="00C23DC6">
          <w:rPr>
            <w:noProof/>
            <w:webHidden/>
          </w:rPr>
        </w:r>
        <w:r w:rsidR="00C23DC6">
          <w:rPr>
            <w:noProof/>
            <w:webHidden/>
          </w:rPr>
          <w:fldChar w:fldCharType="separate"/>
        </w:r>
        <w:r w:rsidR="009B6C59">
          <w:rPr>
            <w:noProof/>
            <w:webHidden/>
          </w:rPr>
          <w:t>55</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41" w:history="1">
        <w:r w:rsidR="00C23DC6" w:rsidRPr="0038033C">
          <w:rPr>
            <w:rStyle w:val="Hyperlink"/>
            <w:noProof/>
          </w:rPr>
          <w:t>3.1.3.2 Circuito de ajuste de nível</w:t>
        </w:r>
        <w:r w:rsidR="00C23DC6">
          <w:rPr>
            <w:noProof/>
            <w:webHidden/>
          </w:rPr>
          <w:tab/>
        </w:r>
        <w:r w:rsidR="00C23DC6">
          <w:rPr>
            <w:noProof/>
            <w:webHidden/>
          </w:rPr>
          <w:fldChar w:fldCharType="begin"/>
        </w:r>
        <w:r w:rsidR="00C23DC6">
          <w:rPr>
            <w:noProof/>
            <w:webHidden/>
          </w:rPr>
          <w:instrText xml:space="preserve"> PAGEREF _Toc465179641 \h </w:instrText>
        </w:r>
        <w:r w:rsidR="00C23DC6">
          <w:rPr>
            <w:noProof/>
            <w:webHidden/>
          </w:rPr>
        </w:r>
        <w:r w:rsidR="00C23DC6">
          <w:rPr>
            <w:noProof/>
            <w:webHidden/>
          </w:rPr>
          <w:fldChar w:fldCharType="separate"/>
        </w:r>
        <w:r w:rsidR="009B6C59">
          <w:rPr>
            <w:noProof/>
            <w:webHidden/>
          </w:rPr>
          <w:t>56</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42" w:history="1">
        <w:r w:rsidR="00C23DC6" w:rsidRPr="0038033C">
          <w:rPr>
            <w:rStyle w:val="Hyperlink"/>
            <w:noProof/>
          </w:rPr>
          <w:t>3.1.3.3 Firmware</w:t>
        </w:r>
        <w:r w:rsidR="00C23DC6">
          <w:rPr>
            <w:noProof/>
            <w:webHidden/>
          </w:rPr>
          <w:tab/>
        </w:r>
        <w:r w:rsidR="00C23DC6">
          <w:rPr>
            <w:noProof/>
            <w:webHidden/>
          </w:rPr>
          <w:fldChar w:fldCharType="begin"/>
        </w:r>
        <w:r w:rsidR="00C23DC6">
          <w:rPr>
            <w:noProof/>
            <w:webHidden/>
          </w:rPr>
          <w:instrText xml:space="preserve"> PAGEREF _Toc465179642 \h </w:instrText>
        </w:r>
        <w:r w:rsidR="00C23DC6">
          <w:rPr>
            <w:noProof/>
            <w:webHidden/>
          </w:rPr>
        </w:r>
        <w:r w:rsidR="00C23DC6">
          <w:rPr>
            <w:noProof/>
            <w:webHidden/>
          </w:rPr>
          <w:fldChar w:fldCharType="separate"/>
        </w:r>
        <w:r w:rsidR="009B6C59">
          <w:rPr>
            <w:noProof/>
            <w:webHidden/>
          </w:rPr>
          <w:t>57</w:t>
        </w:r>
        <w:r w:rsidR="00C23DC6">
          <w:rPr>
            <w:noProof/>
            <w:webHidden/>
          </w:rPr>
          <w:fldChar w:fldCharType="end"/>
        </w:r>
      </w:hyperlink>
    </w:p>
    <w:p w:rsidR="00C23DC6" w:rsidRDefault="00B84D64">
      <w:pPr>
        <w:pStyle w:val="Sumrio3"/>
        <w:tabs>
          <w:tab w:val="right" w:leader="dot" w:pos="9062"/>
        </w:tabs>
        <w:rPr>
          <w:rFonts w:asciiTheme="minorHAnsi" w:eastAsiaTheme="minorEastAsia" w:hAnsiTheme="minorHAnsi" w:cstheme="minorBidi"/>
          <w:noProof/>
          <w:sz w:val="22"/>
          <w:szCs w:val="22"/>
          <w:lang w:eastAsia="pt-BR"/>
        </w:rPr>
      </w:pPr>
      <w:hyperlink w:anchor="_Toc465179643" w:history="1">
        <w:r w:rsidR="00C23DC6" w:rsidRPr="0038033C">
          <w:rPr>
            <w:rStyle w:val="Hyperlink"/>
            <w:noProof/>
          </w:rPr>
          <w:t>3.1.4 Fonte de corrente controlada por tensão (VCCS)</w:t>
        </w:r>
        <w:r w:rsidR="00C23DC6">
          <w:rPr>
            <w:noProof/>
            <w:webHidden/>
          </w:rPr>
          <w:tab/>
        </w:r>
        <w:r w:rsidR="00C23DC6">
          <w:rPr>
            <w:noProof/>
            <w:webHidden/>
          </w:rPr>
          <w:fldChar w:fldCharType="begin"/>
        </w:r>
        <w:r w:rsidR="00C23DC6">
          <w:rPr>
            <w:noProof/>
            <w:webHidden/>
          </w:rPr>
          <w:instrText xml:space="preserve"> PAGEREF _Toc465179643 \h </w:instrText>
        </w:r>
        <w:r w:rsidR="00C23DC6">
          <w:rPr>
            <w:noProof/>
            <w:webHidden/>
          </w:rPr>
        </w:r>
        <w:r w:rsidR="00C23DC6">
          <w:rPr>
            <w:noProof/>
            <w:webHidden/>
          </w:rPr>
          <w:fldChar w:fldCharType="separate"/>
        </w:r>
        <w:r w:rsidR="009B6C59">
          <w:rPr>
            <w:noProof/>
            <w:webHidden/>
          </w:rPr>
          <w:t>53</w:t>
        </w:r>
        <w:r w:rsidR="00C23DC6">
          <w:rPr>
            <w:noProof/>
            <w:webHidden/>
          </w:rPr>
          <w:fldChar w:fldCharType="end"/>
        </w:r>
      </w:hyperlink>
    </w:p>
    <w:p w:rsidR="00C23DC6" w:rsidRDefault="00B84D64">
      <w:pPr>
        <w:pStyle w:val="Sumrio3"/>
        <w:tabs>
          <w:tab w:val="right" w:leader="dot" w:pos="9062"/>
        </w:tabs>
        <w:rPr>
          <w:rFonts w:asciiTheme="minorHAnsi" w:eastAsiaTheme="minorEastAsia" w:hAnsiTheme="minorHAnsi" w:cstheme="minorBidi"/>
          <w:noProof/>
          <w:sz w:val="22"/>
          <w:szCs w:val="22"/>
          <w:lang w:eastAsia="pt-BR"/>
        </w:rPr>
      </w:pPr>
      <w:hyperlink w:anchor="_Toc465179644" w:history="1">
        <w:r w:rsidR="00C23DC6" w:rsidRPr="0038033C">
          <w:rPr>
            <w:rStyle w:val="Hyperlink"/>
            <w:noProof/>
          </w:rPr>
          <w:t>3.1.5 Condicionadores de sinais de corrente e tensão</w:t>
        </w:r>
        <w:r w:rsidR="00C23DC6">
          <w:rPr>
            <w:noProof/>
            <w:webHidden/>
          </w:rPr>
          <w:tab/>
        </w:r>
        <w:r w:rsidR="00C23DC6">
          <w:rPr>
            <w:noProof/>
            <w:webHidden/>
          </w:rPr>
          <w:fldChar w:fldCharType="begin"/>
        </w:r>
        <w:r w:rsidR="00C23DC6">
          <w:rPr>
            <w:noProof/>
            <w:webHidden/>
          </w:rPr>
          <w:instrText xml:space="preserve"> PAGEREF _Toc465179644 \h </w:instrText>
        </w:r>
        <w:r w:rsidR="00C23DC6">
          <w:rPr>
            <w:noProof/>
            <w:webHidden/>
          </w:rPr>
        </w:r>
        <w:r w:rsidR="00C23DC6">
          <w:rPr>
            <w:noProof/>
            <w:webHidden/>
          </w:rPr>
          <w:fldChar w:fldCharType="separate"/>
        </w:r>
        <w:r w:rsidR="009B6C59">
          <w:rPr>
            <w:noProof/>
            <w:webHidden/>
          </w:rPr>
          <w:t>59</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45" w:history="1">
        <w:r w:rsidR="00C23DC6" w:rsidRPr="0038033C">
          <w:rPr>
            <w:rStyle w:val="Hyperlink"/>
            <w:noProof/>
          </w:rPr>
          <w:t>3.1.5.1 Condicionador I</w:t>
        </w:r>
        <w:r w:rsidR="00C23DC6">
          <w:rPr>
            <w:noProof/>
            <w:webHidden/>
          </w:rPr>
          <w:tab/>
        </w:r>
        <w:r w:rsidR="00C23DC6">
          <w:rPr>
            <w:noProof/>
            <w:webHidden/>
          </w:rPr>
          <w:fldChar w:fldCharType="begin"/>
        </w:r>
        <w:r w:rsidR="00C23DC6">
          <w:rPr>
            <w:noProof/>
            <w:webHidden/>
          </w:rPr>
          <w:instrText xml:space="preserve"> PAGEREF _Toc465179645 \h </w:instrText>
        </w:r>
        <w:r w:rsidR="00C23DC6">
          <w:rPr>
            <w:noProof/>
            <w:webHidden/>
          </w:rPr>
        </w:r>
        <w:r w:rsidR="00C23DC6">
          <w:rPr>
            <w:noProof/>
            <w:webHidden/>
          </w:rPr>
          <w:fldChar w:fldCharType="separate"/>
        </w:r>
        <w:r w:rsidR="009B6C59">
          <w:rPr>
            <w:noProof/>
            <w:webHidden/>
          </w:rPr>
          <w:t>59</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46" w:history="1">
        <w:r w:rsidR="00C23DC6" w:rsidRPr="0038033C">
          <w:rPr>
            <w:rStyle w:val="Hyperlink"/>
            <w:noProof/>
          </w:rPr>
          <w:t>3.1.5.2 Condicionador V</w:t>
        </w:r>
        <w:r w:rsidR="00C23DC6">
          <w:rPr>
            <w:noProof/>
            <w:webHidden/>
          </w:rPr>
          <w:tab/>
        </w:r>
        <w:r w:rsidR="00C23DC6">
          <w:rPr>
            <w:noProof/>
            <w:webHidden/>
          </w:rPr>
          <w:fldChar w:fldCharType="begin"/>
        </w:r>
        <w:r w:rsidR="00C23DC6">
          <w:rPr>
            <w:noProof/>
            <w:webHidden/>
          </w:rPr>
          <w:instrText xml:space="preserve"> PAGEREF _Toc465179646 \h </w:instrText>
        </w:r>
        <w:r w:rsidR="00C23DC6">
          <w:rPr>
            <w:noProof/>
            <w:webHidden/>
          </w:rPr>
        </w:r>
        <w:r w:rsidR="00C23DC6">
          <w:rPr>
            <w:noProof/>
            <w:webHidden/>
          </w:rPr>
          <w:fldChar w:fldCharType="separate"/>
        </w:r>
        <w:r w:rsidR="009B6C59">
          <w:rPr>
            <w:noProof/>
            <w:webHidden/>
          </w:rPr>
          <w:t>60</w:t>
        </w:r>
        <w:r w:rsidR="00C23DC6">
          <w:rPr>
            <w:noProof/>
            <w:webHidden/>
          </w:rPr>
          <w:fldChar w:fldCharType="end"/>
        </w:r>
      </w:hyperlink>
    </w:p>
    <w:p w:rsidR="00C23DC6" w:rsidRDefault="00B84D64">
      <w:pPr>
        <w:pStyle w:val="Sumrio2"/>
        <w:rPr>
          <w:rFonts w:asciiTheme="minorHAnsi" w:eastAsiaTheme="minorEastAsia" w:hAnsiTheme="minorHAnsi" w:cstheme="minorBidi"/>
          <w:noProof/>
          <w:sz w:val="22"/>
          <w:szCs w:val="22"/>
          <w:lang w:eastAsia="pt-BR"/>
        </w:rPr>
      </w:pPr>
      <w:hyperlink w:anchor="_Toc465179647" w:history="1">
        <w:r w:rsidR="00C23DC6" w:rsidRPr="0038033C">
          <w:rPr>
            <w:rStyle w:val="Hyperlink"/>
            <w:i/>
            <w:noProof/>
          </w:rPr>
          <w:t>3.2</w:t>
        </w:r>
        <w:r w:rsidR="00C23DC6" w:rsidRPr="0038033C">
          <w:rPr>
            <w:rStyle w:val="Hyperlink"/>
            <w:noProof/>
          </w:rPr>
          <w:t xml:space="preserve"> Arquitetura de </w:t>
        </w:r>
        <w:r w:rsidR="00C23DC6" w:rsidRPr="0038033C">
          <w:rPr>
            <w:rStyle w:val="Hyperlink"/>
            <w:i/>
            <w:noProof/>
          </w:rPr>
          <w:t>software</w:t>
        </w:r>
        <w:r w:rsidR="00C23DC6">
          <w:rPr>
            <w:noProof/>
            <w:webHidden/>
          </w:rPr>
          <w:tab/>
        </w:r>
        <w:r w:rsidR="00C23DC6">
          <w:rPr>
            <w:noProof/>
            <w:webHidden/>
          </w:rPr>
          <w:fldChar w:fldCharType="begin"/>
        </w:r>
        <w:r w:rsidR="00C23DC6">
          <w:rPr>
            <w:noProof/>
            <w:webHidden/>
          </w:rPr>
          <w:instrText xml:space="preserve"> PAGEREF _Toc465179647 \h </w:instrText>
        </w:r>
        <w:r w:rsidR="00C23DC6">
          <w:rPr>
            <w:noProof/>
            <w:webHidden/>
          </w:rPr>
        </w:r>
        <w:r w:rsidR="00C23DC6">
          <w:rPr>
            <w:noProof/>
            <w:webHidden/>
          </w:rPr>
          <w:fldChar w:fldCharType="separate"/>
        </w:r>
        <w:r w:rsidR="009B6C59">
          <w:rPr>
            <w:noProof/>
            <w:webHidden/>
          </w:rPr>
          <w:t>61</w:t>
        </w:r>
        <w:r w:rsidR="00C23DC6">
          <w:rPr>
            <w:noProof/>
            <w:webHidden/>
          </w:rPr>
          <w:fldChar w:fldCharType="end"/>
        </w:r>
      </w:hyperlink>
    </w:p>
    <w:p w:rsidR="00C23DC6" w:rsidRDefault="00B84D64">
      <w:pPr>
        <w:pStyle w:val="Sumrio3"/>
        <w:tabs>
          <w:tab w:val="right" w:leader="dot" w:pos="9062"/>
        </w:tabs>
        <w:rPr>
          <w:rFonts w:asciiTheme="minorHAnsi" w:eastAsiaTheme="minorEastAsia" w:hAnsiTheme="minorHAnsi" w:cstheme="minorBidi"/>
          <w:noProof/>
          <w:sz w:val="22"/>
          <w:szCs w:val="22"/>
          <w:lang w:eastAsia="pt-BR"/>
        </w:rPr>
      </w:pPr>
      <w:hyperlink w:anchor="_Toc465179648" w:history="1">
        <w:r w:rsidR="00C23DC6" w:rsidRPr="0038033C">
          <w:rPr>
            <w:rStyle w:val="Hyperlink"/>
            <w:noProof/>
          </w:rPr>
          <w:t>3.2.1 Processamento de sinais</w:t>
        </w:r>
        <w:r w:rsidR="00C23DC6">
          <w:rPr>
            <w:noProof/>
            <w:webHidden/>
          </w:rPr>
          <w:tab/>
        </w:r>
        <w:r w:rsidR="00C23DC6">
          <w:rPr>
            <w:noProof/>
            <w:webHidden/>
          </w:rPr>
          <w:fldChar w:fldCharType="begin"/>
        </w:r>
        <w:r w:rsidR="00C23DC6">
          <w:rPr>
            <w:noProof/>
            <w:webHidden/>
          </w:rPr>
          <w:instrText xml:space="preserve"> PAGEREF _Toc465179648 \h </w:instrText>
        </w:r>
        <w:r w:rsidR="00C23DC6">
          <w:rPr>
            <w:noProof/>
            <w:webHidden/>
          </w:rPr>
        </w:r>
        <w:r w:rsidR="00C23DC6">
          <w:rPr>
            <w:noProof/>
            <w:webHidden/>
          </w:rPr>
          <w:fldChar w:fldCharType="separate"/>
        </w:r>
        <w:r w:rsidR="009B6C59">
          <w:rPr>
            <w:noProof/>
            <w:webHidden/>
          </w:rPr>
          <w:t>61</w:t>
        </w:r>
        <w:r w:rsidR="00C23DC6">
          <w:rPr>
            <w:noProof/>
            <w:webHidden/>
          </w:rPr>
          <w:fldChar w:fldCharType="end"/>
        </w:r>
      </w:hyperlink>
    </w:p>
    <w:p w:rsidR="00C23DC6" w:rsidRDefault="00B84D64">
      <w:pPr>
        <w:pStyle w:val="Sumrio3"/>
        <w:tabs>
          <w:tab w:val="right" w:leader="dot" w:pos="9062"/>
        </w:tabs>
        <w:rPr>
          <w:rFonts w:asciiTheme="minorHAnsi" w:eastAsiaTheme="minorEastAsia" w:hAnsiTheme="minorHAnsi" w:cstheme="minorBidi"/>
          <w:noProof/>
          <w:sz w:val="22"/>
          <w:szCs w:val="22"/>
          <w:lang w:eastAsia="pt-BR"/>
        </w:rPr>
      </w:pPr>
      <w:hyperlink w:anchor="_Toc465179649" w:history="1">
        <w:r w:rsidR="00C23DC6" w:rsidRPr="0038033C">
          <w:rPr>
            <w:rStyle w:val="Hyperlink"/>
            <w:noProof/>
          </w:rPr>
          <w:t>3.2.2 Interface com</w:t>
        </w:r>
        <w:r w:rsidR="00C23DC6" w:rsidRPr="0038033C">
          <w:rPr>
            <w:rStyle w:val="Hyperlink"/>
            <w:noProof/>
          </w:rPr>
          <w:t xml:space="preserve"> </w:t>
        </w:r>
        <w:r w:rsidR="00C23DC6" w:rsidRPr="0038033C">
          <w:rPr>
            <w:rStyle w:val="Hyperlink"/>
            <w:noProof/>
          </w:rPr>
          <w:t>o usuário</w:t>
        </w:r>
        <w:r w:rsidR="00C23DC6">
          <w:rPr>
            <w:noProof/>
            <w:webHidden/>
          </w:rPr>
          <w:tab/>
        </w:r>
        <w:r w:rsidR="00C23DC6">
          <w:rPr>
            <w:noProof/>
            <w:webHidden/>
          </w:rPr>
          <w:fldChar w:fldCharType="begin"/>
        </w:r>
        <w:r w:rsidR="00C23DC6">
          <w:rPr>
            <w:noProof/>
            <w:webHidden/>
          </w:rPr>
          <w:instrText xml:space="preserve"> PAGEREF _Toc465179649 \h </w:instrText>
        </w:r>
        <w:r w:rsidR="00C23DC6">
          <w:rPr>
            <w:noProof/>
            <w:webHidden/>
          </w:rPr>
        </w:r>
        <w:r w:rsidR="00C23DC6">
          <w:rPr>
            <w:noProof/>
            <w:webHidden/>
          </w:rPr>
          <w:fldChar w:fldCharType="separate"/>
        </w:r>
        <w:r w:rsidR="009B6C59">
          <w:rPr>
            <w:noProof/>
            <w:webHidden/>
          </w:rPr>
          <w:t>64</w:t>
        </w:r>
        <w:r w:rsidR="00C23DC6">
          <w:rPr>
            <w:noProof/>
            <w:webHidden/>
          </w:rPr>
          <w:fldChar w:fldCharType="end"/>
        </w:r>
      </w:hyperlink>
    </w:p>
    <w:p w:rsidR="00C23DC6" w:rsidRDefault="00B84D64">
      <w:pPr>
        <w:pStyle w:val="Sumrio2"/>
        <w:rPr>
          <w:rFonts w:asciiTheme="minorHAnsi" w:eastAsiaTheme="minorEastAsia" w:hAnsiTheme="minorHAnsi" w:cstheme="minorBidi"/>
          <w:noProof/>
          <w:sz w:val="22"/>
          <w:szCs w:val="22"/>
          <w:lang w:eastAsia="pt-BR"/>
        </w:rPr>
      </w:pPr>
      <w:hyperlink w:anchor="_Toc465179650" w:history="1">
        <w:r w:rsidR="00C23DC6" w:rsidRPr="0038033C">
          <w:rPr>
            <w:rStyle w:val="Hyperlink"/>
            <w:noProof/>
          </w:rPr>
          <w:t>3.3 Protótipo montado</w:t>
        </w:r>
        <w:r w:rsidR="00C23DC6">
          <w:rPr>
            <w:noProof/>
            <w:webHidden/>
          </w:rPr>
          <w:tab/>
        </w:r>
        <w:r w:rsidR="00C23DC6">
          <w:rPr>
            <w:noProof/>
            <w:webHidden/>
          </w:rPr>
          <w:fldChar w:fldCharType="begin"/>
        </w:r>
        <w:r w:rsidR="00C23DC6">
          <w:rPr>
            <w:noProof/>
            <w:webHidden/>
          </w:rPr>
          <w:instrText xml:space="preserve"> PAGEREF _Toc465179650 \h </w:instrText>
        </w:r>
        <w:r w:rsidR="00C23DC6">
          <w:rPr>
            <w:noProof/>
            <w:webHidden/>
          </w:rPr>
        </w:r>
        <w:r w:rsidR="00C23DC6">
          <w:rPr>
            <w:noProof/>
            <w:webHidden/>
          </w:rPr>
          <w:fldChar w:fldCharType="separate"/>
        </w:r>
        <w:r w:rsidR="009B6C59">
          <w:rPr>
            <w:noProof/>
            <w:webHidden/>
          </w:rPr>
          <w:t>66</w:t>
        </w:r>
        <w:r w:rsidR="00C23DC6">
          <w:rPr>
            <w:noProof/>
            <w:webHidden/>
          </w:rPr>
          <w:fldChar w:fldCharType="end"/>
        </w:r>
      </w:hyperlink>
    </w:p>
    <w:p w:rsidR="00C23DC6" w:rsidRDefault="00B84D64">
      <w:pPr>
        <w:pStyle w:val="Sumrio2"/>
        <w:rPr>
          <w:rFonts w:asciiTheme="minorHAnsi" w:eastAsiaTheme="minorEastAsia" w:hAnsiTheme="minorHAnsi" w:cstheme="minorBidi"/>
          <w:noProof/>
          <w:sz w:val="22"/>
          <w:szCs w:val="22"/>
          <w:lang w:eastAsia="pt-BR"/>
        </w:rPr>
      </w:pPr>
      <w:hyperlink w:anchor="_Toc465179651" w:history="1">
        <w:r w:rsidR="00C23DC6" w:rsidRPr="0038033C">
          <w:rPr>
            <w:rStyle w:val="Hyperlink"/>
            <w:noProof/>
          </w:rPr>
          <w:t>3.4 Metodologia de avaliação</w:t>
        </w:r>
        <w:r w:rsidR="00C23DC6">
          <w:rPr>
            <w:noProof/>
            <w:webHidden/>
          </w:rPr>
          <w:tab/>
        </w:r>
        <w:r w:rsidR="00C23DC6">
          <w:rPr>
            <w:noProof/>
            <w:webHidden/>
          </w:rPr>
          <w:fldChar w:fldCharType="begin"/>
        </w:r>
        <w:r w:rsidR="00C23DC6">
          <w:rPr>
            <w:noProof/>
            <w:webHidden/>
          </w:rPr>
          <w:instrText xml:space="preserve"> PAGEREF _Toc465179651 \h </w:instrText>
        </w:r>
        <w:r w:rsidR="00C23DC6">
          <w:rPr>
            <w:noProof/>
            <w:webHidden/>
          </w:rPr>
        </w:r>
        <w:r w:rsidR="00C23DC6">
          <w:rPr>
            <w:noProof/>
            <w:webHidden/>
          </w:rPr>
          <w:fldChar w:fldCharType="separate"/>
        </w:r>
        <w:r w:rsidR="009B6C59">
          <w:rPr>
            <w:noProof/>
            <w:webHidden/>
          </w:rPr>
          <w:t>69</w:t>
        </w:r>
        <w:r w:rsidR="00C23DC6">
          <w:rPr>
            <w:noProof/>
            <w:webHidden/>
          </w:rPr>
          <w:fldChar w:fldCharType="end"/>
        </w:r>
      </w:hyperlink>
    </w:p>
    <w:p w:rsidR="00C23DC6" w:rsidRDefault="00B84D64">
      <w:pPr>
        <w:pStyle w:val="Sumrio3"/>
        <w:tabs>
          <w:tab w:val="right" w:leader="dot" w:pos="9062"/>
        </w:tabs>
        <w:rPr>
          <w:rFonts w:asciiTheme="minorHAnsi" w:eastAsiaTheme="minorEastAsia" w:hAnsiTheme="minorHAnsi" w:cstheme="minorBidi"/>
          <w:noProof/>
          <w:sz w:val="22"/>
          <w:szCs w:val="22"/>
          <w:lang w:eastAsia="pt-BR"/>
        </w:rPr>
      </w:pPr>
      <w:hyperlink w:anchor="_Toc465179652" w:history="1">
        <w:r w:rsidR="00C23DC6" w:rsidRPr="0038033C">
          <w:rPr>
            <w:rStyle w:val="Hyperlink"/>
            <w:noProof/>
          </w:rPr>
          <w:t>3.4.1 Análise de módulos</w:t>
        </w:r>
        <w:r w:rsidR="00C23DC6">
          <w:rPr>
            <w:noProof/>
            <w:webHidden/>
          </w:rPr>
          <w:tab/>
        </w:r>
        <w:r w:rsidR="00C23DC6">
          <w:rPr>
            <w:noProof/>
            <w:webHidden/>
          </w:rPr>
          <w:fldChar w:fldCharType="begin"/>
        </w:r>
        <w:r w:rsidR="00C23DC6">
          <w:rPr>
            <w:noProof/>
            <w:webHidden/>
          </w:rPr>
          <w:instrText xml:space="preserve"> PAGEREF _Toc465179652 \h </w:instrText>
        </w:r>
        <w:r w:rsidR="00C23DC6">
          <w:rPr>
            <w:noProof/>
            <w:webHidden/>
          </w:rPr>
        </w:r>
        <w:r w:rsidR="00C23DC6">
          <w:rPr>
            <w:noProof/>
            <w:webHidden/>
          </w:rPr>
          <w:fldChar w:fldCharType="separate"/>
        </w:r>
        <w:r w:rsidR="009B6C59">
          <w:rPr>
            <w:noProof/>
            <w:webHidden/>
          </w:rPr>
          <w:t>69</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53" w:history="1">
        <w:r w:rsidR="00C23DC6" w:rsidRPr="0038033C">
          <w:rPr>
            <w:rStyle w:val="Hyperlink"/>
            <w:noProof/>
          </w:rPr>
          <w:t>3.4.1.1 Filtros Anti-aliasing</w:t>
        </w:r>
        <w:r w:rsidR="00C23DC6">
          <w:rPr>
            <w:noProof/>
            <w:webHidden/>
          </w:rPr>
          <w:tab/>
        </w:r>
        <w:r w:rsidR="00C23DC6">
          <w:rPr>
            <w:noProof/>
            <w:webHidden/>
          </w:rPr>
          <w:fldChar w:fldCharType="begin"/>
        </w:r>
        <w:r w:rsidR="00C23DC6">
          <w:rPr>
            <w:noProof/>
            <w:webHidden/>
          </w:rPr>
          <w:instrText xml:space="preserve"> PAGEREF _Toc465179653 \h </w:instrText>
        </w:r>
        <w:r w:rsidR="00C23DC6">
          <w:rPr>
            <w:noProof/>
            <w:webHidden/>
          </w:rPr>
        </w:r>
        <w:r w:rsidR="00C23DC6">
          <w:rPr>
            <w:noProof/>
            <w:webHidden/>
          </w:rPr>
          <w:fldChar w:fldCharType="separate"/>
        </w:r>
        <w:r w:rsidR="009B6C59">
          <w:rPr>
            <w:noProof/>
            <w:webHidden/>
          </w:rPr>
          <w:t>69</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54" w:history="1">
        <w:r w:rsidR="00C23DC6" w:rsidRPr="0038033C">
          <w:rPr>
            <w:rStyle w:val="Hyperlink"/>
            <w:noProof/>
          </w:rPr>
          <w:t>3.4.1.2</w:t>
        </w:r>
        <w:r w:rsidR="00C23DC6" w:rsidRPr="0038033C">
          <w:rPr>
            <w:rStyle w:val="Hyperlink"/>
            <w:i/>
            <w:noProof/>
          </w:rPr>
          <w:t xml:space="preserve"> Crosstalk</w:t>
        </w:r>
        <w:r w:rsidR="00C23DC6" w:rsidRPr="0038033C">
          <w:rPr>
            <w:rStyle w:val="Hyperlink"/>
            <w:noProof/>
          </w:rPr>
          <w:t xml:space="preserve"> no sistema de aquisição</w:t>
        </w:r>
        <w:r w:rsidR="00C23DC6">
          <w:rPr>
            <w:noProof/>
            <w:webHidden/>
          </w:rPr>
          <w:tab/>
        </w:r>
        <w:r w:rsidR="00C23DC6">
          <w:rPr>
            <w:noProof/>
            <w:webHidden/>
          </w:rPr>
          <w:fldChar w:fldCharType="begin"/>
        </w:r>
        <w:r w:rsidR="00C23DC6">
          <w:rPr>
            <w:noProof/>
            <w:webHidden/>
          </w:rPr>
          <w:instrText xml:space="preserve"> PAGEREF _Toc465179654 \h </w:instrText>
        </w:r>
        <w:r w:rsidR="00C23DC6">
          <w:rPr>
            <w:noProof/>
            <w:webHidden/>
          </w:rPr>
        </w:r>
        <w:r w:rsidR="00C23DC6">
          <w:rPr>
            <w:noProof/>
            <w:webHidden/>
          </w:rPr>
          <w:fldChar w:fldCharType="separate"/>
        </w:r>
        <w:r w:rsidR="009B6C59">
          <w:rPr>
            <w:noProof/>
            <w:webHidden/>
          </w:rPr>
          <w:t>71</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55" w:history="1">
        <w:r w:rsidR="00C23DC6" w:rsidRPr="0038033C">
          <w:rPr>
            <w:rStyle w:val="Hyperlink"/>
            <w:noProof/>
          </w:rPr>
          <w:t>3.4.1.3 Modulação Tchirp</w:t>
        </w:r>
        <w:r w:rsidR="00C23DC6">
          <w:rPr>
            <w:noProof/>
            <w:webHidden/>
          </w:rPr>
          <w:tab/>
        </w:r>
        <w:r w:rsidR="00C23DC6">
          <w:rPr>
            <w:noProof/>
            <w:webHidden/>
          </w:rPr>
          <w:fldChar w:fldCharType="begin"/>
        </w:r>
        <w:r w:rsidR="00C23DC6">
          <w:rPr>
            <w:noProof/>
            <w:webHidden/>
          </w:rPr>
          <w:instrText xml:space="preserve"> PAGEREF _Toc465179655 \h </w:instrText>
        </w:r>
        <w:r w:rsidR="00C23DC6">
          <w:rPr>
            <w:noProof/>
            <w:webHidden/>
          </w:rPr>
        </w:r>
        <w:r w:rsidR="00C23DC6">
          <w:rPr>
            <w:noProof/>
            <w:webHidden/>
          </w:rPr>
          <w:fldChar w:fldCharType="separate"/>
        </w:r>
        <w:r w:rsidR="009B6C59">
          <w:rPr>
            <w:noProof/>
            <w:webHidden/>
          </w:rPr>
          <w:t>73</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56" w:history="1">
        <w:r w:rsidR="00C23DC6" w:rsidRPr="0038033C">
          <w:rPr>
            <w:rStyle w:val="Hyperlink"/>
            <w:noProof/>
          </w:rPr>
          <w:t>3.4.1.4 VCCS e Condicionador I</w:t>
        </w:r>
        <w:r w:rsidR="00C23DC6">
          <w:rPr>
            <w:noProof/>
            <w:webHidden/>
          </w:rPr>
          <w:tab/>
        </w:r>
        <w:r w:rsidR="00C23DC6">
          <w:rPr>
            <w:noProof/>
            <w:webHidden/>
          </w:rPr>
          <w:fldChar w:fldCharType="begin"/>
        </w:r>
        <w:r w:rsidR="00C23DC6">
          <w:rPr>
            <w:noProof/>
            <w:webHidden/>
          </w:rPr>
          <w:instrText xml:space="preserve"> PAGEREF _Toc465179656 \h </w:instrText>
        </w:r>
        <w:r w:rsidR="00C23DC6">
          <w:rPr>
            <w:noProof/>
            <w:webHidden/>
          </w:rPr>
        </w:r>
        <w:r w:rsidR="00C23DC6">
          <w:rPr>
            <w:noProof/>
            <w:webHidden/>
          </w:rPr>
          <w:fldChar w:fldCharType="separate"/>
        </w:r>
        <w:r w:rsidR="009B6C59">
          <w:rPr>
            <w:noProof/>
            <w:webHidden/>
          </w:rPr>
          <w:t>74</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57" w:history="1">
        <w:r w:rsidR="00C23DC6" w:rsidRPr="0038033C">
          <w:rPr>
            <w:rStyle w:val="Hyperlink"/>
            <w:noProof/>
          </w:rPr>
          <w:t>3.4.1.5 Condicionador V</w:t>
        </w:r>
        <w:r w:rsidR="00C23DC6">
          <w:rPr>
            <w:noProof/>
            <w:webHidden/>
          </w:rPr>
          <w:tab/>
        </w:r>
        <w:r w:rsidR="00C23DC6">
          <w:rPr>
            <w:noProof/>
            <w:webHidden/>
          </w:rPr>
          <w:fldChar w:fldCharType="begin"/>
        </w:r>
        <w:r w:rsidR="00C23DC6">
          <w:rPr>
            <w:noProof/>
            <w:webHidden/>
          </w:rPr>
          <w:instrText xml:space="preserve"> PAGEREF _Toc465179657 \h </w:instrText>
        </w:r>
        <w:r w:rsidR="00C23DC6">
          <w:rPr>
            <w:noProof/>
            <w:webHidden/>
          </w:rPr>
        </w:r>
        <w:r w:rsidR="00C23DC6">
          <w:rPr>
            <w:noProof/>
            <w:webHidden/>
          </w:rPr>
          <w:fldChar w:fldCharType="separate"/>
        </w:r>
        <w:r w:rsidR="009B6C59">
          <w:rPr>
            <w:noProof/>
            <w:webHidden/>
          </w:rPr>
          <w:t>77</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58" w:history="1">
        <w:r w:rsidR="00C23DC6" w:rsidRPr="0038033C">
          <w:rPr>
            <w:rStyle w:val="Hyperlink"/>
            <w:noProof/>
          </w:rPr>
          <w:t>3.4.1.6 Atraso de grupo</w:t>
        </w:r>
        <w:r w:rsidR="00C23DC6">
          <w:rPr>
            <w:noProof/>
            <w:webHidden/>
          </w:rPr>
          <w:tab/>
        </w:r>
        <w:r w:rsidR="00C23DC6">
          <w:rPr>
            <w:noProof/>
            <w:webHidden/>
          </w:rPr>
          <w:fldChar w:fldCharType="begin"/>
        </w:r>
        <w:r w:rsidR="00C23DC6">
          <w:rPr>
            <w:noProof/>
            <w:webHidden/>
          </w:rPr>
          <w:instrText xml:space="preserve"> PAGEREF _Toc465179658 \h </w:instrText>
        </w:r>
        <w:r w:rsidR="00C23DC6">
          <w:rPr>
            <w:noProof/>
            <w:webHidden/>
          </w:rPr>
        </w:r>
        <w:r w:rsidR="00C23DC6">
          <w:rPr>
            <w:noProof/>
            <w:webHidden/>
          </w:rPr>
          <w:fldChar w:fldCharType="separate"/>
        </w:r>
        <w:r w:rsidR="009B6C59">
          <w:rPr>
            <w:noProof/>
            <w:webHidden/>
          </w:rPr>
          <w:t>78</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59" w:history="1">
        <w:r w:rsidR="00C23DC6" w:rsidRPr="0038033C">
          <w:rPr>
            <w:rStyle w:val="Hyperlink"/>
            <w:noProof/>
          </w:rPr>
          <w:t>3.4.1.7 Tempo necessário para obter 1 espectro da bioimpedância</w:t>
        </w:r>
        <w:r w:rsidR="00C23DC6">
          <w:rPr>
            <w:noProof/>
            <w:webHidden/>
          </w:rPr>
          <w:tab/>
        </w:r>
        <w:r w:rsidR="00C23DC6">
          <w:rPr>
            <w:noProof/>
            <w:webHidden/>
          </w:rPr>
          <w:fldChar w:fldCharType="begin"/>
        </w:r>
        <w:r w:rsidR="00C23DC6">
          <w:rPr>
            <w:noProof/>
            <w:webHidden/>
          </w:rPr>
          <w:instrText xml:space="preserve"> PAGEREF _Toc465179659 \h </w:instrText>
        </w:r>
        <w:r w:rsidR="00C23DC6">
          <w:rPr>
            <w:noProof/>
            <w:webHidden/>
          </w:rPr>
        </w:r>
        <w:r w:rsidR="00C23DC6">
          <w:rPr>
            <w:noProof/>
            <w:webHidden/>
          </w:rPr>
          <w:fldChar w:fldCharType="separate"/>
        </w:r>
        <w:r w:rsidR="009B6C59">
          <w:rPr>
            <w:noProof/>
            <w:webHidden/>
          </w:rPr>
          <w:t>79</w:t>
        </w:r>
        <w:r w:rsidR="00C23DC6">
          <w:rPr>
            <w:noProof/>
            <w:webHidden/>
          </w:rPr>
          <w:fldChar w:fldCharType="end"/>
        </w:r>
      </w:hyperlink>
    </w:p>
    <w:p w:rsidR="00C23DC6" w:rsidRDefault="00B84D64">
      <w:pPr>
        <w:pStyle w:val="Sumrio3"/>
        <w:tabs>
          <w:tab w:val="right" w:leader="dot" w:pos="9062"/>
        </w:tabs>
        <w:rPr>
          <w:rFonts w:asciiTheme="minorHAnsi" w:eastAsiaTheme="minorEastAsia" w:hAnsiTheme="minorHAnsi" w:cstheme="minorBidi"/>
          <w:noProof/>
          <w:sz w:val="22"/>
          <w:szCs w:val="22"/>
          <w:lang w:eastAsia="pt-BR"/>
        </w:rPr>
      </w:pPr>
      <w:hyperlink w:anchor="_Toc465179660" w:history="1">
        <w:r w:rsidR="00C23DC6" w:rsidRPr="0038033C">
          <w:rPr>
            <w:rStyle w:val="Hyperlink"/>
            <w:noProof/>
          </w:rPr>
          <w:t>3.4.2 Comparação com analisador de impedância comercial</w:t>
        </w:r>
        <w:r w:rsidR="00C23DC6">
          <w:rPr>
            <w:noProof/>
            <w:webHidden/>
          </w:rPr>
          <w:tab/>
        </w:r>
        <w:r w:rsidR="00C23DC6">
          <w:rPr>
            <w:noProof/>
            <w:webHidden/>
          </w:rPr>
          <w:fldChar w:fldCharType="begin"/>
        </w:r>
        <w:r w:rsidR="00C23DC6">
          <w:rPr>
            <w:noProof/>
            <w:webHidden/>
          </w:rPr>
          <w:instrText xml:space="preserve"> PAGEREF _Toc465179660 \h </w:instrText>
        </w:r>
        <w:r w:rsidR="00C23DC6">
          <w:rPr>
            <w:noProof/>
            <w:webHidden/>
          </w:rPr>
        </w:r>
        <w:r w:rsidR="00C23DC6">
          <w:rPr>
            <w:noProof/>
            <w:webHidden/>
          </w:rPr>
          <w:fldChar w:fldCharType="separate"/>
        </w:r>
        <w:r w:rsidR="009B6C59">
          <w:rPr>
            <w:noProof/>
            <w:webHidden/>
          </w:rPr>
          <w:t>80</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61" w:history="1">
        <w:r w:rsidR="00C23DC6" w:rsidRPr="0038033C">
          <w:rPr>
            <w:rStyle w:val="Hyperlink"/>
            <w:noProof/>
          </w:rPr>
          <w:t>3.4.2.1 Comparação com aparelho comercial na medida de impedância</w:t>
        </w:r>
        <w:r w:rsidR="00C23DC6">
          <w:rPr>
            <w:noProof/>
            <w:webHidden/>
          </w:rPr>
          <w:tab/>
        </w:r>
        <w:r w:rsidR="00C23DC6">
          <w:rPr>
            <w:noProof/>
            <w:webHidden/>
          </w:rPr>
          <w:fldChar w:fldCharType="begin"/>
        </w:r>
        <w:r w:rsidR="00C23DC6">
          <w:rPr>
            <w:noProof/>
            <w:webHidden/>
          </w:rPr>
          <w:instrText xml:space="preserve"> PAGEREF _Toc465179661 \h </w:instrText>
        </w:r>
        <w:r w:rsidR="00C23DC6">
          <w:rPr>
            <w:noProof/>
            <w:webHidden/>
          </w:rPr>
        </w:r>
        <w:r w:rsidR="00C23DC6">
          <w:rPr>
            <w:noProof/>
            <w:webHidden/>
          </w:rPr>
          <w:fldChar w:fldCharType="separate"/>
        </w:r>
        <w:r w:rsidR="009B6C59">
          <w:rPr>
            <w:noProof/>
            <w:webHidden/>
          </w:rPr>
          <w:t>80</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62" w:history="1">
        <w:r w:rsidR="00C23DC6" w:rsidRPr="0038033C">
          <w:rPr>
            <w:rStyle w:val="Hyperlink"/>
            <w:noProof/>
          </w:rPr>
          <w:t>3.4.2.2 Avaliação da resolução</w:t>
        </w:r>
        <w:r w:rsidR="00C23DC6">
          <w:rPr>
            <w:noProof/>
            <w:webHidden/>
          </w:rPr>
          <w:tab/>
        </w:r>
        <w:r w:rsidR="00C23DC6">
          <w:rPr>
            <w:noProof/>
            <w:webHidden/>
          </w:rPr>
          <w:fldChar w:fldCharType="begin"/>
        </w:r>
        <w:r w:rsidR="00C23DC6">
          <w:rPr>
            <w:noProof/>
            <w:webHidden/>
          </w:rPr>
          <w:instrText xml:space="preserve"> PAGEREF _Toc465179662 \h </w:instrText>
        </w:r>
        <w:r w:rsidR="00C23DC6">
          <w:rPr>
            <w:noProof/>
            <w:webHidden/>
          </w:rPr>
        </w:r>
        <w:r w:rsidR="00C23DC6">
          <w:rPr>
            <w:noProof/>
            <w:webHidden/>
          </w:rPr>
          <w:fldChar w:fldCharType="separate"/>
        </w:r>
        <w:r w:rsidR="009B6C59">
          <w:rPr>
            <w:noProof/>
            <w:webHidden/>
          </w:rPr>
          <w:t>82</w:t>
        </w:r>
        <w:r w:rsidR="00C23DC6">
          <w:rPr>
            <w:noProof/>
            <w:webHidden/>
          </w:rPr>
          <w:fldChar w:fldCharType="end"/>
        </w:r>
      </w:hyperlink>
    </w:p>
    <w:p w:rsidR="00C23DC6" w:rsidRDefault="00B84D64">
      <w:pPr>
        <w:pStyle w:val="Sumrio3"/>
        <w:tabs>
          <w:tab w:val="right" w:leader="dot" w:pos="9062"/>
        </w:tabs>
        <w:rPr>
          <w:rFonts w:asciiTheme="minorHAnsi" w:eastAsiaTheme="minorEastAsia" w:hAnsiTheme="minorHAnsi" w:cstheme="minorBidi"/>
          <w:noProof/>
          <w:sz w:val="22"/>
          <w:szCs w:val="22"/>
          <w:lang w:eastAsia="pt-BR"/>
        </w:rPr>
      </w:pPr>
      <w:hyperlink w:anchor="_Toc465179663" w:history="1">
        <w:r w:rsidR="00C23DC6" w:rsidRPr="0038033C">
          <w:rPr>
            <w:rStyle w:val="Hyperlink"/>
            <w:noProof/>
          </w:rPr>
          <w:t>3.4.3 Comparação com analisador de bioimpedância</w:t>
        </w:r>
        <w:r w:rsidR="00C23DC6">
          <w:rPr>
            <w:noProof/>
            <w:webHidden/>
          </w:rPr>
          <w:tab/>
        </w:r>
        <w:r w:rsidR="00C23DC6">
          <w:rPr>
            <w:noProof/>
            <w:webHidden/>
          </w:rPr>
          <w:fldChar w:fldCharType="begin"/>
        </w:r>
        <w:r w:rsidR="00C23DC6">
          <w:rPr>
            <w:noProof/>
            <w:webHidden/>
          </w:rPr>
          <w:instrText xml:space="preserve"> PAGEREF _Toc465179663 \h </w:instrText>
        </w:r>
        <w:r w:rsidR="00C23DC6">
          <w:rPr>
            <w:noProof/>
            <w:webHidden/>
          </w:rPr>
        </w:r>
        <w:r w:rsidR="00C23DC6">
          <w:rPr>
            <w:noProof/>
            <w:webHidden/>
          </w:rPr>
          <w:fldChar w:fldCharType="separate"/>
        </w:r>
        <w:r w:rsidR="009B6C59">
          <w:rPr>
            <w:noProof/>
            <w:webHidden/>
          </w:rPr>
          <w:t>84</w:t>
        </w:r>
        <w:r w:rsidR="00C23DC6">
          <w:rPr>
            <w:noProof/>
            <w:webHidden/>
          </w:rPr>
          <w:fldChar w:fldCharType="end"/>
        </w:r>
      </w:hyperlink>
    </w:p>
    <w:p w:rsidR="00C23DC6" w:rsidRDefault="00B84D64">
      <w:pPr>
        <w:pStyle w:val="Sumrio4"/>
        <w:tabs>
          <w:tab w:val="right" w:leader="dot" w:pos="9062"/>
        </w:tabs>
        <w:rPr>
          <w:rFonts w:asciiTheme="minorHAnsi" w:eastAsiaTheme="minorEastAsia" w:hAnsiTheme="minorHAnsi" w:cstheme="minorBidi"/>
          <w:noProof/>
          <w:sz w:val="22"/>
          <w:szCs w:val="22"/>
          <w:lang w:eastAsia="pt-BR"/>
        </w:rPr>
      </w:pPr>
      <w:hyperlink w:anchor="_Toc465179664" w:history="1">
        <w:r w:rsidR="00C23DC6" w:rsidRPr="0038033C">
          <w:rPr>
            <w:rStyle w:val="Hyperlink"/>
            <w:noProof/>
          </w:rPr>
          <w:t xml:space="preserve">3.4.3.1 Comparação medidas de bioimpedância </w:t>
        </w:r>
        <w:r w:rsidR="00C23DC6" w:rsidRPr="0038033C">
          <w:rPr>
            <w:rStyle w:val="Hyperlink"/>
            <w:i/>
            <w:noProof/>
          </w:rPr>
          <w:t>in vivo</w:t>
        </w:r>
        <w:r w:rsidR="00C23DC6">
          <w:rPr>
            <w:noProof/>
            <w:webHidden/>
          </w:rPr>
          <w:tab/>
        </w:r>
        <w:r w:rsidR="00C23DC6">
          <w:rPr>
            <w:noProof/>
            <w:webHidden/>
          </w:rPr>
          <w:fldChar w:fldCharType="begin"/>
        </w:r>
        <w:r w:rsidR="00C23DC6">
          <w:rPr>
            <w:noProof/>
            <w:webHidden/>
          </w:rPr>
          <w:instrText xml:space="preserve"> PAGEREF _Toc465179664 \h </w:instrText>
        </w:r>
        <w:r w:rsidR="00C23DC6">
          <w:rPr>
            <w:noProof/>
            <w:webHidden/>
          </w:rPr>
        </w:r>
        <w:r w:rsidR="00C23DC6">
          <w:rPr>
            <w:noProof/>
            <w:webHidden/>
          </w:rPr>
          <w:fldChar w:fldCharType="separate"/>
        </w:r>
        <w:r w:rsidR="009B6C59">
          <w:rPr>
            <w:noProof/>
            <w:webHidden/>
          </w:rPr>
          <w:t>84</w:t>
        </w:r>
        <w:r w:rsidR="00C23DC6">
          <w:rPr>
            <w:noProof/>
            <w:webHidden/>
          </w:rPr>
          <w:fldChar w:fldCharType="end"/>
        </w:r>
      </w:hyperlink>
    </w:p>
    <w:p w:rsidR="00C23DC6" w:rsidRDefault="00B84D64">
      <w:pPr>
        <w:pStyle w:val="Sumrio1"/>
        <w:tabs>
          <w:tab w:val="right" w:leader="dot" w:pos="9062"/>
        </w:tabs>
        <w:rPr>
          <w:rFonts w:asciiTheme="minorHAnsi" w:eastAsiaTheme="minorEastAsia" w:hAnsiTheme="minorHAnsi" w:cstheme="minorBidi"/>
          <w:noProof/>
          <w:sz w:val="22"/>
          <w:szCs w:val="22"/>
          <w:lang w:val="pt-BR" w:eastAsia="pt-BR"/>
        </w:rPr>
      </w:pPr>
      <w:hyperlink w:anchor="_Toc465179665" w:history="1">
        <w:r w:rsidR="00C23DC6" w:rsidRPr="0038033C">
          <w:rPr>
            <w:rStyle w:val="Hyperlink"/>
            <w:noProof/>
          </w:rPr>
          <w:t>4 Resultados</w:t>
        </w:r>
        <w:r w:rsidR="00C23DC6">
          <w:rPr>
            <w:noProof/>
            <w:webHidden/>
          </w:rPr>
          <w:tab/>
        </w:r>
        <w:r w:rsidR="00C23DC6">
          <w:rPr>
            <w:noProof/>
            <w:webHidden/>
          </w:rPr>
          <w:fldChar w:fldCharType="begin"/>
        </w:r>
        <w:r w:rsidR="00C23DC6">
          <w:rPr>
            <w:noProof/>
            <w:webHidden/>
          </w:rPr>
          <w:instrText xml:space="preserve"> PAGEREF _Toc465179665 \h </w:instrText>
        </w:r>
        <w:r w:rsidR="00C23DC6">
          <w:rPr>
            <w:noProof/>
            <w:webHidden/>
          </w:rPr>
        </w:r>
        <w:r w:rsidR="00C23DC6">
          <w:rPr>
            <w:noProof/>
            <w:webHidden/>
          </w:rPr>
          <w:fldChar w:fldCharType="separate"/>
        </w:r>
        <w:r w:rsidR="009B6C59">
          <w:rPr>
            <w:noProof/>
            <w:webHidden/>
          </w:rPr>
          <w:t>85</w:t>
        </w:r>
        <w:r w:rsidR="00C23DC6">
          <w:rPr>
            <w:noProof/>
            <w:webHidden/>
          </w:rPr>
          <w:fldChar w:fldCharType="end"/>
        </w:r>
      </w:hyperlink>
    </w:p>
    <w:p w:rsidR="00C23DC6" w:rsidRDefault="00B84D64">
      <w:pPr>
        <w:pStyle w:val="Sumrio1"/>
        <w:tabs>
          <w:tab w:val="right" w:leader="dot" w:pos="9062"/>
        </w:tabs>
        <w:rPr>
          <w:rFonts w:asciiTheme="minorHAnsi" w:eastAsiaTheme="minorEastAsia" w:hAnsiTheme="minorHAnsi" w:cstheme="minorBidi"/>
          <w:noProof/>
          <w:sz w:val="22"/>
          <w:szCs w:val="22"/>
          <w:lang w:val="pt-BR" w:eastAsia="pt-BR"/>
        </w:rPr>
      </w:pPr>
      <w:hyperlink w:anchor="_Toc465179666" w:history="1">
        <w:r w:rsidR="00C23DC6" w:rsidRPr="0038033C">
          <w:rPr>
            <w:rStyle w:val="Hyperlink"/>
            <w:noProof/>
          </w:rPr>
          <w:t>5 Discussão</w:t>
        </w:r>
        <w:r w:rsidR="00C23DC6">
          <w:rPr>
            <w:noProof/>
            <w:webHidden/>
          </w:rPr>
          <w:tab/>
        </w:r>
        <w:r w:rsidR="00C23DC6">
          <w:rPr>
            <w:noProof/>
            <w:webHidden/>
          </w:rPr>
          <w:fldChar w:fldCharType="begin"/>
        </w:r>
        <w:r w:rsidR="00C23DC6">
          <w:rPr>
            <w:noProof/>
            <w:webHidden/>
          </w:rPr>
          <w:instrText xml:space="preserve"> PAGEREF _Toc465179666 \h </w:instrText>
        </w:r>
        <w:r w:rsidR="00C23DC6">
          <w:rPr>
            <w:noProof/>
            <w:webHidden/>
          </w:rPr>
        </w:r>
        <w:r w:rsidR="00C23DC6">
          <w:rPr>
            <w:noProof/>
            <w:webHidden/>
          </w:rPr>
          <w:fldChar w:fldCharType="separate"/>
        </w:r>
        <w:r w:rsidR="009B6C59">
          <w:rPr>
            <w:noProof/>
            <w:webHidden/>
          </w:rPr>
          <w:t>86</w:t>
        </w:r>
        <w:r w:rsidR="00C23DC6">
          <w:rPr>
            <w:noProof/>
            <w:webHidden/>
          </w:rPr>
          <w:fldChar w:fldCharType="end"/>
        </w:r>
      </w:hyperlink>
    </w:p>
    <w:p w:rsidR="00C23DC6" w:rsidRDefault="00B84D64">
      <w:pPr>
        <w:pStyle w:val="Sumrio1"/>
        <w:tabs>
          <w:tab w:val="right" w:leader="dot" w:pos="9062"/>
        </w:tabs>
        <w:rPr>
          <w:rFonts w:asciiTheme="minorHAnsi" w:eastAsiaTheme="minorEastAsia" w:hAnsiTheme="minorHAnsi" w:cstheme="minorBidi"/>
          <w:noProof/>
          <w:sz w:val="22"/>
          <w:szCs w:val="22"/>
          <w:lang w:val="pt-BR" w:eastAsia="pt-BR"/>
        </w:rPr>
      </w:pPr>
      <w:hyperlink w:anchor="_Toc465179667" w:history="1">
        <w:r w:rsidR="00C23DC6" w:rsidRPr="0038033C">
          <w:rPr>
            <w:rStyle w:val="Hyperlink"/>
            <w:noProof/>
          </w:rPr>
          <w:t>6 Conclusão</w:t>
        </w:r>
        <w:r w:rsidR="00C23DC6">
          <w:rPr>
            <w:noProof/>
            <w:webHidden/>
          </w:rPr>
          <w:tab/>
        </w:r>
        <w:r w:rsidR="00C23DC6">
          <w:rPr>
            <w:noProof/>
            <w:webHidden/>
          </w:rPr>
          <w:fldChar w:fldCharType="begin"/>
        </w:r>
        <w:r w:rsidR="00C23DC6">
          <w:rPr>
            <w:noProof/>
            <w:webHidden/>
          </w:rPr>
          <w:instrText xml:space="preserve"> PAGEREF _Toc465179667 \h </w:instrText>
        </w:r>
        <w:r w:rsidR="00C23DC6">
          <w:rPr>
            <w:noProof/>
            <w:webHidden/>
          </w:rPr>
        </w:r>
        <w:r w:rsidR="00C23DC6">
          <w:rPr>
            <w:noProof/>
            <w:webHidden/>
          </w:rPr>
          <w:fldChar w:fldCharType="separate"/>
        </w:r>
        <w:r w:rsidR="009B6C59">
          <w:rPr>
            <w:noProof/>
            <w:webHidden/>
          </w:rPr>
          <w:t>87</w:t>
        </w:r>
        <w:r w:rsidR="00C23DC6">
          <w:rPr>
            <w:noProof/>
            <w:webHidden/>
          </w:rPr>
          <w:fldChar w:fldCharType="end"/>
        </w:r>
      </w:hyperlink>
    </w:p>
    <w:p w:rsidR="00C23DC6" w:rsidRDefault="00B84D64">
      <w:pPr>
        <w:pStyle w:val="Sumrio1"/>
        <w:tabs>
          <w:tab w:val="right" w:leader="dot" w:pos="9062"/>
        </w:tabs>
        <w:rPr>
          <w:rFonts w:asciiTheme="minorHAnsi" w:eastAsiaTheme="minorEastAsia" w:hAnsiTheme="minorHAnsi" w:cstheme="minorBidi"/>
          <w:noProof/>
          <w:sz w:val="22"/>
          <w:szCs w:val="22"/>
          <w:lang w:val="pt-BR" w:eastAsia="pt-BR"/>
        </w:rPr>
      </w:pPr>
      <w:hyperlink w:anchor="_Toc465179668" w:history="1">
        <w:r w:rsidR="00C23DC6" w:rsidRPr="0038033C">
          <w:rPr>
            <w:rStyle w:val="Hyperlink"/>
            <w:noProof/>
          </w:rPr>
          <w:t>7 Referências bibliográficas</w:t>
        </w:r>
        <w:r w:rsidR="00C23DC6">
          <w:rPr>
            <w:noProof/>
            <w:webHidden/>
          </w:rPr>
          <w:tab/>
        </w:r>
        <w:r w:rsidR="00C23DC6">
          <w:rPr>
            <w:noProof/>
            <w:webHidden/>
          </w:rPr>
          <w:fldChar w:fldCharType="begin"/>
        </w:r>
        <w:r w:rsidR="00C23DC6">
          <w:rPr>
            <w:noProof/>
            <w:webHidden/>
          </w:rPr>
          <w:instrText xml:space="preserve"> PAGEREF _Toc465179668 \h </w:instrText>
        </w:r>
        <w:r w:rsidR="00C23DC6">
          <w:rPr>
            <w:noProof/>
            <w:webHidden/>
          </w:rPr>
        </w:r>
        <w:r w:rsidR="00C23DC6">
          <w:rPr>
            <w:noProof/>
            <w:webHidden/>
          </w:rPr>
          <w:fldChar w:fldCharType="separate"/>
        </w:r>
        <w:r w:rsidR="009B6C59">
          <w:rPr>
            <w:noProof/>
            <w:webHidden/>
          </w:rPr>
          <w:t>88</w:t>
        </w:r>
        <w:r w:rsidR="00C23DC6">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5179610"/>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w:t>
      </w:r>
      <w:proofErr w:type="spellStart"/>
      <w:r>
        <w:t>bioelétricas</w:t>
      </w:r>
      <w:proofErr w:type="spellEnd"/>
      <w:r>
        <w:t xml:space="preserve">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w:t>
      </w:r>
      <w:proofErr w:type="spellStart"/>
      <w:r>
        <w:t>imageamento</w:t>
      </w:r>
      <w:proofErr w:type="spellEnd"/>
      <w:r>
        <w:t xml:space="preserve">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 xml:space="preserve">(STOJADINOVIC </w:t>
      </w:r>
      <w:proofErr w:type="gramStart"/>
      <w:r w:rsidRPr="00B61330">
        <w:t>et</w:t>
      </w:r>
      <w:proofErr w:type="gramEnd"/>
      <w:r w:rsidRPr="00B61330">
        <w:t xml:space="preserve">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proofErr w:type="spellStart"/>
      <w:r w:rsidR="003F6F0B">
        <w:t>freqüências</w:t>
      </w:r>
      <w:proofErr w:type="spellEnd"/>
      <w:r w:rsidR="003F6F0B">
        <w:t>,</w:t>
      </w:r>
      <w:r>
        <w:t xml:space="preserve"> realizam excitações em </w:t>
      </w:r>
      <w:r w:rsidR="002F676B">
        <w:t xml:space="preserve">uma sequência de </w:t>
      </w:r>
      <w:r>
        <w:t>frequências</w:t>
      </w:r>
      <w:r w:rsidR="002F676B">
        <w:t xml:space="preserve"> discretas</w:t>
      </w:r>
      <w:r>
        <w:t xml:space="preserve"> (varredura de </w:t>
      </w:r>
      <w:proofErr w:type="spellStart"/>
      <w:r w:rsidR="00AF2262">
        <w:t>senoides</w:t>
      </w:r>
      <w:proofErr w:type="spellEnd"/>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w:t>
      </w:r>
      <w:proofErr w:type="spellStart"/>
      <w:r>
        <w:t>senoides</w:t>
      </w:r>
      <w:proofErr w:type="spellEnd"/>
      <w:r>
        <w:t xml:space="preserve">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xml:space="preserve">, como mencionado anteriormente, a varredura de </w:t>
      </w:r>
      <w:proofErr w:type="spellStart"/>
      <w:r>
        <w:t>senoides</w:t>
      </w:r>
      <w:proofErr w:type="spellEnd"/>
      <w:r>
        <w:t xml:space="preserve">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proofErr w:type="spellStart"/>
      <w:r>
        <w:t>senoides</w:t>
      </w:r>
      <w:proofErr w:type="spellEnd"/>
      <w:r w:rsidR="00F22D08">
        <w:t>.</w:t>
      </w:r>
    </w:p>
    <w:p w:rsidR="00C514A3" w:rsidRDefault="006A46A1">
      <w:pPr>
        <w:pStyle w:val="Ttulo2"/>
      </w:pPr>
      <w:bookmarkStart w:id="7" w:name="_Toc465179611"/>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5179612"/>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proofErr w:type="spellStart"/>
      <w:r w:rsidR="003C6D0D" w:rsidRPr="009600D8">
        <w:rPr>
          <w:rStyle w:val="OtherLanguage"/>
          <w:lang w:val="pt-BR"/>
        </w:rPr>
        <w:t>chirp</w:t>
      </w:r>
      <w:proofErr w:type="spellEnd"/>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w:t>
      </w:r>
      <w:proofErr w:type="spellStart"/>
      <w:r>
        <w:t>k</w:t>
      </w:r>
      <w:r w:rsidR="000670DC">
        <w:t>Ω</w:t>
      </w:r>
      <w:proofErr w:type="spellEnd"/>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 xml:space="preserve">Preparação de um sistema de aquisição </w:t>
      </w:r>
      <w:proofErr w:type="spellStart"/>
      <w:r>
        <w:t>microcontrolado</w:t>
      </w:r>
      <w:proofErr w:type="spellEnd"/>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5179613"/>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5179614"/>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9B6C59">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5179615"/>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9B6C59">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9330782" r:id="rId17"/>
        </w:object>
      </w:r>
      <w:r>
        <w:tab/>
        <w:t>(</w:t>
      </w:r>
      <w:bookmarkStart w:id="13" w:name="eq_resistencia"/>
      <w:r w:rsidR="006415DD">
        <w:fldChar w:fldCharType="begin"/>
      </w:r>
      <w:r>
        <w:instrText xml:space="preserve"> SEQ equacao </w:instrText>
      </w:r>
      <w:r w:rsidR="006415DD">
        <w:fldChar w:fldCharType="separate"/>
      </w:r>
      <w:r w:rsidR="009B6C59">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9B6C59">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9330783" r:id="rId19"/>
        </w:object>
      </w:r>
      <w:r>
        <w:tab/>
        <w:t>(</w:t>
      </w:r>
      <w:bookmarkStart w:id="14" w:name="eq_capacitância"/>
      <w:r w:rsidR="006415DD">
        <w:fldChar w:fldCharType="begin"/>
      </w:r>
      <w:r>
        <w:instrText xml:space="preserve"> SEQ equacao </w:instrText>
      </w:r>
      <w:r w:rsidR="006415DD">
        <w:fldChar w:fldCharType="separate"/>
      </w:r>
      <w:r w:rsidR="009B6C59">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9B6C59">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9330784" r:id="rId21"/>
        </w:object>
      </w:r>
      <w:r>
        <w:tab/>
        <w:t>(</w:t>
      </w:r>
      <w:bookmarkStart w:id="16" w:name="eq_capacitancia_idvdt"/>
      <w:r w:rsidR="006415DD">
        <w:fldChar w:fldCharType="begin"/>
      </w:r>
      <w:r>
        <w:instrText xml:space="preserve"> SEQ equacao </w:instrText>
      </w:r>
      <w:r w:rsidR="006415DD">
        <w:fldChar w:fldCharType="separate"/>
      </w:r>
      <w:r w:rsidR="009B6C59">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9B6C59">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w:t>
      </w:r>
      <w:proofErr w:type="spellStart"/>
      <w:r w:rsidR="0003632B">
        <w:t>admitância</w:t>
      </w:r>
      <w:proofErr w:type="spellEnd"/>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w:t>
      </w:r>
      <w:proofErr w:type="spellStart"/>
      <w:r w:rsidR="0003632B">
        <w:t>imitância</w:t>
      </w:r>
      <w:proofErr w:type="spellEnd"/>
      <w:r w:rsidR="0003632B">
        <w:t xml:space="preserve">, termo genérico que combina impedância e </w:t>
      </w:r>
      <w:proofErr w:type="spellStart"/>
      <w:proofErr w:type="gramStart"/>
      <w:r w:rsidR="0003632B">
        <w:t>admitância</w:t>
      </w:r>
      <w:proofErr w:type="spellEnd"/>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9330785" r:id="rId23"/>
        </w:object>
      </w:r>
      <w:r>
        <w:tab/>
        <w:t>(</w:t>
      </w:r>
      <w:bookmarkStart w:id="18" w:name="eq_Impedancia_vii"/>
      <w:r w:rsidR="006415DD">
        <w:fldChar w:fldCharType="begin"/>
      </w:r>
      <w:r>
        <w:instrText xml:space="preserve"> SEQ equacao </w:instrText>
      </w:r>
      <w:r w:rsidR="006415DD">
        <w:fldChar w:fldCharType="separate"/>
      </w:r>
      <w:r w:rsidR="009B6C59">
        <w:rPr>
          <w:noProof/>
        </w:rPr>
        <w:t>4</w:t>
      </w:r>
      <w:r w:rsidR="006415DD">
        <w:fldChar w:fldCharType="end"/>
      </w:r>
      <w:bookmarkEnd w:id="18"/>
      <w:r>
        <w:t>)</w:t>
      </w:r>
    </w:p>
    <w:p w:rsidR="00D47E9A" w:rsidRDefault="00D47E9A" w:rsidP="007F6A53">
      <w:r>
        <w:t xml:space="preserve">O termo impedância foi introduzido por Oliver </w:t>
      </w:r>
      <w:proofErr w:type="spellStart"/>
      <w:r>
        <w:t>Heaviside</w:t>
      </w:r>
      <w:proofErr w:type="spellEnd"/>
      <w:r>
        <w:t xml:space="preserv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9B6C59">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9330786"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9330787" r:id="rId27"/>
        </w:object>
      </w:r>
      <w:r>
        <w:tab/>
        <w:t>(</w:t>
      </w:r>
      <w:bookmarkStart w:id="19" w:name="eq_Impedancia"/>
      <w:r w:rsidR="006415DD">
        <w:fldChar w:fldCharType="begin"/>
      </w:r>
      <w:r>
        <w:instrText xml:space="preserve"> SEQ equacao </w:instrText>
      </w:r>
      <w:r w:rsidR="006415DD">
        <w:fldChar w:fldCharType="separate"/>
      </w:r>
      <w:r w:rsidR="009B6C59">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9B6C59">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9B6C59">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9B6C59">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9B6C59">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9330788" r:id="rId29"/>
        </w:object>
      </w:r>
      <w:r>
        <w:tab/>
        <w:t>(</w:t>
      </w:r>
      <w:bookmarkStart w:id="20" w:name="eq_Impedancia_polar"/>
      <w:r w:rsidR="006415DD">
        <w:fldChar w:fldCharType="begin"/>
      </w:r>
      <w:r>
        <w:instrText xml:space="preserve"> SEQ equacao </w:instrText>
      </w:r>
      <w:r w:rsidR="006415DD">
        <w:fldChar w:fldCharType="separate"/>
      </w:r>
      <w:r w:rsidR="009B6C59">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9330789" r:id="rId31"/>
        </w:object>
      </w:r>
      <w:r>
        <w:tab/>
        <w:t>(</w:t>
      </w:r>
      <w:bookmarkStart w:id="21" w:name="eq_Impedancia_Modulo"/>
      <w:r w:rsidR="006415DD">
        <w:fldChar w:fldCharType="begin"/>
      </w:r>
      <w:r>
        <w:instrText xml:space="preserve"> SEQ equacao </w:instrText>
      </w:r>
      <w:r w:rsidR="006415DD">
        <w:fldChar w:fldCharType="separate"/>
      </w:r>
      <w:r w:rsidR="009B6C59">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9330790" r:id="rId33"/>
        </w:object>
      </w:r>
      <w:r>
        <w:tab/>
        <w:t>(</w:t>
      </w:r>
      <w:bookmarkStart w:id="22" w:name="eq_Impedancia_fase"/>
      <w:r w:rsidR="006415DD">
        <w:fldChar w:fldCharType="begin"/>
      </w:r>
      <w:r>
        <w:instrText xml:space="preserve"> SEQ equacao </w:instrText>
      </w:r>
      <w:r w:rsidR="006415DD">
        <w:fldChar w:fldCharType="separate"/>
      </w:r>
      <w:r w:rsidR="009B6C59">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9B6C59">
        <w:t xml:space="preserve">Figura </w:t>
      </w:r>
      <w:r w:rsidR="009B6C59">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326129" w:rsidP="003557AB">
      <w:pPr>
        <w:pStyle w:val="Figure"/>
      </w:pPr>
      <w:r>
        <w:rPr>
          <w:noProof/>
          <w:lang w:eastAsia="pt-BR"/>
        </w:rPr>
        <w:drawing>
          <wp:inline distT="0" distB="0" distL="0" distR="0">
            <wp:extent cx="2286000" cy="1924050"/>
            <wp:effectExtent l="0" t="0" r="0" b="0"/>
            <wp:docPr id="62" name="Imagem 10" descr="vetor de 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etor de impedância"/>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86000" cy="1924050"/>
                    </a:xfrm>
                    <a:prstGeom prst="rect">
                      <a:avLst/>
                    </a:prstGeom>
                    <a:noFill/>
                    <a:ln>
                      <a:noFill/>
                    </a:ln>
                  </pic:spPr>
                </pic:pic>
              </a:graphicData>
            </a:graphic>
          </wp:inline>
        </w:drawing>
      </w:r>
    </w:p>
    <w:p w:rsidR="003955BA" w:rsidRDefault="007B0C4E" w:rsidP="00C4153A">
      <w:pPr>
        <w:pStyle w:val="Legenda"/>
      </w:pPr>
      <w:bookmarkStart w:id="23" w:name="_Ref400396768"/>
      <w:r>
        <w:t xml:space="preserve">Figura </w:t>
      </w:r>
      <w:fldSimple w:instr=" SEQ Figura \* ARABIC ">
        <w:r w:rsidR="00C7665F">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Na vertical está o eixo Imaginário (</w:t>
      </w:r>
      <w:proofErr w:type="spellStart"/>
      <w:r>
        <w:t>Im</w:t>
      </w:r>
      <w:proofErr w:type="spellEnd"/>
      <w:r>
        <w:t xml:space="preserve">)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w:t>
      </w:r>
      <w:proofErr w:type="spellStart"/>
      <w:r>
        <w:t>admitância</w:t>
      </w:r>
      <w:proofErr w:type="spellEnd"/>
      <w:r>
        <w:t xml:space="preserve">,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9B6C59">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9B6C59">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xml:space="preserve">) e uma parte imaginária chamada </w:t>
      </w:r>
      <w:proofErr w:type="spellStart"/>
      <w:r>
        <w:t>susceptância</w:t>
      </w:r>
      <w:proofErr w:type="spellEnd"/>
      <w:r>
        <w:t xml:space="preserve">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4" type="#_x0000_t75" style="width:36pt;height:28.5pt" o:ole="">
            <v:imagedata r:id="rId35" o:title=""/>
          </v:shape>
          <o:OLEObject Type="Embed" ProgID="Equation.3" ShapeID="_x0000_i1034" DrawAspect="Content" ObjectID="_1539330791" r:id="rId36"/>
        </w:object>
      </w:r>
      <w:r>
        <w:tab/>
        <w:t>(</w:t>
      </w:r>
      <w:bookmarkStart w:id="24" w:name="eq_admitância"/>
      <w:r w:rsidR="006415DD">
        <w:fldChar w:fldCharType="begin"/>
      </w:r>
      <w:r>
        <w:instrText xml:space="preserve"> SEQ equacao </w:instrText>
      </w:r>
      <w:r w:rsidR="006415DD">
        <w:fldChar w:fldCharType="separate"/>
      </w:r>
      <w:r w:rsidR="009B6C59">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5" type="#_x0000_t75" style="width:57.75pt;height:14.25pt" o:ole="">
            <v:imagedata r:id="rId37" o:title=""/>
          </v:shape>
          <o:OLEObject Type="Embed" ProgID="Equation.3" ShapeID="_x0000_i1035" DrawAspect="Content" ObjectID="_1539330792" r:id="rId38"/>
        </w:object>
      </w:r>
      <w:r>
        <w:tab/>
        <w:t>(</w:t>
      </w:r>
      <w:bookmarkStart w:id="25" w:name="eq_admitâcia_retangular"/>
      <w:r w:rsidR="006415DD">
        <w:fldChar w:fldCharType="begin"/>
      </w:r>
      <w:r>
        <w:instrText xml:space="preserve"> SEQ equacao </w:instrText>
      </w:r>
      <w:r w:rsidR="006415DD">
        <w:fldChar w:fldCharType="separate"/>
      </w:r>
      <w:r w:rsidR="009B6C59">
        <w:rPr>
          <w:noProof/>
        </w:rPr>
        <w:t>10</w:t>
      </w:r>
      <w:r w:rsidR="006415DD">
        <w:fldChar w:fldCharType="end"/>
      </w:r>
      <w:bookmarkEnd w:id="25"/>
      <w:r>
        <w:t>)</w:t>
      </w:r>
    </w:p>
    <w:p w:rsidR="00F028C5" w:rsidRDefault="007B0C4E" w:rsidP="00DC5C43">
      <w:r>
        <w:t xml:space="preserve">Impedância e </w:t>
      </w:r>
      <w:proofErr w:type="spellStart"/>
      <w:r w:rsidR="00757D5F">
        <w:t>admitância</w:t>
      </w:r>
      <w:proofErr w:type="spellEnd"/>
      <w:r w:rsidR="00757D5F">
        <w:t xml:space="preserve">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w:t>
      </w:r>
      <w:proofErr w:type="spellStart"/>
      <w:r w:rsidR="00C5081D">
        <w:t>admitância</w:t>
      </w:r>
      <w:proofErr w:type="spellEnd"/>
      <w:r w:rsidR="00C5081D">
        <w:t xml:space="preserve">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9B6C59">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6" type="#_x0000_t75" style="width:43.5pt;height:14.25pt" o:ole="">
            <v:imagedata r:id="rId39" o:title=""/>
          </v:shape>
          <o:OLEObject Type="Embed" ProgID="Equation.3" ShapeID="_x0000_i1036" DrawAspect="Content" ObjectID="_1539330793" r:id="rId40"/>
        </w:object>
      </w:r>
      <w:r>
        <w:tab/>
        <w:t>(</w:t>
      </w:r>
      <w:bookmarkStart w:id="26" w:name="eq_w2pif"/>
      <w:r w:rsidR="006415DD">
        <w:fldChar w:fldCharType="begin"/>
      </w:r>
      <w:r>
        <w:instrText xml:space="preserve"> SEQ equacao </w:instrText>
      </w:r>
      <w:r w:rsidR="006415DD">
        <w:fldChar w:fldCharType="separate"/>
      </w:r>
      <w:r w:rsidR="009B6C59">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5179616"/>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9B6C59">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7" type="#_x0000_t75" style="width:36pt;height:36pt" o:ole="">
            <v:imagedata r:id="rId41" o:title=""/>
          </v:shape>
          <o:OLEObject Type="Embed" ProgID="Equation.3" ShapeID="_x0000_i1037" DrawAspect="Content" ObjectID="_1539330794" r:id="rId42"/>
        </w:object>
      </w:r>
      <w:r>
        <w:tab/>
        <w:t>(</w:t>
      </w:r>
      <w:bookmarkStart w:id="28" w:name="eq_condutividade"/>
      <w:r w:rsidR="006415DD">
        <w:fldChar w:fldCharType="begin"/>
      </w:r>
      <w:r>
        <w:instrText xml:space="preserve"> SEQ equacao </w:instrText>
      </w:r>
      <w:r w:rsidR="006415DD">
        <w:fldChar w:fldCharType="separate"/>
      </w:r>
      <w:r w:rsidR="009B6C59">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9B6C59">
        <w:t xml:space="preserve">Tabela </w:t>
      </w:r>
      <w:r w:rsidR="009B6C59">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fldSimple w:instr=" SEQ Tabela \* ARABIC ">
        <w:r w:rsidR="009B6C59">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 xml:space="preserve">GABRIEL </w:t>
      </w:r>
      <w:proofErr w:type="gramStart"/>
      <w:r w:rsidR="00617A9D" w:rsidRPr="00617A9D">
        <w:rPr>
          <w:rFonts w:cs="Times New Roman"/>
        </w:rPr>
        <w:t>et</w:t>
      </w:r>
      <w:proofErr w:type="gramEnd"/>
      <w:r w:rsidR="00617A9D" w:rsidRPr="00617A9D">
        <w:rPr>
          <w:rFonts w:cs="Times New Roman"/>
        </w:rPr>
        <w:t xml:space="preserve">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B62F42">
        <w:t xml:space="preserve"> a</w:t>
      </w:r>
      <w:r w:rsidR="00C903CB">
        <w:t xml:space="preserve"> </w:t>
      </w:r>
      <w:r w:rsidR="005C5F73">
        <w:t>10</w:t>
      </w:r>
      <w:r w:rsidR="005C5F73">
        <w:rPr>
          <w:vertAlign w:val="superscript"/>
        </w:rPr>
        <w:t>7</w:t>
      </w:r>
      <w:r w:rsidR="005C5F73">
        <w:t> </w:t>
      </w:r>
      <w:r w:rsidR="00C903CB">
        <w:t xml:space="preserve">Hz, existe pela polarização de proteínas e outras macromoléculas, mas principalmente pela polarização das membranas celulares, as quais atuam como barreiras para o fluxo de íons entre os meios </w:t>
      </w:r>
      <w:proofErr w:type="spellStart"/>
      <w:r w:rsidR="00C903CB">
        <w:t>intra</w:t>
      </w:r>
      <w:proofErr w:type="spellEnd"/>
      <w:r w:rsidR="00C903CB">
        <w:t xml:space="preserve">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9B6C59">
        <w:t xml:space="preserve">Figura </w:t>
      </w:r>
      <w:r w:rsidR="009B6C59">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2F9BD108" wp14:editId="07AEED29">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C7665F">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proofErr w:type="spellStart"/>
      <w:r w:rsidR="00671449">
        <w:rPr>
          <w:rFonts w:cs="Times New Roman"/>
        </w:rPr>
        <w:t>ε</w:t>
      </w:r>
      <w:r w:rsidR="00671449" w:rsidRPr="00671449">
        <w:rPr>
          <w:vertAlign w:val="subscript"/>
        </w:rPr>
        <w:t>r</w:t>
      </w:r>
      <w:proofErr w:type="spellEnd"/>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9B6C59">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9B6C59">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9B6C59">
        <w:t>2</w:t>
      </w:r>
      <w:r w:rsidR="00835279">
        <w:fldChar w:fldCharType="end"/>
      </w:r>
      <w:r>
        <w:t>).</w:t>
      </w:r>
    </w:p>
    <w:p w:rsidR="00F8093A" w:rsidRDefault="00F8093A" w:rsidP="00FE6932">
      <w:pPr>
        <w:pStyle w:val="Ttulo3"/>
      </w:pPr>
      <w:bookmarkStart w:id="31" w:name="_Toc465179617"/>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9B6C59">
        <w:t xml:space="preserve">Figura </w:t>
      </w:r>
      <w:r w:rsidR="009B6C59">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5CCCFBC9" wp14:editId="3EE4293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C7665F">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9B6C59">
        <w:t xml:space="preserve">Figura </w:t>
      </w:r>
      <w:r w:rsidR="009B6C59">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9B6C59">
        <w:t xml:space="preserve">Figura </w:t>
      </w:r>
      <w:r w:rsidR="009B6C59">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 xml:space="preserve">resistores, </w:t>
      </w:r>
      <w:proofErr w:type="spellStart"/>
      <w:r w:rsidR="00013874">
        <w:t>R</w:t>
      </w:r>
      <w:r w:rsidR="00013874" w:rsidRPr="00013874">
        <w:rPr>
          <w:vertAlign w:val="subscript"/>
        </w:rPr>
        <w:t>ext</w:t>
      </w:r>
      <w:proofErr w:type="spellEnd"/>
      <w:r w:rsidR="00013874">
        <w:t xml:space="preserve"> e </w:t>
      </w:r>
      <w:proofErr w:type="spellStart"/>
      <w:r w:rsidR="00013874">
        <w:t>R</w:t>
      </w:r>
      <w:r w:rsidR="00013874" w:rsidRPr="00013874">
        <w:rPr>
          <w:vertAlign w:val="subscript"/>
        </w:rPr>
        <w:t>int</w:t>
      </w:r>
      <w:proofErr w:type="spellEnd"/>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520DB244" wp14:editId="727CB6A3">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C7665F">
          <w:rPr>
            <w:noProof/>
          </w:rPr>
          <w:t>4</w:t>
        </w:r>
      </w:fldSimple>
      <w:bookmarkEnd w:id="33"/>
      <w:r w:rsidR="00BB7453">
        <w:t xml:space="preserve">: </w:t>
      </w:r>
      <w:r w:rsidR="00BB27C0">
        <w:t>Modelo elétrico de uma célula</w:t>
      </w:r>
      <w:r>
        <w:t xml:space="preserve">, </w:t>
      </w:r>
      <w:proofErr w:type="spellStart"/>
      <w:r>
        <w:t>R</w:t>
      </w:r>
      <w:r w:rsidRPr="007B0C4E">
        <w:rPr>
          <w:vertAlign w:val="subscript"/>
        </w:rPr>
        <w:t>ext</w:t>
      </w:r>
      <w:proofErr w:type="spellEnd"/>
      <w:r>
        <w:t xml:space="preserve"> e </w:t>
      </w:r>
      <w:proofErr w:type="spellStart"/>
      <w:r>
        <w:t>R</w:t>
      </w:r>
      <w:r w:rsidRPr="007B0C4E">
        <w:rPr>
          <w:vertAlign w:val="subscript"/>
        </w:rPr>
        <w:t>int</w:t>
      </w:r>
      <w:proofErr w:type="spellEnd"/>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 xml:space="preserve">pela utilização do diagrama de </w:t>
      </w:r>
      <w:proofErr w:type="spellStart"/>
      <w:r>
        <w:t>Wessel</w:t>
      </w:r>
      <w:proofErr w:type="spellEnd"/>
      <w:r>
        <w:t>, um gráfico de res</w:t>
      </w:r>
      <w:r w:rsidR="00053F0A">
        <w:t>istência por</w:t>
      </w:r>
      <w:r>
        <w:t xml:space="preserve"> reatância. Para modelos de bioimpedância que apresentam apenas efeitos resistivos e </w:t>
      </w:r>
      <w:r w:rsidR="0027533C">
        <w:t xml:space="preserve">capacitivos </w:t>
      </w:r>
      <w:r w:rsidR="005B0809">
        <w:t xml:space="preserve">o diagrama de </w:t>
      </w:r>
      <w:proofErr w:type="spellStart"/>
      <w:r w:rsidR="005B0809">
        <w:t>Wessel</w:t>
      </w:r>
      <w:proofErr w:type="spellEnd"/>
      <w:r w:rsidR="00053F0A">
        <w:t>, tipicamente,</w:t>
      </w:r>
      <w:r w:rsidR="005B0809">
        <w:t xml:space="preserve"> </w:t>
      </w:r>
      <w:r w:rsidR="0027533C">
        <w:t xml:space="preserve">mostrará </w:t>
      </w:r>
      <w:proofErr w:type="spellStart"/>
      <w:proofErr w:type="gramStart"/>
      <w:r>
        <w:t>semi-círculo</w:t>
      </w:r>
      <w:r w:rsidR="0027533C">
        <w:t>s</w:t>
      </w:r>
      <w:proofErr w:type="spellEnd"/>
      <w:proofErr w:type="gramEnd"/>
      <w:r>
        <w:t xml:space="preserve">. Como a parte reativa é apenas capacitiva, é comum multiplicar o eixo da reatância por -1 para que o </w:t>
      </w:r>
      <w:proofErr w:type="spellStart"/>
      <w:proofErr w:type="gramStart"/>
      <w:r>
        <w:t>semi-círculo</w:t>
      </w:r>
      <w:proofErr w:type="spellEnd"/>
      <w:proofErr w:type="gramEnd"/>
      <w:r>
        <w:t xml:space="preserve"> fique no primeiro quadrante (</w:t>
      </w:r>
      <w:r w:rsidR="006415DD">
        <w:fldChar w:fldCharType="begin"/>
      </w:r>
      <w:r>
        <w:instrText xml:space="preserve"> REF _Ref403064119 \h </w:instrText>
      </w:r>
      <w:r w:rsidR="006415DD">
        <w:fldChar w:fldCharType="separate"/>
      </w:r>
      <w:r w:rsidR="009B6C59">
        <w:t xml:space="preserve">Figura </w:t>
      </w:r>
      <w:r w:rsidR="009B6C59">
        <w:rPr>
          <w:noProof/>
        </w:rPr>
        <w:t>5</w:t>
      </w:r>
      <w:r w:rsidR="006415DD">
        <w:fldChar w:fldCharType="end"/>
      </w:r>
      <w:r>
        <w:t>).</w:t>
      </w:r>
    </w:p>
    <w:p w:rsidR="00195417" w:rsidRPr="00195417" w:rsidRDefault="00326129" w:rsidP="00195417">
      <w:pPr>
        <w:pStyle w:val="Legenda"/>
      </w:pPr>
      <w:r>
        <w:rPr>
          <w:noProof/>
          <w:lang w:eastAsia="pt-BR"/>
        </w:rPr>
        <w:drawing>
          <wp:inline distT="0" distB="0" distL="0" distR="0">
            <wp:extent cx="2647950" cy="2009775"/>
            <wp:effectExtent l="0" t="0" r="0" b="0"/>
            <wp:docPr id="61" name="Imagem 15" descr="diagrama de w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iagrama de wessel"/>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47950" cy="2009775"/>
                    </a:xfrm>
                    <a:prstGeom prst="rect">
                      <a:avLst/>
                    </a:prstGeom>
                    <a:noFill/>
                    <a:ln>
                      <a:noFill/>
                    </a:ln>
                  </pic:spPr>
                </pic:pic>
              </a:graphicData>
            </a:graphic>
          </wp:inline>
        </w:drawing>
      </w:r>
    </w:p>
    <w:p w:rsidR="007D0D96" w:rsidRDefault="007D0D96" w:rsidP="00C4153A">
      <w:pPr>
        <w:pStyle w:val="Legenda"/>
      </w:pPr>
      <w:bookmarkStart w:id="34" w:name="_Ref403064119"/>
      <w:r>
        <w:t xml:space="preserve">Figura </w:t>
      </w:r>
      <w:fldSimple w:instr=" SEQ Figura \* ARABIC ">
        <w:r w:rsidR="00C7665F">
          <w:rPr>
            <w:noProof/>
          </w:rPr>
          <w:t>5</w:t>
        </w:r>
      </w:fldSimple>
      <w:bookmarkEnd w:id="34"/>
      <w:r>
        <w:t xml:space="preserve">: </w:t>
      </w:r>
      <w:r w:rsidR="005B0809">
        <w:t xml:space="preserve">Diagrama de </w:t>
      </w:r>
      <w:proofErr w:type="spellStart"/>
      <w:r w:rsidR="005B0809">
        <w:t>Wessel</w:t>
      </w:r>
      <w:proofErr w:type="spellEnd"/>
      <w:r w:rsidR="005B0809">
        <w:t xml:space="preserve"> típico para o modelo de bioimpedância apresentado na </w:t>
      </w:r>
      <w:r w:rsidR="006415DD">
        <w:fldChar w:fldCharType="begin"/>
      </w:r>
      <w:r w:rsidR="005B0809">
        <w:instrText xml:space="preserve"> REF _Ref402638594 \h </w:instrText>
      </w:r>
      <w:r w:rsidR="006415DD">
        <w:fldChar w:fldCharType="separate"/>
      </w:r>
      <w:r w:rsidR="009B6C59">
        <w:t xml:space="preserve">Figura </w:t>
      </w:r>
      <w:r w:rsidR="009B6C59">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 xml:space="preserve">e </w:t>
      </w:r>
      <w:proofErr w:type="spellStart"/>
      <w:r w:rsidR="0027533C">
        <w:t>R</w:t>
      </w:r>
      <w:r w:rsidR="0027533C" w:rsidRPr="0027533C">
        <w:rPr>
          <w:vertAlign w:val="subscript"/>
        </w:rPr>
        <w:t>inf</w:t>
      </w:r>
      <w:proofErr w:type="spellEnd"/>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proofErr w:type="spellStart"/>
      <w:r w:rsidRPr="0099271A">
        <w:rPr>
          <w:rStyle w:val="EquationText"/>
          <w:lang w:val="pt-BR"/>
        </w:rPr>
        <w:t>R</w:t>
      </w:r>
      <w:r w:rsidRPr="0099271A">
        <w:rPr>
          <w:rStyle w:val="EquationText"/>
          <w:vertAlign w:val="subscript"/>
          <w:lang w:val="pt-BR"/>
        </w:rPr>
        <w:t>inf</w:t>
      </w:r>
      <w:proofErr w:type="spellEnd"/>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proofErr w:type="spellStart"/>
      <w:r w:rsidR="006076E1" w:rsidRPr="002A4FD1">
        <w:rPr>
          <w:rStyle w:val="EquationText"/>
          <w:lang w:val="pt-BR"/>
        </w:rPr>
        <w:t>R</w:t>
      </w:r>
      <w:r w:rsidR="006076E1" w:rsidRPr="002A4FD1">
        <w:rPr>
          <w:rStyle w:val="EquationText"/>
          <w:vertAlign w:val="subscript"/>
          <w:lang w:val="pt-BR"/>
        </w:rPr>
        <w:t>inf</w:t>
      </w:r>
      <w:proofErr w:type="spellEnd"/>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9B6C59">
        <w:t xml:space="preserve">Figura </w:t>
      </w:r>
      <w:r w:rsidR="009B6C59">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f</w:t>
      </w:r>
      <w:proofErr w:type="spellEnd"/>
      <w:proofErr w:type="gramStart"/>
      <w:r w:rsidR="008325F9">
        <w:t xml:space="preserve">  </w:t>
      </w:r>
      <w:proofErr w:type="gramEnd"/>
      <w:r w:rsidR="008325F9">
        <w:t xml:space="preserve">tornam-s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o paralelo entr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t</w:t>
      </w:r>
      <w:proofErr w:type="spellEnd"/>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5179618"/>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9B6C59" w:rsidRPr="00025B33">
        <w:t xml:space="preserve">Figura </w:t>
      </w:r>
      <w:r w:rsidR="009B6C59">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spellStart"/>
      <w:proofErr w:type="gramStart"/>
      <w:r w:rsidR="004D6465">
        <w:t>C</w:t>
      </w:r>
      <w:r w:rsidR="004D6465" w:rsidRPr="004D6465">
        <w:rPr>
          <w:vertAlign w:val="subscript"/>
        </w:rPr>
        <w:t>e</w:t>
      </w:r>
      <w:proofErr w:type="spellEnd"/>
      <w:proofErr w:type="gramEnd"/>
      <w:r w:rsidR="004D6465">
        <w:t xml:space="preserve">), onde Rb depende de características geométricas </w:t>
      </w:r>
      <w:r w:rsidR="00534946">
        <w:t xml:space="preserve">e </w:t>
      </w:r>
      <w:proofErr w:type="spellStart"/>
      <w:r w:rsidR="00534946">
        <w:t>C</w:t>
      </w:r>
      <w:r w:rsidR="00534946" w:rsidRPr="00534946">
        <w:rPr>
          <w:vertAlign w:val="subscript"/>
        </w:rPr>
        <w:t>e</w:t>
      </w:r>
      <w:proofErr w:type="spellEnd"/>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3577868C" wp14:editId="45718219">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C7665F">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spellStart"/>
      <w:proofErr w:type="gramStart"/>
      <w:r w:rsidR="00025B33">
        <w:t>Ce</w:t>
      </w:r>
      <w:proofErr w:type="spellEnd"/>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w:t>
      </w:r>
      <w:proofErr w:type="spellStart"/>
      <w:r>
        <w:t>tetrapolar</w:t>
      </w:r>
      <w:proofErr w:type="spellEnd"/>
      <w:r>
        <w:t xml:space="preserve">) eletrodos </w:t>
      </w:r>
      <w:r w:rsidR="007B0C4E">
        <w:t>(</w:t>
      </w:r>
      <w:r w:rsidR="006415DD">
        <w:fldChar w:fldCharType="begin"/>
      </w:r>
      <w:r w:rsidR="007B0C4E">
        <w:instrText xml:space="preserve"> REF _Ref401764417 \h </w:instrText>
      </w:r>
      <w:r w:rsidR="006415DD">
        <w:fldChar w:fldCharType="separate"/>
      </w:r>
      <w:r w:rsidR="009B6C59">
        <w:t xml:space="preserve">Figura </w:t>
      </w:r>
      <w:r w:rsidR="009B6C59">
        <w:rPr>
          <w:noProof/>
        </w:rPr>
        <w:t>7</w:t>
      </w:r>
      <w:r w:rsidR="006415DD">
        <w:fldChar w:fldCharType="end"/>
      </w:r>
      <w:r w:rsidR="007B0C4E">
        <w:t xml:space="preserve">), onde aplica-se uma excitação conhecida aos eletrodos e observa-se a resposta. </w:t>
      </w:r>
      <w:r>
        <w:t xml:space="preserve">No sistema bipolar, o mesmo par de eletrodos é utilizado para excitar e medir a resposta, podendo ser realizada uma excitação por corrente (i(t)) ou tensão (v(t)). Já o sistema </w:t>
      </w:r>
      <w:proofErr w:type="spellStart"/>
      <w:r>
        <w:t>tetrapolar</w:t>
      </w:r>
      <w:proofErr w:type="spellEnd"/>
      <w:r>
        <w:t xml:space="preserve">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326129" w:rsidP="00684532">
      <w:pPr>
        <w:pStyle w:val="Figure"/>
      </w:pPr>
      <w:r>
        <w:rPr>
          <w:noProof/>
          <w:lang w:eastAsia="pt-BR"/>
        </w:rPr>
        <w:lastRenderedPageBreak/>
        <w:drawing>
          <wp:inline distT="0" distB="0" distL="0" distR="0">
            <wp:extent cx="4752975" cy="3657600"/>
            <wp:effectExtent l="0" t="0" r="0" b="0"/>
            <wp:docPr id="60" name="Imagem 16" descr="Topologias para medida de bio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opologias para medida de bioimpedância"/>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2975" cy="3657600"/>
                    </a:xfrm>
                    <a:prstGeom prst="rect">
                      <a:avLst/>
                    </a:prstGeom>
                    <a:noFill/>
                    <a:ln>
                      <a:noFill/>
                    </a:ln>
                  </pic:spPr>
                </pic:pic>
              </a:graphicData>
            </a:graphic>
          </wp:inline>
        </w:drawing>
      </w:r>
    </w:p>
    <w:p w:rsidR="00DC5C43" w:rsidRDefault="00DC5C43" w:rsidP="00974D49">
      <w:pPr>
        <w:pStyle w:val="Legenda"/>
      </w:pPr>
      <w:bookmarkStart w:id="37" w:name="_Ref401764417"/>
      <w:r>
        <w:t xml:space="preserve">Figura </w:t>
      </w:r>
      <w:fldSimple w:instr=" SEQ Figura \* ARABIC ">
        <w:r w:rsidR="00C7665F">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xml:space="preserve">, sistema tripolar (c) e sistema </w:t>
      </w:r>
      <w:proofErr w:type="spellStart"/>
      <w:r w:rsidR="00B53F1B">
        <w:t>tetrapolar</w:t>
      </w:r>
      <w:proofErr w:type="spellEnd"/>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w:t>
      </w:r>
      <w:proofErr w:type="spellStart"/>
      <w:r w:rsidRPr="00EB6E6F">
        <w:rPr>
          <w:lang w:eastAsia="ar-SA"/>
        </w:rPr>
        <w:t>tetrapolar</w:t>
      </w:r>
      <w:proofErr w:type="spellEnd"/>
      <w:r w:rsidRPr="00EB6E6F">
        <w:rPr>
          <w:lang w:eastAsia="ar-SA"/>
        </w:rPr>
        <w:t xml:space="preserve">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9B6C59">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2E98DFBC" wp14:editId="39CC034B">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C7665F">
          <w:rPr>
            <w:noProof/>
          </w:rPr>
          <w:t>8</w:t>
        </w:r>
      </w:fldSimple>
      <w:bookmarkEnd w:id="38"/>
      <w:r>
        <w:t xml:space="preserve">: Modelo de eletrodo para uma medição com sistema bipolar, onde Rb e </w:t>
      </w:r>
      <w:proofErr w:type="spellStart"/>
      <w:proofErr w:type="gramStart"/>
      <w:r>
        <w:t>Ce</w:t>
      </w:r>
      <w:proofErr w:type="spellEnd"/>
      <w:proofErr w:type="gramEnd"/>
      <w:r>
        <w:t xml:space="preserve"> são a impedância do eletrodo e </w:t>
      </w:r>
      <w:proofErr w:type="spellStart"/>
      <w:r>
        <w:t>Rext</w:t>
      </w:r>
      <w:proofErr w:type="spellEnd"/>
      <w:r>
        <w:t xml:space="preserve">, </w:t>
      </w:r>
      <w:proofErr w:type="spellStart"/>
      <w:r>
        <w:t>Rint</w:t>
      </w:r>
      <w:proofErr w:type="spellEnd"/>
      <w:r>
        <w:t xml:space="preserve"> e Cm s</w:t>
      </w:r>
      <w:r w:rsidR="009C5BF5">
        <w:t xml:space="preserve">ão o modelo elétrico da </w:t>
      </w:r>
      <w:proofErr w:type="spellStart"/>
      <w:r w:rsidR="009C5BF5">
        <w:t>biompedância</w:t>
      </w:r>
      <w:proofErr w:type="spellEnd"/>
      <w:r>
        <w:t>.</w:t>
      </w:r>
    </w:p>
    <w:p w:rsidR="004654D8" w:rsidRPr="00EB6E6F" w:rsidRDefault="00D11806" w:rsidP="009F172F">
      <w:pPr>
        <w:rPr>
          <w:lang w:eastAsia="ar-SA"/>
        </w:rPr>
      </w:pPr>
      <w:r w:rsidRPr="00EB6E6F">
        <w:rPr>
          <w:lang w:eastAsia="ar-SA"/>
        </w:rPr>
        <w:t xml:space="preserve">O sistema </w:t>
      </w:r>
      <w:proofErr w:type="spellStart"/>
      <w:r w:rsidRPr="00EB6E6F">
        <w:rPr>
          <w:lang w:eastAsia="ar-SA"/>
        </w:rPr>
        <w:t>tetrapolar</w:t>
      </w:r>
      <w:proofErr w:type="spellEnd"/>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9B6C59">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B62F42">
        <w:rPr>
          <w:lang w:eastAsia="ar-SA"/>
        </w:rPr>
        <w:t>a</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62A71F79" wp14:editId="406F4CE2">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C7665F">
          <w:rPr>
            <w:noProof/>
          </w:rPr>
          <w:t>9</w:t>
        </w:r>
      </w:fldSimple>
      <w:bookmarkEnd w:id="39"/>
      <w:r>
        <w:t>: Medição da impedância do tecido (Z</w:t>
      </w:r>
      <w:r w:rsidRPr="00E22809">
        <w:rPr>
          <w:vertAlign w:val="subscript"/>
        </w:rPr>
        <w:t>L</w:t>
      </w:r>
      <w:r w:rsidRPr="00E22809">
        <w:t>)</w:t>
      </w:r>
      <w:r>
        <w:t xml:space="preserve"> com um sistema </w:t>
      </w:r>
      <w:proofErr w:type="spellStart"/>
      <w:r>
        <w:t>tetrapolar</w:t>
      </w:r>
      <w:proofErr w:type="spellEnd"/>
      <w:r>
        <w:t>, onde são adicionadas as impedâncias dos eletrodos utilizados (</w:t>
      </w:r>
      <w:proofErr w:type="spellStart"/>
      <w:r>
        <w:t>Z</w:t>
      </w:r>
      <w:r w:rsidRPr="00E22809">
        <w:rPr>
          <w:vertAlign w:val="subscript"/>
        </w:rPr>
        <w:t>eletrodo</w:t>
      </w:r>
      <w:proofErr w:type="spellEnd"/>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proofErr w:type="spellStart"/>
      <w:r w:rsidR="008E575F">
        <w:rPr>
          <w:lang w:eastAsia="ar-SA"/>
        </w:rPr>
        <w:t>mV</w:t>
      </w:r>
      <w:proofErr w:type="spellEnd"/>
      <w:r w:rsidR="008E575F">
        <w:rPr>
          <w:lang w:eastAsia="ar-SA"/>
        </w:rPr>
        <w:t xml:space="preserve"> para 25 </w:t>
      </w:r>
      <w:proofErr w:type="spellStart"/>
      <w:r w:rsidR="008E575F">
        <w:rPr>
          <w:lang w:eastAsia="ar-SA"/>
        </w:rPr>
        <w:t>ºC</w:t>
      </w:r>
      <w:proofErr w:type="spellEnd"/>
      <w:r w:rsidR="008E575F">
        <w:rPr>
          <w:lang w:eastAsia="ar-SA"/>
        </w:rPr>
        <w:t xml:space="preserve">,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5179619"/>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9B6C59">
        <w:t xml:space="preserve">Figura </w:t>
      </w:r>
      <w:r w:rsidR="009B6C59">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xml:space="preserve">), que utilizam métodos digitais para gerar </w:t>
      </w:r>
      <w:proofErr w:type="spellStart"/>
      <w:r>
        <w:rPr>
          <w:lang w:eastAsia="ar-SA"/>
        </w:rPr>
        <w:t>senoides</w:t>
      </w:r>
      <w:proofErr w:type="spellEnd"/>
      <w:r>
        <w:rPr>
          <w:lang w:eastAsia="ar-SA"/>
        </w:rPr>
        <w:t xml:space="preserve">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 xml:space="preserve">Front </w:t>
      </w:r>
      <w:proofErr w:type="spellStart"/>
      <w:r w:rsidRPr="007B0C4E">
        <w:rPr>
          <w:rStyle w:val="OtherLanguage"/>
          <w:iCs/>
          <w:lang w:val="pt-BR"/>
        </w:rPr>
        <w:t>End</w:t>
      </w:r>
      <w:proofErr w:type="spellEnd"/>
      <w:r>
        <w:rPr>
          <w:lang w:eastAsia="ar-SA"/>
        </w:rPr>
        <w:t xml:space="preserve">). Ao </w:t>
      </w:r>
      <w:proofErr w:type="gramStart"/>
      <w:r>
        <w:rPr>
          <w:lang w:eastAsia="ar-SA"/>
        </w:rPr>
        <w:t>ser aplicada</w:t>
      </w:r>
      <w:proofErr w:type="gramEnd"/>
      <w:r>
        <w:rPr>
          <w:lang w:eastAsia="ar-SA"/>
        </w:rPr>
        <w:t xml:space="preserve"> ao tecido, </w:t>
      </w:r>
      <w:r w:rsidR="00B62F42">
        <w:rPr>
          <w:lang w:eastAsia="ar-SA"/>
        </w:rPr>
        <w:t>a</w:t>
      </w:r>
      <w:r>
        <w:rPr>
          <w:lang w:eastAsia="ar-SA"/>
        </w:rPr>
        <w:t xml:space="preserve"> excitação e sua resposta são amplificadas e filtradas por </w:t>
      </w:r>
      <w:r w:rsidRPr="009600D8">
        <w:rPr>
          <w:rStyle w:val="OtherLanguage"/>
          <w:lang w:val="pt-BR"/>
        </w:rPr>
        <w:t xml:space="preserve">Front </w:t>
      </w:r>
      <w:proofErr w:type="spellStart"/>
      <w:r w:rsidRPr="009600D8">
        <w:rPr>
          <w:rStyle w:val="OtherLanguage"/>
          <w:lang w:val="pt-BR"/>
        </w:rPr>
        <w:t>End</w:t>
      </w:r>
      <w:proofErr w:type="spellEnd"/>
      <w:r>
        <w:rPr>
          <w:lang w:eastAsia="ar-SA"/>
        </w:rPr>
        <w:t xml:space="preserve"> individuais, para diminuir os efeitos de </w:t>
      </w:r>
      <w:proofErr w:type="spellStart"/>
      <w:r w:rsidRPr="007B0C4E">
        <w:rPr>
          <w:rStyle w:val="OtherLanguage"/>
          <w:iCs/>
          <w:lang w:val="pt-BR"/>
        </w:rPr>
        <w:t>aliasing</w:t>
      </w:r>
      <w:proofErr w:type="spellEnd"/>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08E55179" wp14:editId="60733A7D">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C7665F">
          <w:rPr>
            <w:noProof/>
          </w:rPr>
          <w:t>10</w:t>
        </w:r>
      </w:fldSimple>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xml:space="preserve">) de forma analógica através do conversor digital analógico e um circuito para adequação a faixa de impedância (Front </w:t>
      </w:r>
      <w:proofErr w:type="spellStart"/>
      <w:r w:rsidR="00183951">
        <w:t>End</w:t>
      </w:r>
      <w:proofErr w:type="spellEnd"/>
      <w:r w:rsidR="00183951">
        <w:t>);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 xml:space="preserve">através de circuitos de adequação individuais (Front </w:t>
      </w:r>
      <w:proofErr w:type="spellStart"/>
      <w:r w:rsidR="0063179D">
        <w:t>End</w:t>
      </w:r>
      <w:proofErr w:type="spellEnd"/>
      <w:r w:rsidR="0063179D">
        <w:t>)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 xml:space="preserve">SANCHEZ </w:t>
      </w:r>
      <w:proofErr w:type="gramStart"/>
      <w:r w:rsidRPr="007B0C4E">
        <w:rPr>
          <w:rFonts w:cs="Times New Roman"/>
        </w:rPr>
        <w:t>et</w:t>
      </w:r>
      <w:proofErr w:type="gramEnd"/>
      <w:r w:rsidRPr="007B0C4E">
        <w:rPr>
          <w:rFonts w:cs="Times New Roman"/>
        </w:rPr>
        <w:t xml:space="preserve">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 xml:space="preserve">Root </w:t>
      </w:r>
      <w:proofErr w:type="spellStart"/>
      <w:r w:rsidR="009F0F37" w:rsidRPr="00BF4771">
        <w:rPr>
          <w:rStyle w:val="OtherLanguage"/>
          <w:lang w:val="pt-BR"/>
        </w:rPr>
        <w:t>Mean</w:t>
      </w:r>
      <w:proofErr w:type="spellEnd"/>
      <w:r w:rsidR="009F0F37" w:rsidRPr="00BF4771">
        <w:rPr>
          <w:rStyle w:val="OtherLanguage"/>
          <w:lang w:val="pt-BR"/>
        </w:rPr>
        <w:t xml:space="preserve">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9B6C59">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38" type="#_x0000_t75" style="width:64.5pt;height:21pt" o:ole="">
            <v:imagedata r:id="rId56" o:title=""/>
          </v:shape>
          <o:OLEObject Type="Embed" ProgID="Equation.3" ShapeID="_x0000_i1038" DrawAspect="Content" ObjectID="_1539330795" r:id="rId57"/>
        </w:object>
      </w:r>
      <w:r>
        <w:tab/>
        <w:t>(</w:t>
      </w:r>
      <w:bookmarkStart w:id="47" w:name="eq_iec60601"/>
      <w:r>
        <w:fldChar w:fldCharType="begin"/>
      </w:r>
      <w:r>
        <w:instrText xml:space="preserve"> SEQ equacao </w:instrText>
      </w:r>
      <w:r>
        <w:fldChar w:fldCharType="separate"/>
      </w:r>
      <w:r w:rsidR="009B6C59">
        <w:rPr>
          <w:noProof/>
        </w:rPr>
        <w:t>13</w:t>
      </w:r>
      <w:r>
        <w:fldChar w:fldCharType="end"/>
      </w:r>
      <w:bookmarkEnd w:id="47"/>
      <w:r>
        <w:t>)</w:t>
      </w:r>
    </w:p>
    <w:p w:rsidR="00CB7EDE" w:rsidRDefault="002B57C2" w:rsidP="00CB7EDE">
      <w:pPr>
        <w:pStyle w:val="Ttulo4"/>
      </w:pPr>
      <w:bookmarkStart w:id="48" w:name="_Ref406007270"/>
      <w:bookmarkStart w:id="49" w:name="_Toc465179620"/>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9B6C59">
        <w:t xml:space="preserve">Figura </w:t>
      </w:r>
      <w:r w:rsidR="009B6C59">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w:t>
      </w:r>
      <w:proofErr w:type="spellStart"/>
      <w:r w:rsidR="002F699D">
        <w:rPr>
          <w:lang w:eastAsia="ar-SA"/>
        </w:rPr>
        <w:t>R</w:t>
      </w:r>
      <w:r w:rsidR="002F699D" w:rsidRPr="002F699D">
        <w:rPr>
          <w:vertAlign w:val="subscript"/>
          <w:lang w:eastAsia="ar-SA"/>
        </w:rPr>
        <w:t>saída</w:t>
      </w:r>
      <w:proofErr w:type="spellEnd"/>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w:t>
      </w:r>
      <w:proofErr w:type="spellStart"/>
      <w:r w:rsidR="002F699D">
        <w:rPr>
          <w:lang w:eastAsia="ar-SA"/>
        </w:rPr>
        <w:t>R</w:t>
      </w:r>
      <w:r w:rsidR="002F699D" w:rsidRPr="00B120F7">
        <w:rPr>
          <w:vertAlign w:val="subscript"/>
          <w:lang w:eastAsia="ar-SA"/>
        </w:rPr>
        <w:t>saída</w:t>
      </w:r>
      <w:proofErr w:type="spellEnd"/>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3F97BBB4" wp14:editId="3B08D09E">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fldSimple w:instr=" SEQ Figura \* ARABIC ">
        <w:r w:rsidR="00C7665F">
          <w:rPr>
            <w:noProof/>
          </w:rPr>
          <w:t>11</w:t>
        </w:r>
      </w:fldSimple>
      <w:bookmarkEnd w:id="50"/>
      <w:r>
        <w:t>: Modelo de uma fonte de corrente (</w:t>
      </w:r>
      <w:proofErr w:type="spellStart"/>
      <w:r>
        <w:t>I</w:t>
      </w:r>
      <w:r w:rsidRPr="00464B7C">
        <w:rPr>
          <w:vertAlign w:val="subscript"/>
        </w:rPr>
        <w:t>ideal</w:t>
      </w:r>
      <w:proofErr w:type="spellEnd"/>
      <w:r>
        <w:t>) com impedância de saída dependente da frequência (</w:t>
      </w:r>
      <w:proofErr w:type="spellStart"/>
      <w:r>
        <w:t>R</w:t>
      </w:r>
      <w:r w:rsidRPr="00464B7C">
        <w:rPr>
          <w:vertAlign w:val="subscript"/>
        </w:rPr>
        <w:t>saída</w:t>
      </w:r>
      <w:proofErr w:type="spellEnd"/>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proofErr w:type="spellStart"/>
      <w:r w:rsidR="00C82FE4" w:rsidRPr="00D72AA2">
        <w:rPr>
          <w:rStyle w:val="OtherLanguage"/>
          <w:lang w:val="pt-BR"/>
        </w:rPr>
        <w:t>Voltage</w:t>
      </w:r>
      <w:proofErr w:type="spellEnd"/>
      <w:r w:rsidR="00C82FE4" w:rsidRPr="00D72AA2">
        <w:rPr>
          <w:rStyle w:val="OtherLanguage"/>
          <w:lang w:val="pt-BR"/>
        </w:rPr>
        <w:t xml:space="preserve"> </w:t>
      </w:r>
      <w:proofErr w:type="spellStart"/>
      <w:r w:rsidR="00C82FE4" w:rsidRPr="00D72AA2">
        <w:rPr>
          <w:rStyle w:val="OtherLanguage"/>
          <w:lang w:val="pt-BR"/>
        </w:rPr>
        <w:t>Controlled</w:t>
      </w:r>
      <w:proofErr w:type="spellEnd"/>
      <w:r w:rsidR="00C82FE4" w:rsidRPr="00D72AA2">
        <w:rPr>
          <w:rStyle w:val="OtherLanguage"/>
          <w:lang w:val="pt-BR"/>
        </w:rPr>
        <w:t xml:space="preserve"> </w:t>
      </w:r>
      <w:proofErr w:type="spellStart"/>
      <w:r w:rsidR="00C82FE4" w:rsidRPr="00D72AA2">
        <w:rPr>
          <w:rStyle w:val="OtherLanguage"/>
          <w:lang w:val="pt-BR"/>
        </w:rPr>
        <w:t>Current</w:t>
      </w:r>
      <w:proofErr w:type="spellEnd"/>
      <w:r w:rsidR="00C82FE4" w:rsidRPr="00D72AA2">
        <w:rPr>
          <w:rStyle w:val="OtherLanguage"/>
          <w:lang w:val="pt-BR"/>
        </w:rPr>
        <w:t xml:space="preserve"> </w:t>
      </w:r>
      <w:proofErr w:type="spellStart"/>
      <w:r w:rsidR="00C82FE4" w:rsidRPr="00D72AA2">
        <w:rPr>
          <w:rStyle w:val="OtherLanguage"/>
          <w:lang w:val="pt-BR"/>
        </w:rPr>
        <w:t>Source</w:t>
      </w:r>
      <w:proofErr w:type="spellEnd"/>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 xml:space="preserve">Em aplicações de alta frequência a topologia mais comum para VCCS é a de </w:t>
      </w:r>
      <w:proofErr w:type="spellStart"/>
      <w:r w:rsidR="009D19A4">
        <w:rPr>
          <w:lang w:eastAsia="ar-SA"/>
        </w:rPr>
        <w:t>Howland</w:t>
      </w:r>
      <w:proofErr w:type="spellEnd"/>
      <w:r w:rsidR="009D19A4">
        <w:rPr>
          <w:lang w:eastAsia="ar-SA"/>
        </w:rPr>
        <w:t xml:space="preserve">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9B6C59">
        <w:t xml:space="preserve">Figura </w:t>
      </w:r>
      <w:r w:rsidR="009B6C59">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5C380A46" wp14:editId="6CEF0734">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fldSimple w:instr=" SEQ Figura \* ARABIC ">
        <w:r w:rsidR="00C7665F">
          <w:rPr>
            <w:noProof/>
          </w:rPr>
          <w:t>12</w:t>
        </w:r>
      </w:fldSimple>
      <w:bookmarkEnd w:id="52"/>
      <w:r>
        <w:t xml:space="preserve">: Circuito conversor de tensão para corrente com topologia </w:t>
      </w:r>
      <w:proofErr w:type="spellStart"/>
      <w:r>
        <w:t>Howland</w:t>
      </w:r>
      <w:proofErr w:type="spellEnd"/>
      <w:r>
        <w:t>.</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9B6C59">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39" type="#_x0000_t75" style="width:108pt;height:50.25pt" o:ole="">
            <v:imagedata r:id="rId61" o:title=""/>
          </v:shape>
          <o:OLEObject Type="Embed" ProgID="Equation.3" ShapeID="_x0000_i1039" DrawAspect="Content" ObjectID="_1539330796" r:id="rId62"/>
        </w:object>
      </w:r>
      <w:r>
        <w:tab/>
        <w:t>(</w:t>
      </w:r>
      <w:bookmarkStart w:id="53" w:name="eq_howland_modificado"/>
      <w:r w:rsidR="006415DD">
        <w:fldChar w:fldCharType="begin"/>
      </w:r>
      <w:r>
        <w:instrText xml:space="preserve"> SEQ equacao </w:instrText>
      </w:r>
      <w:r w:rsidR="006415DD">
        <w:fldChar w:fldCharType="separate"/>
      </w:r>
      <w:r w:rsidR="009B6C59">
        <w:rPr>
          <w:noProof/>
        </w:rPr>
        <w:t>14</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w:t>
      </w:r>
      <w:proofErr w:type="spellStart"/>
      <w:r>
        <w:rPr>
          <w:lang w:eastAsia="ar-SA"/>
        </w:rPr>
        <w:t>Analog</w:t>
      </w:r>
      <w:proofErr w:type="spellEnd"/>
      <w:r>
        <w:rPr>
          <w:lang w:eastAsia="ar-SA"/>
        </w:rPr>
        <w:t xml:space="preserve"> </w:t>
      </w:r>
      <w:proofErr w:type="spellStart"/>
      <w:r>
        <w:rPr>
          <w:lang w:eastAsia="ar-SA"/>
        </w:rPr>
        <w:t>Devices</w:t>
      </w:r>
      <w:proofErr w:type="spellEnd"/>
      <w:r>
        <w:rPr>
          <w:lang w:eastAsia="ar-SA"/>
        </w:rPr>
        <w:t xml:space="preserve">),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9B6C59">
        <w:t xml:space="preserve">Figura </w:t>
      </w:r>
      <w:r w:rsidR="009B6C59">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 xml:space="preserve">te </w:t>
      </w:r>
      <w:proofErr w:type="spellStart"/>
      <w:r>
        <w:rPr>
          <w:lang w:eastAsia="ar-SA"/>
        </w:rPr>
        <w:t>R</w:t>
      </w:r>
      <w:r w:rsidRPr="00FC0623">
        <w:rPr>
          <w:vertAlign w:val="subscript"/>
          <w:lang w:eastAsia="ar-SA"/>
        </w:rPr>
        <w:t>sens</w:t>
      </w:r>
      <w:r w:rsidR="00274182">
        <w:rPr>
          <w:vertAlign w:val="subscript"/>
          <w:lang w:eastAsia="ar-SA"/>
        </w:rPr>
        <w:t>or</w:t>
      </w:r>
      <w:proofErr w:type="spellEnd"/>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9B6C59">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8F445AF" wp14:editId="3E2224B7">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fldSimple w:instr=" SEQ Figura \* ARABIC ">
        <w:r w:rsidR="00C7665F">
          <w:rPr>
            <w:noProof/>
          </w:rPr>
          <w:t>13</w:t>
        </w:r>
      </w:fldSimple>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0" type="#_x0000_t75" style="width:50.25pt;height:36pt" o:ole="">
            <v:imagedata r:id="rId65" o:title=""/>
          </v:shape>
          <o:OLEObject Type="Embed" ProgID="Equation.3" ShapeID="_x0000_i1040" DrawAspect="Content" ObjectID="_1539330797" r:id="rId66"/>
        </w:object>
      </w:r>
      <w:r>
        <w:tab/>
        <w:t>(</w:t>
      </w:r>
      <w:bookmarkStart w:id="55" w:name="eq_VCCS_AD8130simples"/>
      <w:r w:rsidR="006415DD">
        <w:fldChar w:fldCharType="begin"/>
      </w:r>
      <w:r>
        <w:instrText xml:space="preserve"> SEQ equacao </w:instrText>
      </w:r>
      <w:r w:rsidR="006415DD">
        <w:fldChar w:fldCharType="separate"/>
      </w:r>
      <w:r w:rsidR="009B6C59">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spellStart"/>
      <w:proofErr w:type="gramStart"/>
      <w:r w:rsidRPr="009600D8">
        <w:rPr>
          <w:rStyle w:val="OtherLanguage"/>
          <w:lang w:val="pt-BR"/>
        </w:rPr>
        <w:t>i</w:t>
      </w:r>
      <w:r w:rsidR="00274182" w:rsidRPr="009600D8">
        <w:rPr>
          <w:rStyle w:val="OtherLanguage"/>
          <w:vertAlign w:val="subscript"/>
          <w:lang w:val="pt-BR"/>
        </w:rPr>
        <w:t>L</w:t>
      </w:r>
      <w:proofErr w:type="spellEnd"/>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9B6C59">
        <w:t xml:space="preserve">Figura </w:t>
      </w:r>
      <w:r w:rsidR="009B6C59">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9B6C59">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EE747AA" wp14:editId="49B50DAA">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fldSimple w:instr=" SEQ Figura \* ARABIC ">
        <w:r w:rsidR="00C7665F">
          <w:rPr>
            <w:noProof/>
          </w:rPr>
          <w:t>14</w:t>
        </w:r>
      </w:fldSimple>
      <w:bookmarkEnd w:id="56"/>
      <w:r>
        <w:t xml:space="preserve">: VCCS com isolamento entre a corrente </w:t>
      </w:r>
      <w:proofErr w:type="spellStart"/>
      <w:proofErr w:type="gramStart"/>
      <w:r>
        <w:t>i</w:t>
      </w:r>
      <w:r w:rsidR="00055BE9" w:rsidRPr="00055BE9">
        <w:rPr>
          <w:vertAlign w:val="subscript"/>
        </w:rPr>
        <w:t>L</w:t>
      </w:r>
      <w:proofErr w:type="spellEnd"/>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é possível obter 500 </w:t>
      </w:r>
      <w:proofErr w:type="spellStart"/>
      <w:r>
        <w:rPr>
          <w:lang w:eastAsia="ar-SA"/>
        </w:rPr>
        <w:t>kΩ</w:t>
      </w:r>
      <w:proofErr w:type="spellEnd"/>
      <w:r>
        <w:rPr>
          <w:lang w:eastAsia="ar-SA"/>
        </w:rPr>
        <w:t xml:space="preserve">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9B6C59">
        <w:t xml:space="preserve">Figura </w:t>
      </w:r>
      <w:r w:rsidR="009B6C59">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w:t>
      </w:r>
      <w:proofErr w:type="spellStart"/>
      <w:r w:rsidR="00154E14">
        <w:rPr>
          <w:lang w:eastAsia="ar-SA"/>
        </w:rPr>
        <w:t>kΩ</w:t>
      </w:r>
      <w:proofErr w:type="spellEnd"/>
      <w:r w:rsidR="00154E14">
        <w:rPr>
          <w:lang w:eastAsia="ar-SA"/>
        </w:rPr>
        <w:t xml:space="preserve"> de impedância de saída a 1 MHz para a topologia de </w:t>
      </w:r>
      <w:proofErr w:type="spellStart"/>
      <w:r w:rsidR="00154E14">
        <w:rPr>
          <w:lang w:eastAsia="ar-SA"/>
        </w:rPr>
        <w:t>Hownland</w:t>
      </w:r>
      <w:proofErr w:type="spellEnd"/>
      <w:r w:rsidR="00154E14">
        <w:rPr>
          <w:lang w:eastAsia="ar-SA"/>
        </w:rPr>
        <w:t xml:space="preserve">. </w:t>
      </w:r>
      <w:r w:rsidR="004340A5">
        <w:rPr>
          <w:lang w:eastAsia="ar-SA"/>
        </w:rPr>
        <w:t>Em tecidos biológicos, 75% dos valores de resistência são encontrados na faixa entre 50 Ω e 1 </w:t>
      </w:r>
      <w:proofErr w:type="spellStart"/>
      <w:r w:rsidR="004340A5">
        <w:rPr>
          <w:lang w:eastAsia="ar-SA"/>
        </w:rPr>
        <w:t>k</w:t>
      </w:r>
      <w:proofErr w:type="gramStart"/>
      <w:r w:rsidR="004340A5">
        <w:rPr>
          <w:lang w:eastAsia="ar-SA"/>
        </w:rPr>
        <w:t>Ω</w:t>
      </w:r>
      <w:proofErr w:type="spellEnd"/>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w:t>
      </w:r>
      <w:proofErr w:type="spellStart"/>
      <w:r w:rsidR="004340A5">
        <w:rPr>
          <w:lang w:eastAsia="ar-SA"/>
        </w:rPr>
        <w:t>kΩ</w:t>
      </w:r>
      <w:proofErr w:type="spellEnd"/>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w:t>
      </w:r>
      <w:proofErr w:type="spellStart"/>
      <w:r w:rsidR="00154E14">
        <w:rPr>
          <w:lang w:eastAsia="ar-SA"/>
        </w:rPr>
        <w:t>kΩ</w:t>
      </w:r>
      <w:proofErr w:type="spellEnd"/>
      <w:r w:rsidR="00154E14">
        <w:rPr>
          <w:lang w:eastAsia="ar-SA"/>
        </w:rPr>
        <w:t xml:space="preserve">, terá </w:t>
      </w:r>
      <w:r w:rsidR="005C41D7">
        <w:rPr>
          <w:lang w:eastAsia="ar-SA"/>
        </w:rPr>
        <w:t>98,59%</w:t>
      </w:r>
      <w:r w:rsidR="003D00EE">
        <w:rPr>
          <w:lang w:eastAsia="ar-SA"/>
        </w:rPr>
        <w:t>.</w:t>
      </w:r>
    </w:p>
    <w:p w:rsidR="00444F1E" w:rsidRPr="00816003" w:rsidRDefault="0083638F" w:rsidP="00444F1E">
      <w:pPr>
        <w:pStyle w:val="Ttulo4"/>
      </w:pPr>
      <w:bookmarkStart w:id="57" w:name="_Toc465179621"/>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9B6C59">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1" type="#_x0000_t75" style="width:93.75pt;height:16.5pt" o:ole="">
            <v:imagedata r:id="rId69" o:title=""/>
          </v:shape>
          <o:OLEObject Type="Embed" ProgID="Equation.3" ShapeID="_x0000_i1041" DrawAspect="Content" ObjectID="_1539330798" r:id="rId70"/>
        </w:object>
      </w:r>
      <w:r>
        <w:tab/>
        <w:t>(</w:t>
      </w:r>
      <w:bookmarkStart w:id="58" w:name="eq_limite_cabo"/>
      <w:r>
        <w:fldChar w:fldCharType="begin"/>
      </w:r>
      <w:r>
        <w:instrText xml:space="preserve"> SEQ equacao </w:instrText>
      </w:r>
      <w:r>
        <w:fldChar w:fldCharType="separate"/>
      </w:r>
      <w:r w:rsidR="009B6C59">
        <w:rPr>
          <w:noProof/>
        </w:rPr>
        <w:t>16</w:t>
      </w:r>
      <w:r>
        <w:fldChar w:fldCharType="end"/>
      </w:r>
      <w:bookmarkEnd w:id="58"/>
      <w:r>
        <w:t>)</w:t>
      </w:r>
    </w:p>
    <w:p w:rsidR="00BD32BE" w:rsidRDefault="00BD32BE" w:rsidP="00990E56">
      <w:pPr>
        <w:pStyle w:val="Ttulo3"/>
      </w:pPr>
      <w:bookmarkStart w:id="59" w:name="_Toc465179622"/>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5179623"/>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w:t>
      </w:r>
      <w:proofErr w:type="spellStart"/>
      <w:r>
        <w:t>u</w:t>
      </w:r>
      <w:r>
        <w:rPr>
          <w:vertAlign w:val="subscript"/>
        </w:rPr>
        <w:t>pico</w:t>
      </w:r>
      <w:proofErr w:type="spellEnd"/>
      <w:r>
        <w:t>) pelo seu valor eficaz</w:t>
      </w:r>
      <w:r w:rsidR="00367B78">
        <w:t xml:space="preserve"> (RMS – </w:t>
      </w:r>
      <w:r w:rsidR="00367B78" w:rsidRPr="00BF4771">
        <w:rPr>
          <w:rStyle w:val="OtherLanguage"/>
          <w:lang w:val="pt-BR"/>
        </w:rPr>
        <w:t xml:space="preserve">Root </w:t>
      </w:r>
      <w:proofErr w:type="spellStart"/>
      <w:r w:rsidR="00367B78" w:rsidRPr="00BF4771">
        <w:rPr>
          <w:rStyle w:val="OtherLanguage"/>
          <w:lang w:val="pt-BR"/>
        </w:rPr>
        <w:t>Mean</w:t>
      </w:r>
      <w:proofErr w:type="spellEnd"/>
      <w:r w:rsidR="00367B78" w:rsidRPr="00BF4771">
        <w:rPr>
          <w:rStyle w:val="OtherLanguage"/>
          <w:lang w:val="pt-BR"/>
        </w:rPr>
        <w:t xml:space="preserve">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spellStart"/>
      <w:proofErr w:type="gramStart"/>
      <w:r w:rsidR="00367B78">
        <w:t>RMS</w:t>
      </w:r>
      <w:r w:rsidR="00367B78" w:rsidRPr="00367B78">
        <w:rPr>
          <w:vertAlign w:val="subscript"/>
        </w:rPr>
        <w:t>e</w:t>
      </w:r>
      <w:bookmarkEnd w:id="62"/>
      <w:proofErr w:type="spellEnd"/>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9B6C59">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2" type="#_x0000_t75" style="width:158.25pt;height:57.75pt" o:ole="">
            <v:imagedata r:id="rId71" o:title=""/>
          </v:shape>
          <o:OLEObject Type="Embed" ProgID="Equation.3" ShapeID="_x0000_i1042" DrawAspect="Content" ObjectID="_1539330799" r:id="rId72"/>
        </w:object>
      </w:r>
      <w:r>
        <w:t xml:space="preserve">, </w:t>
      </w:r>
      <w:r w:rsidRPr="008212A1">
        <w:t xml:space="preserve">e </w:t>
      </w:r>
      <w:r w:rsidR="001F2F54" w:rsidRPr="001F2F54">
        <w:rPr>
          <w:position w:val="-34"/>
        </w:rPr>
        <w:object w:dxaOrig="1939" w:dyaOrig="820">
          <v:shape id="_x0000_i1043" type="#_x0000_t75" style="width:93.75pt;height:43.5pt" o:ole="">
            <v:imagedata r:id="rId73" o:title=""/>
          </v:shape>
          <o:OLEObject Type="Embed" ProgID="Equation.3" ShapeID="_x0000_i1043" DrawAspect="Content" ObjectID="_1539330800"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9B6C59">
        <w:rPr>
          <w:noProof/>
        </w:rPr>
        <w:t>17</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w:t>
      </w:r>
      <w:proofErr w:type="spellStart"/>
      <w:r w:rsidR="00C96E18">
        <w:t>u</w:t>
      </w:r>
      <w:r w:rsidR="00C96E18">
        <w:rPr>
          <w:vertAlign w:val="subscript"/>
        </w:rPr>
        <w:t>RMS</w:t>
      </w:r>
      <w:r w:rsidR="00C96E18" w:rsidRPr="00C96E18">
        <w:rPr>
          <w:vertAlign w:val="subscript"/>
        </w:rPr>
        <w:t>e</w:t>
      </w:r>
      <w:proofErr w:type="spellEnd"/>
      <w:r w:rsidR="00C96E18" w:rsidRPr="00C96E18">
        <w:t xml:space="preserve"> é o valor eficaz efetivo do sinal,</w:t>
      </w:r>
      <w:r>
        <w:t xml:space="preserve"> </w:t>
      </w:r>
      <w:proofErr w:type="spellStart"/>
      <w:r>
        <w:t>u</w:t>
      </w:r>
      <w:r>
        <w:rPr>
          <w:vertAlign w:val="subscript"/>
        </w:rPr>
        <w:t>RMS</w:t>
      </w:r>
      <w:proofErr w:type="spellEnd"/>
      <w:r>
        <w:t xml:space="preserve"> representa o valor RMS</w:t>
      </w:r>
      <w:r w:rsidR="00F33164">
        <w:t xml:space="preserve"> </w:t>
      </w:r>
      <w:r>
        <w:t xml:space="preserve">do sinal, </w:t>
      </w:r>
      <w:proofErr w:type="spellStart"/>
      <w:r>
        <w:t>P</w:t>
      </w:r>
      <w:r>
        <w:rPr>
          <w:vertAlign w:val="subscript"/>
        </w:rPr>
        <w:t>tot</w:t>
      </w:r>
      <w:proofErr w:type="spellEnd"/>
      <w:r>
        <w:t xml:space="preserve"> a potência do sinal total e </w:t>
      </w:r>
      <w:proofErr w:type="spellStart"/>
      <w:r>
        <w:t>P</w:t>
      </w:r>
      <w:r>
        <w:rPr>
          <w:vertAlign w:val="subscript"/>
        </w:rPr>
        <w:t>int</w:t>
      </w:r>
      <w:proofErr w:type="spellEnd"/>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5179624"/>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9B6C59">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4" type="#_x0000_t75" style="width:115.5pt;height:36pt" o:ole="">
            <v:imagedata r:id="rId75" o:title=""/>
          </v:shape>
          <o:OLEObject Type="Embed" ProgID="Equation.3" ShapeID="_x0000_i1044" DrawAspect="Content" ObjectID="_1539330801"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9B6C59">
        <w:rPr>
          <w:noProof/>
        </w:rPr>
        <w:t>18</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9B6C59">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9B6C59">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5" type="#_x0000_t75" style="width:43.5pt;height:21.75pt" o:ole="">
            <v:imagedata r:id="rId77" o:title=""/>
          </v:shape>
          <o:OLEObject Type="Embed" ProgID="Equation.3" ShapeID="_x0000_i1045" DrawAspect="Content" ObjectID="_1539330802" r:id="rId78"/>
        </w:object>
      </w:r>
      <w:r>
        <w:t xml:space="preserve"> </w:t>
      </w:r>
      <w:proofErr w:type="gramStart"/>
      <w:r>
        <w:t>para</w:t>
      </w:r>
      <w:proofErr w:type="gramEnd"/>
      <w:r>
        <w:t xml:space="preserve"> </w:t>
      </w:r>
      <w:r w:rsidR="00260601" w:rsidRPr="007A06C9">
        <w:rPr>
          <w:position w:val="-6"/>
        </w:rPr>
        <w:object w:dxaOrig="520" w:dyaOrig="279">
          <v:shape id="_x0000_i1046" type="#_x0000_t75" style="width:28.5pt;height:14.25pt" o:ole="">
            <v:imagedata r:id="rId79" o:title=""/>
          </v:shape>
          <o:OLEObject Type="Embed" ProgID="Equation.3" ShapeID="_x0000_i1046" DrawAspect="Content" ObjectID="_1539330803" r:id="rId80"/>
        </w:object>
      </w:r>
      <w:r>
        <w:t xml:space="preserve"> e </w:t>
      </w:r>
      <w:r w:rsidR="00260601" w:rsidRPr="007A06C9">
        <w:rPr>
          <w:position w:val="-10"/>
        </w:rPr>
        <w:object w:dxaOrig="780" w:dyaOrig="340">
          <v:shape id="_x0000_i1047" type="#_x0000_t75" style="width:36pt;height:14.25pt" o:ole="">
            <v:imagedata r:id="rId81" o:title=""/>
          </v:shape>
          <o:OLEObject Type="Embed" ProgID="Equation.3" ShapeID="_x0000_i1047" DrawAspect="Content" ObjectID="_1539330804" r:id="rId82"/>
        </w:object>
      </w:r>
      <w:r>
        <w:t xml:space="preserve"> para </w:t>
      </w:r>
      <w:r w:rsidR="00260601" w:rsidRPr="007A06C9">
        <w:rPr>
          <w:position w:val="-6"/>
        </w:rPr>
        <w:object w:dxaOrig="520" w:dyaOrig="279">
          <v:shape id="_x0000_i1048" type="#_x0000_t75" style="width:28.5pt;height:14.25pt" o:ole="">
            <v:imagedata r:id="rId83" o:title=""/>
          </v:shape>
          <o:OLEObject Type="Embed" ProgID="Equation.3" ShapeID="_x0000_i1048" DrawAspect="Content" ObjectID="_1539330805" r:id="rId84"/>
        </w:object>
      </w:r>
      <w:r>
        <w:tab/>
        <w:t>(</w:t>
      </w:r>
      <w:bookmarkStart w:id="66" w:name="eq_funcaoDegrau"/>
      <w:r w:rsidR="006415DD">
        <w:fldChar w:fldCharType="begin"/>
      </w:r>
      <w:r>
        <w:instrText xml:space="preserve"> SEQ equacao </w:instrText>
      </w:r>
      <w:r w:rsidR="006415DD">
        <w:fldChar w:fldCharType="separate"/>
      </w:r>
      <w:r w:rsidR="009B6C59">
        <w:rPr>
          <w:noProof/>
        </w:rPr>
        <w:t>19</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9B6C59">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xml:space="preserve">, como </w:t>
      </w:r>
      <w:proofErr w:type="spellStart"/>
      <w:r w:rsidR="00B32CA7">
        <w:t>multissenos</w:t>
      </w:r>
      <w:proofErr w:type="spellEnd"/>
      <w:r w:rsidR="00B32CA7">
        <w:t xml:space="preserve">, sequências binárias </w:t>
      </w:r>
      <w:proofErr w:type="spellStart"/>
      <w:r w:rsidR="00B32CA7">
        <w:t>pseudo-aleatórios</w:t>
      </w:r>
      <w:proofErr w:type="spellEnd"/>
      <w:r w:rsidR="00B32CA7">
        <w:t xml:space="preserve"> (</w:t>
      </w:r>
      <w:bookmarkStart w:id="67" w:name="sigla_MLBS"/>
      <w:r w:rsidR="00B32CA7">
        <w:t>MLBS</w:t>
      </w:r>
      <w:bookmarkEnd w:id="67"/>
      <w:r w:rsidR="00B32CA7">
        <w:t xml:space="preserve"> – </w:t>
      </w:r>
      <w:proofErr w:type="spellStart"/>
      <w:r w:rsidR="00B32CA7" w:rsidRPr="002A0D01">
        <w:rPr>
          <w:rStyle w:val="OtherLanguage"/>
          <w:lang w:val="pt-BR"/>
        </w:rPr>
        <w:t>maximum-length</w:t>
      </w:r>
      <w:proofErr w:type="spellEnd"/>
      <w:r w:rsidR="00B32CA7" w:rsidRPr="002A0D01">
        <w:rPr>
          <w:rStyle w:val="OtherLanguage"/>
          <w:lang w:val="pt-BR"/>
        </w:rPr>
        <w:t xml:space="preserve"> </w:t>
      </w:r>
      <w:proofErr w:type="spellStart"/>
      <w:r w:rsidR="00B32CA7" w:rsidRPr="002A0D01">
        <w:rPr>
          <w:rStyle w:val="OtherLanguage"/>
          <w:lang w:val="pt-BR"/>
        </w:rPr>
        <w:t>binary</w:t>
      </w:r>
      <w:proofErr w:type="spellEnd"/>
      <w:r w:rsidR="00B32CA7" w:rsidRPr="002A0D01">
        <w:rPr>
          <w:rStyle w:val="OtherLanguage"/>
          <w:lang w:val="pt-BR"/>
        </w:rPr>
        <w:t xml:space="preserve"> </w:t>
      </w:r>
      <w:proofErr w:type="spellStart"/>
      <w:r w:rsidR="00B32CA7" w:rsidRPr="002A0D01">
        <w:rPr>
          <w:rStyle w:val="OtherLanguage"/>
          <w:lang w:val="pt-BR"/>
        </w:rPr>
        <w:t>sequence</w:t>
      </w:r>
      <w:proofErr w:type="spellEnd"/>
      <w:r w:rsidR="00B32CA7">
        <w:t xml:space="preserve">), </w:t>
      </w:r>
      <w:proofErr w:type="spellStart"/>
      <w:r w:rsidR="00B32CA7" w:rsidRPr="00BF4771">
        <w:rPr>
          <w:rStyle w:val="OtherLanguage"/>
          <w:lang w:val="pt-BR"/>
        </w:rPr>
        <w:t>chirps</w:t>
      </w:r>
      <w:proofErr w:type="spellEnd"/>
      <w:r w:rsidR="00B32CA7">
        <w:t xml:space="preserve"> e </w:t>
      </w:r>
      <w:proofErr w:type="spellStart"/>
      <w:r w:rsidR="00B32CA7" w:rsidRPr="00BF4771">
        <w:rPr>
          <w:rStyle w:val="OtherLanguage"/>
          <w:lang w:val="pt-BR"/>
        </w:rPr>
        <w:t>chirps</w:t>
      </w:r>
      <w:proofErr w:type="spellEnd"/>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5179625"/>
      <w:proofErr w:type="spellStart"/>
      <w:r>
        <w:lastRenderedPageBreak/>
        <w:t>Multissenos</w:t>
      </w:r>
      <w:bookmarkEnd w:id="68"/>
      <w:proofErr w:type="spellEnd"/>
    </w:p>
    <w:p w:rsidR="004E21C6" w:rsidRDefault="004E21C6" w:rsidP="004E21C6">
      <w:r>
        <w:t xml:space="preserve">Esta forma de excitação foi </w:t>
      </w:r>
      <w:proofErr w:type="gramStart"/>
      <w:r w:rsidR="00B62F42">
        <w:t>a</w:t>
      </w:r>
      <w:proofErr w:type="gramEnd"/>
      <w:r>
        <w:t xml:space="preserve"> primeira medição, para um espectro banda larga, que não utilizou varredura de </w:t>
      </w:r>
      <w:proofErr w:type="spellStart"/>
      <w:r>
        <w:t>senoides</w:t>
      </w:r>
      <w:proofErr w:type="spellEnd"/>
      <w:r>
        <w:t xml:space="preserve">, ocorrendo na década de 1970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w:t>
      </w:r>
      <w:proofErr w:type="spellStart"/>
      <w:r>
        <w:t>mV</w:t>
      </w:r>
      <w:proofErr w:type="spellEnd"/>
      <w:r>
        <w:t xml:space="preserve">)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 xml:space="preserve">O propósito da excitação </w:t>
      </w:r>
      <w:proofErr w:type="spellStart"/>
      <w:r>
        <w:t>multissenos</w:t>
      </w:r>
      <w:proofErr w:type="spellEnd"/>
      <w:r>
        <w:t xml:space="preserve"> é aprimorar a técnica por varredura de </w:t>
      </w:r>
      <w:proofErr w:type="spellStart"/>
      <w:r>
        <w:t>senoides</w:t>
      </w:r>
      <w:proofErr w:type="spellEnd"/>
      <w:r>
        <w:t xml:space="preserve"> diminuindo o tempo da medida ao excitar várias frequências simultaneamente. Deste modo, somam-se N </w:t>
      </w:r>
      <w:proofErr w:type="spellStart"/>
      <w:r>
        <w:t>senoides</w:t>
      </w:r>
      <w:proofErr w:type="spellEnd"/>
      <w:r>
        <w:t xml:space="preserve">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9B6C59">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49" type="#_x0000_t75" style="width:2in;height:36pt" o:ole="">
            <v:imagedata r:id="rId85" o:title=""/>
          </v:shape>
          <o:OLEObject Type="Embed" ProgID="Equation.3" ShapeID="_x0000_i1049" DrawAspect="Content" ObjectID="_1539330806" r:id="rId86"/>
        </w:object>
      </w:r>
      <w:r w:rsidRPr="008D2206">
        <w:tab/>
        <w:t>(</w:t>
      </w:r>
      <w:bookmarkStart w:id="69" w:name="eq_mutisenos"/>
      <w:r w:rsidR="006415DD">
        <w:fldChar w:fldCharType="begin"/>
      </w:r>
      <w:r w:rsidRPr="008D2206">
        <w:instrText xml:space="preserve"> SEQ equacao </w:instrText>
      </w:r>
      <w:r w:rsidR="006415DD">
        <w:fldChar w:fldCharType="separate"/>
      </w:r>
      <w:r w:rsidR="009B6C59">
        <w:rPr>
          <w:noProof/>
        </w:rPr>
        <w:t>20</w:t>
      </w:r>
      <w:r w:rsidR="006415DD">
        <w:rPr>
          <w:noProof/>
        </w:rPr>
        <w:fldChar w:fldCharType="end"/>
      </w:r>
      <w:bookmarkEnd w:id="69"/>
      <w:r w:rsidRPr="008D2206">
        <w:t>)</w:t>
      </w:r>
    </w:p>
    <w:p w:rsidR="004E21C6" w:rsidRPr="00864B44" w:rsidRDefault="004E21C6" w:rsidP="004E21C6">
      <w:r>
        <w:t xml:space="preserve">O valor de CF para a função </w:t>
      </w:r>
      <w:proofErr w:type="spellStart"/>
      <w:r>
        <w:t>multissenos</w:t>
      </w:r>
      <w:proofErr w:type="spellEnd"/>
      <w:r>
        <w:t xml:space="preserve"> (equação </w:t>
      </w:r>
      <w:r w:rsidR="006415DD">
        <w:fldChar w:fldCharType="begin"/>
      </w:r>
      <w:r>
        <w:instrText xml:space="preserve"> REF eq_multissenosCF \h </w:instrText>
      </w:r>
      <w:r w:rsidR="006415DD">
        <w:fldChar w:fldCharType="separate"/>
      </w:r>
      <w:r w:rsidR="009B6C59">
        <w:rPr>
          <w:noProof/>
        </w:rPr>
        <w:t>21</w:t>
      </w:r>
      <w:r w:rsidR="006415DD">
        <w:fldChar w:fldCharType="end"/>
      </w:r>
      <w:r>
        <w:t xml:space="preserve">) tem seu valor RMS dependente apenas de </w:t>
      </w:r>
      <w:proofErr w:type="spellStart"/>
      <w:r w:rsidRPr="00864B44">
        <w:rPr>
          <w:i/>
        </w:rPr>
        <w:t>a</w:t>
      </w:r>
      <w:r w:rsidRPr="00864B44">
        <w:rPr>
          <w:i/>
          <w:vertAlign w:val="subscript"/>
        </w:rPr>
        <w:t>n</w:t>
      </w:r>
      <w:proofErr w:type="spellEnd"/>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0" type="#_x0000_t75" style="width:173.25pt;height:57.75pt" o:ole="">
            <v:imagedata r:id="rId87" o:title=""/>
          </v:shape>
          <o:OLEObject Type="Embed" ProgID="Equation.3" ShapeID="_x0000_i1050" DrawAspect="Content" ObjectID="_1539330807"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9B6C59">
        <w:rPr>
          <w:noProof/>
        </w:rPr>
        <w:t>21</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9B6C59">
        <w:t xml:space="preserve">Figura </w:t>
      </w:r>
      <w:r w:rsidR="009B6C59">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proofErr w:type="spellStart"/>
      <w:r w:rsidRPr="0027524C">
        <w:rPr>
          <w:rStyle w:val="EquationText"/>
          <w:lang w:val="pt-BR"/>
        </w:rPr>
        <w:t>periodic</w:t>
      </w:r>
      <w:proofErr w:type="spellEnd"/>
      <w:r w:rsidRPr="0027524C">
        <w:rPr>
          <w:rStyle w:val="EquationText"/>
          <w:lang w:val="pt-BR"/>
        </w:rPr>
        <w:t xml:space="preserve"> </w:t>
      </w:r>
      <w:proofErr w:type="spellStart"/>
      <w:r w:rsidRPr="0027524C">
        <w:rPr>
          <w:rStyle w:val="EquationText"/>
          <w:lang w:val="pt-BR"/>
        </w:rPr>
        <w:t>noise</w:t>
      </w:r>
      <w:proofErr w:type="spellEnd"/>
      <w:r>
        <w:t xml:space="preserve">”), porém, comparado a um sinal aleatório sua </w:t>
      </w:r>
      <w:proofErr w:type="spellStart"/>
      <w:r>
        <w:t>peridiocidade</w:t>
      </w:r>
      <w:proofErr w:type="spellEnd"/>
      <w:r>
        <w:t xml:space="preserv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41DA027B" wp14:editId="639E0CB6">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fldSimple w:instr=" SEQ Figura \* ARABIC ">
        <w:r w:rsidR="00C7665F">
          <w:rPr>
            <w:noProof/>
          </w:rPr>
          <w:t>15</w:t>
        </w:r>
      </w:fldSimple>
      <w:bookmarkEnd w:id="71"/>
      <w:r>
        <w:t xml:space="preserve">: </w:t>
      </w:r>
      <w:proofErr w:type="spellStart"/>
      <w:r>
        <w:t>Multissenos</w:t>
      </w:r>
      <w:proofErr w:type="spellEnd"/>
      <w:r>
        <w:t xml:space="preserve">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9B6C59">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1" type="#_x0000_t75" style="width:43.5pt;height:36pt" o:ole="">
            <v:imagedata r:id="rId90" o:title=""/>
          </v:shape>
          <o:OLEObject Type="Embed" ProgID="Equation.3" ShapeID="_x0000_i1051" DrawAspect="Content" ObjectID="_1539330808"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9B6C59">
        <w:rPr>
          <w:noProof/>
        </w:rPr>
        <w:t>22</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9B6C59">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2" type="#_x0000_t75" style="width:151.5pt;height:57.75pt" o:ole="">
            <v:imagedata r:id="rId92" o:title=""/>
          </v:shape>
          <o:OLEObject Type="Embed" ProgID="Equation.3" ShapeID="_x0000_i1052" DrawAspect="Content" ObjectID="_1539330809"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9B6C59">
        <w:rPr>
          <w:noProof/>
        </w:rPr>
        <w:t>23</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w:t>
      </w:r>
      <w:proofErr w:type="spellStart"/>
      <w:r>
        <w:t>senoides</w:t>
      </w:r>
      <w:proofErr w:type="spellEnd"/>
      <w:r>
        <w:t xml:space="preserve">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9B6C59">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3" type="#_x0000_t75" style="width:100.5pt;height:28.5pt" o:ole="">
            <v:imagedata r:id="rId94" o:title=""/>
          </v:shape>
          <o:OLEObject Type="Embed" ProgID="Equation.3" ShapeID="_x0000_i1053" DrawAspect="Content" ObjectID="_1539330810"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9B6C59">
        <w:rPr>
          <w:noProof/>
        </w:rPr>
        <w:t>24</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9B6C59">
        <w:t xml:space="preserve">Figura </w:t>
      </w:r>
      <w:r w:rsidR="009B6C59">
        <w:rPr>
          <w:noProof/>
        </w:rPr>
        <w:t>16</w:t>
      </w:r>
      <w:r w:rsidR="006415DD">
        <w:fldChar w:fldCharType="end"/>
      </w:r>
      <w:r>
        <w:t>).</w:t>
      </w:r>
    </w:p>
    <w:p w:rsidR="004E21C6" w:rsidRDefault="004E21C6" w:rsidP="004E21C6">
      <w:pPr>
        <w:pStyle w:val="Figure"/>
      </w:pPr>
      <w:r>
        <w:rPr>
          <w:noProof/>
          <w:lang w:eastAsia="pt-BR"/>
        </w:rPr>
        <w:drawing>
          <wp:inline distT="0" distB="0" distL="0" distR="0" wp14:anchorId="415A8EC3" wp14:editId="4A23B737">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fldSimple w:instr=" SEQ Figura \* ARABIC ">
        <w:r w:rsidR="00C7665F">
          <w:rPr>
            <w:noProof/>
          </w:rPr>
          <w:t>16</w:t>
        </w:r>
      </w:fldSimple>
      <w:bookmarkEnd w:id="75"/>
      <w:r>
        <w:t xml:space="preserve">: </w:t>
      </w:r>
      <w:proofErr w:type="spellStart"/>
      <w:r>
        <w:t>Multissenos</w:t>
      </w:r>
      <w:proofErr w:type="spellEnd"/>
      <w:r>
        <w:t xml:space="preserve">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9B6C59">
        <w:t xml:space="preserve">Figura </w:t>
      </w:r>
      <w:r w:rsidR="009B6C59">
        <w:rPr>
          <w:noProof/>
        </w:rPr>
        <w:t>17</w:t>
      </w:r>
      <w:r w:rsidR="006415DD">
        <w:fldChar w:fldCharType="end"/>
      </w:r>
      <w:r>
        <w:t>). Neste, inicialmente são estipulados valores aleatórios para as fases e constrói-se o espectro de Fourier, após isto é feita a transformada inversa de Fourier para obter um sinal no tempo</w:t>
      </w:r>
      <w:r w:rsidR="00B62F42">
        <w:t xml:space="preserve"> (</w:t>
      </w:r>
      <w:bookmarkStart w:id="76" w:name="sigla_dft_menos1"/>
      <w:r w:rsidR="00B62F42">
        <w:t>DFT</w:t>
      </w:r>
      <w:r w:rsidR="00B62F42">
        <w:rPr>
          <w:vertAlign w:val="superscript"/>
        </w:rPr>
        <w:t>-1</w:t>
      </w:r>
      <w:bookmarkEnd w:id="76"/>
      <w:r w:rsidR="00B62F42">
        <w:t xml:space="preserve"> – </w:t>
      </w:r>
      <w:proofErr w:type="spellStart"/>
      <w:r w:rsidR="00B62F42" w:rsidRPr="00197149">
        <w:rPr>
          <w:rStyle w:val="OtherLanguage"/>
          <w:lang w:val="pt-BR"/>
        </w:rPr>
        <w:t>Inverse</w:t>
      </w:r>
      <w:proofErr w:type="spellEnd"/>
      <w:r w:rsidR="00B62F42" w:rsidRPr="00197149">
        <w:rPr>
          <w:rStyle w:val="OtherLanguage"/>
          <w:lang w:val="pt-BR"/>
        </w:rPr>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O sinal passa então por uma análise onde a amplitude é limitada por um valor escolhido pelo usuário, e volta a ser calculado o espectro de Fourier</w:t>
      </w:r>
      <w:r w:rsidR="00B62F42">
        <w:t xml:space="preserve"> (</w:t>
      </w:r>
      <w:bookmarkStart w:id="77" w:name="sigla_DFT"/>
      <w:r w:rsidR="00B62F42">
        <w:t xml:space="preserve">DFT </w:t>
      </w:r>
      <w:bookmarkEnd w:id="77"/>
      <w:r w:rsidR="00B62F42">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xml:space="preserve">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573893CB" wp14:editId="308AB24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4683270"/>
      <w:r>
        <w:t xml:space="preserve">Figura </w:t>
      </w:r>
      <w:fldSimple w:instr=" SEQ Figura \* ARABIC ">
        <w:r w:rsidR="00C7665F">
          <w:rPr>
            <w:noProof/>
          </w:rPr>
          <w:t>17</w:t>
        </w:r>
      </w:fldSimple>
      <w:bookmarkEnd w:id="78"/>
      <w:r>
        <w:t>: Algoritmo iterativo para encontrar os valores para as fases das frequências (</w:t>
      </w:r>
      <w:proofErr w:type="spellStart"/>
      <w:r>
        <w:rPr>
          <w:rFonts w:cs="Times New Roman"/>
        </w:rPr>
        <w:t>θ</w:t>
      </w:r>
      <w:r w:rsidRPr="00A325E1">
        <w:rPr>
          <w:vertAlign w:val="subscript"/>
        </w:rPr>
        <w:t>n</w:t>
      </w:r>
      <w:proofErr w:type="spellEnd"/>
      <w:proofErr w:type="gramStart"/>
      <w:r>
        <w:t>)da</w:t>
      </w:r>
      <w:proofErr w:type="gramEnd"/>
      <w:r>
        <w:t xml:space="preserve"> excitação </w:t>
      </w:r>
      <w:proofErr w:type="spellStart"/>
      <w:r>
        <w:t>multissenos</w:t>
      </w:r>
      <w:proofErr w:type="spellEnd"/>
      <w:r>
        <w:t xml:space="preserve">, DFT representa a </w:t>
      </w:r>
      <w:proofErr w:type="spellStart"/>
      <w:r>
        <w:t>tranformada</w:t>
      </w:r>
      <w:proofErr w:type="spellEnd"/>
      <w:r>
        <w:t xml:space="preserve">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w:t>
      </w:r>
      <w:proofErr w:type="gramStart"/>
      <w:r w:rsidRPr="002D142A">
        <w:rPr>
          <w:rFonts w:cs="Times New Roman"/>
        </w:rPr>
        <w:t>et</w:t>
      </w:r>
      <w:proofErr w:type="gramEnd"/>
      <w:r w:rsidRPr="002D142A">
        <w:rPr>
          <w:rFonts w:cs="Times New Roman"/>
        </w:rPr>
        <w:t xml:space="preserve">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 xml:space="preserve">VAN DER OUDERAA </w:t>
      </w:r>
      <w:proofErr w:type="gramStart"/>
      <w:r w:rsidRPr="0031634E">
        <w:t>et</w:t>
      </w:r>
      <w:proofErr w:type="gramEnd"/>
      <w:r w:rsidRPr="0031634E">
        <w:t xml:space="preserve">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9" w:name="_Toc465179626"/>
      <w:r>
        <w:t>MLBS</w:t>
      </w:r>
      <w:bookmarkEnd w:id="79"/>
    </w:p>
    <w:p w:rsidR="004E21C6" w:rsidRDefault="004E21C6" w:rsidP="004E21C6">
      <w:r>
        <w:t xml:space="preserve">Após a utilização de </w:t>
      </w:r>
      <w:proofErr w:type="spellStart"/>
      <w:r>
        <w:t>multissenos</w:t>
      </w:r>
      <w:proofErr w:type="spellEnd"/>
      <w:r>
        <w:t xml:space="preserve">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 xml:space="preserve">ICHISE </w:t>
      </w:r>
      <w:proofErr w:type="gramStart"/>
      <w:r w:rsidRPr="003605FA">
        <w:t>et</w:t>
      </w:r>
      <w:proofErr w:type="gramEnd"/>
      <w:r w:rsidRPr="003605FA">
        <w:t xml:space="preserve">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proofErr w:type="spellStart"/>
      <w:r w:rsidRPr="002A0D01">
        <w:rPr>
          <w:rStyle w:val="OtherLanguage"/>
          <w:lang w:val="pt-BR"/>
        </w:rPr>
        <w:t>maximum-period</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w:t>
      </w:r>
      <w:bookmarkStart w:id="80" w:name="sigla_M_sequence"/>
      <w:r w:rsidRPr="00BF1F67">
        <w:rPr>
          <w:rStyle w:val="OtherLanguage"/>
          <w:lang w:val="pt-BR"/>
        </w:rPr>
        <w:t>M-</w:t>
      </w:r>
      <w:proofErr w:type="spellStart"/>
      <w:r w:rsidRPr="00BF1F67">
        <w:rPr>
          <w:rStyle w:val="OtherLanguage"/>
          <w:lang w:val="pt-BR"/>
        </w:rPr>
        <w:t>sequence</w:t>
      </w:r>
      <w:bookmarkEnd w:id="80"/>
      <w:proofErr w:type="spellEnd"/>
      <w:r>
        <w:t xml:space="preserve">) ou </w:t>
      </w:r>
      <w:proofErr w:type="spellStart"/>
      <w:r w:rsidRPr="002A0D01">
        <w:rPr>
          <w:rStyle w:val="OtherLanguage"/>
          <w:lang w:val="pt-BR"/>
        </w:rPr>
        <w:t>maximum-length</w:t>
      </w:r>
      <w:proofErr w:type="spellEnd"/>
      <w:r w:rsidRPr="002A0D01">
        <w:rPr>
          <w:rStyle w:val="OtherLanguage"/>
          <w:lang w:val="pt-BR"/>
        </w:rPr>
        <w:t xml:space="preserve"> </w:t>
      </w:r>
      <w:proofErr w:type="spellStart"/>
      <w:r w:rsidRPr="002A0D01">
        <w:rPr>
          <w:rStyle w:val="OtherLanguage"/>
          <w:lang w:val="pt-BR"/>
        </w:rPr>
        <w:t>binary</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MLBS) (</w:t>
      </w:r>
      <w:r w:rsidR="006415DD">
        <w:fldChar w:fldCharType="begin"/>
      </w:r>
      <w:r>
        <w:instrText xml:space="preserve"> REF _Ref404294088 \h </w:instrText>
      </w:r>
      <w:r w:rsidR="006415DD">
        <w:fldChar w:fldCharType="separate"/>
      </w:r>
      <w:r w:rsidR="009B6C59" w:rsidRPr="00960218">
        <w:t xml:space="preserve">Figura </w:t>
      </w:r>
      <w:r w:rsidR="009B6C59">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53E63E56" wp14:editId="42F23C56">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81" w:name="_Ref404294088"/>
      <w:r w:rsidRPr="00960218">
        <w:t xml:space="preserve">Figura </w:t>
      </w:r>
      <w:fldSimple w:instr=" SEQ Figura \* ARABIC ">
        <w:r w:rsidR="00C7665F">
          <w:rPr>
            <w:noProof/>
          </w:rPr>
          <w:t>18</w:t>
        </w:r>
      </w:fldSimple>
      <w:bookmarkEnd w:id="81"/>
      <w:r w:rsidRPr="00960218">
        <w:t>: Exemplo de um sinal MLB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rsidRPr="00960218">
        <w:t>)</w:t>
      </w:r>
      <w:r>
        <w:t xml:space="preserve"> com frequência de </w:t>
      </w:r>
      <w:proofErr w:type="spellStart"/>
      <w:r>
        <w:t>clock</w:t>
      </w:r>
      <w:proofErr w:type="spellEnd"/>
      <w:r>
        <w:t xml:space="preserve">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proofErr w:type="spellStart"/>
      <w:r w:rsidRPr="00F566BE">
        <w:rPr>
          <w:rStyle w:val="OtherLanguage"/>
          <w:lang w:val="pt-BR"/>
        </w:rPr>
        <w:t>flipflops</w:t>
      </w:r>
      <w:proofErr w:type="spellEnd"/>
      <w:r>
        <w:t xml:space="preserve">), portas lógicas e um gerador de </w:t>
      </w:r>
      <w:proofErr w:type="spellStart"/>
      <w:r w:rsidRPr="00DB4896">
        <w:rPr>
          <w:rStyle w:val="OtherLanguage"/>
          <w:lang w:val="pt-BR"/>
        </w:rPr>
        <w:t>clock</w:t>
      </w:r>
      <w:proofErr w:type="spellEnd"/>
      <w:r>
        <w:t xml:space="preserve"> (</w:t>
      </w:r>
      <w:r w:rsidR="006415DD">
        <w:fldChar w:fldCharType="begin"/>
      </w:r>
      <w:r>
        <w:instrText xml:space="preserve"> REF _Ref403390453 \h </w:instrText>
      </w:r>
      <w:r w:rsidR="006415DD">
        <w:fldChar w:fldCharType="separate"/>
      </w:r>
      <w:r w:rsidR="009B6C59">
        <w:t xml:space="preserve">Figura </w:t>
      </w:r>
      <w:r w:rsidR="009B6C59">
        <w:rPr>
          <w:noProof/>
        </w:rPr>
        <w:t>19</w:t>
      </w:r>
      <w:r w:rsidR="006415DD">
        <w:fldChar w:fldCharType="end"/>
      </w:r>
      <w:r>
        <w:t>). O método consiste em aplicar no primeiro estágio do registrador de deslocamento um sinal composto pela operação lógica de “ou exclusivo” (</w:t>
      </w:r>
      <w:bookmarkStart w:id="82" w:name="sigla_XOR"/>
      <w:r w:rsidRPr="00684456">
        <w:t>XOR</w:t>
      </w:r>
      <w:bookmarkEnd w:id="82"/>
      <w:r>
        <w:t xml:space="preserve">) entre o sinal gerado na saída (último estágio do registrador de deslocamento) e por algum estágio anterior, onde cada troca de níveis depende da frequência de </w:t>
      </w:r>
      <w:proofErr w:type="spellStart"/>
      <w:r w:rsidRPr="00684456">
        <w:rPr>
          <w:rStyle w:val="OtherLanguage"/>
          <w:lang w:val="pt-BR"/>
        </w:rPr>
        <w:t>clock</w:t>
      </w:r>
      <w:proofErr w:type="spellEnd"/>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 xml:space="preserve">(ICHISE </w:t>
      </w:r>
      <w:proofErr w:type="gramStart"/>
      <w:r w:rsidRPr="00870A53">
        <w:t>et</w:t>
      </w:r>
      <w:proofErr w:type="gramEnd"/>
      <w:r w:rsidRPr="00870A53">
        <w:t xml:space="preserve">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620199F0" wp14:editId="727B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3" w:name="_Ref403390453"/>
      <w:r>
        <w:t xml:space="preserve">Figura </w:t>
      </w:r>
      <w:fldSimple w:instr=" SEQ Figura \* ARABIC ">
        <w:r w:rsidR="00C7665F">
          <w:rPr>
            <w:noProof/>
          </w:rPr>
          <w:t>19</w:t>
        </w:r>
      </w:fldSimple>
      <w:bookmarkEnd w:id="83"/>
      <w:proofErr w:type="gramStart"/>
      <w:r>
        <w:t>:</w:t>
      </w:r>
      <w:proofErr w:type="gramEnd"/>
      <w:r>
        <w:t>Exemplo de um gerador de sinal MLB</w:t>
      </w:r>
      <w:r w:rsidRPr="00960218">
        <w:t>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t xml:space="preserve">) com 8 estágios, onde o sinal é gerado a partir do último registrador (b8 - bit número oito), o primeiro registrador (b1) recebe o resultado da operação </w:t>
      </w:r>
      <w:proofErr w:type="spellStart"/>
      <w:r>
        <w:t>xor</w:t>
      </w:r>
      <w:proofErr w:type="spellEnd"/>
      <w:r>
        <w:t xml:space="preserve">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9B6C59">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4" type="#_x0000_t75" style="width:86.25pt;height:21.75pt" o:ole="">
            <v:imagedata r:id="rId100" o:title=""/>
          </v:shape>
          <o:OLEObject Type="Embed" ProgID="Equation.3" ShapeID="_x0000_i1054" DrawAspect="Content" ObjectID="_1539330811" r:id="rId101"/>
        </w:object>
      </w:r>
      <w:r w:rsidRPr="000C10CC">
        <w:tab/>
      </w:r>
      <w:r w:rsidRPr="00517ADF">
        <w:t>(</w:t>
      </w:r>
      <w:bookmarkStart w:id="84" w:name="eq_CF_MLBS"/>
      <w:r w:rsidR="006415DD">
        <w:fldChar w:fldCharType="begin"/>
      </w:r>
      <w:r w:rsidRPr="00517ADF">
        <w:instrText xml:space="preserve"> SEQ equacao </w:instrText>
      </w:r>
      <w:r w:rsidR="006415DD">
        <w:fldChar w:fldCharType="separate"/>
      </w:r>
      <w:r w:rsidR="009B6C59">
        <w:rPr>
          <w:noProof/>
        </w:rPr>
        <w:t>25</w:t>
      </w:r>
      <w:r w:rsidR="006415DD">
        <w:rPr>
          <w:noProof/>
        </w:rPr>
        <w:fldChar w:fldCharType="end"/>
      </w:r>
      <w:bookmarkEnd w:id="84"/>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9B6C59">
        <w:rPr>
          <w:noProof/>
        </w:rPr>
        <w:t>26</w:t>
      </w:r>
      <w:r w:rsidR="006415DD">
        <w:fldChar w:fldCharType="end"/>
      </w:r>
      <w:r>
        <w:t xml:space="preserve">, onde n é o número de estágios do registrador de deslocamento e </w:t>
      </w:r>
      <w:proofErr w:type="spellStart"/>
      <w:r>
        <w:t>T</w:t>
      </w:r>
      <w:r w:rsidRPr="008850E5">
        <w:rPr>
          <w:vertAlign w:val="subscript"/>
        </w:rPr>
        <w:t>clk</w:t>
      </w:r>
      <w:proofErr w:type="spellEnd"/>
      <w:r>
        <w:t xml:space="preserve"> é o período do </w:t>
      </w:r>
      <w:proofErr w:type="spellStart"/>
      <w:r w:rsidRPr="00C73D63">
        <w:rPr>
          <w:rStyle w:val="OtherLanguage"/>
          <w:lang w:val="pt-BR"/>
        </w:rPr>
        <w:t>clock</w:t>
      </w:r>
      <w:proofErr w:type="spellEnd"/>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5" type="#_x0000_t75" style="width:86.25pt;height:21.75pt" o:ole="">
            <v:imagedata r:id="rId102" o:title=""/>
          </v:shape>
          <o:OLEObject Type="Embed" ProgID="Equation.3" ShapeID="_x0000_i1055" DrawAspect="Content" ObjectID="_1539330812" r:id="rId103"/>
        </w:object>
      </w:r>
      <w:r w:rsidRPr="009B34A4">
        <w:tab/>
        <w:t>(</w:t>
      </w:r>
      <w:bookmarkStart w:id="85" w:name="eq_Tmlbs"/>
      <w:r w:rsidR="006415DD">
        <w:fldChar w:fldCharType="begin"/>
      </w:r>
      <w:r w:rsidRPr="009B34A4">
        <w:instrText xml:space="preserve"> SEQ equacao </w:instrText>
      </w:r>
      <w:r w:rsidR="006415DD">
        <w:fldChar w:fldCharType="separate"/>
      </w:r>
      <w:r w:rsidR="009B6C59">
        <w:rPr>
          <w:noProof/>
        </w:rPr>
        <w:t>26</w:t>
      </w:r>
      <w:r w:rsidR="006415DD">
        <w:rPr>
          <w:noProof/>
        </w:rPr>
        <w:fldChar w:fldCharType="end"/>
      </w:r>
      <w:bookmarkEnd w:id="85"/>
      <w:r w:rsidRPr="009B34A4">
        <w:t>)</w:t>
      </w:r>
    </w:p>
    <w:p w:rsidR="004E21C6" w:rsidRDefault="004E21C6" w:rsidP="004E21C6">
      <w:r>
        <w:t xml:space="preserve">O espectro possui um envelope próximo ao de uma função </w:t>
      </w:r>
      <w:proofErr w:type="spellStart"/>
      <w:r w:rsidRPr="00C25DBF">
        <w:rPr>
          <w:rStyle w:val="OtherLanguage"/>
          <w:lang w:val="pt-BR"/>
        </w:rPr>
        <w:t>sinc</w:t>
      </w:r>
      <w:proofErr w:type="spellEnd"/>
      <w:r w:rsidRPr="00C25DBF">
        <w:t xml:space="preserve"> (</w:t>
      </w:r>
      <w:r w:rsidR="006415DD">
        <w:fldChar w:fldCharType="begin"/>
      </w:r>
      <w:r>
        <w:instrText xml:space="preserve"> REF _Ref404380286 \h </w:instrText>
      </w:r>
      <w:r w:rsidR="006415DD">
        <w:fldChar w:fldCharType="separate"/>
      </w:r>
      <w:r w:rsidR="009B6C59">
        <w:t xml:space="preserve">Figura </w:t>
      </w:r>
      <w:r w:rsidR="009B6C59">
        <w:rPr>
          <w:noProof/>
        </w:rPr>
        <w:t>20</w:t>
      </w:r>
      <w:r w:rsidR="006415DD">
        <w:fldChar w:fldCharType="end"/>
      </w:r>
      <w:r w:rsidRPr="00C25DBF">
        <w:t>)</w:t>
      </w:r>
      <w:r>
        <w:t xml:space="preserve">, onde 90% da energia está contida entre </w:t>
      </w:r>
      <w:proofErr w:type="gramStart"/>
      <w:r>
        <w:t>0</w:t>
      </w:r>
      <w:proofErr w:type="gramEnd"/>
      <w:r>
        <w:t xml:space="preserve"> e </w:t>
      </w:r>
      <w:proofErr w:type="spellStart"/>
      <w:r>
        <w:t>f</w:t>
      </w:r>
      <w:r w:rsidRPr="006626B2">
        <w:rPr>
          <w:vertAlign w:val="subscript"/>
        </w:rPr>
        <w:t>clk</w:t>
      </w:r>
      <w:proofErr w:type="spellEnd"/>
      <w:r>
        <w:t xml:space="preserve">, porém, esta banda não pode ser completamente utilizada, pois a densidade espectral diminui até atingir zero em </w:t>
      </w:r>
      <w:proofErr w:type="spellStart"/>
      <w:r>
        <w:t>f</w:t>
      </w:r>
      <w:r w:rsidRPr="006626B2">
        <w:rPr>
          <w:vertAlign w:val="subscript"/>
        </w:rPr>
        <w:t>clk</w:t>
      </w:r>
      <w:proofErr w:type="spellEnd"/>
      <w:r>
        <w:t>. A configuração da banda espectral desejada depende então da frequência máxima (</w:t>
      </w:r>
      <w:proofErr w:type="spellStart"/>
      <w:r>
        <w:t>f</w:t>
      </w:r>
      <w:r w:rsidRPr="003D7AE3">
        <w:rPr>
          <w:vertAlign w:val="subscript"/>
        </w:rPr>
        <w:t>max</w:t>
      </w:r>
      <w:proofErr w:type="spellEnd"/>
      <w:r>
        <w:t xml:space="preserve">), que é obtida considerando queda de </w:t>
      </w:r>
      <w:proofErr w:type="gramStart"/>
      <w:r>
        <w:t>3</w:t>
      </w:r>
      <w:proofErr w:type="gramEnd"/>
      <w:r>
        <w:t xml:space="preserve"> dB na densidade espectral de potência do sinal, deste modo </w:t>
      </w:r>
      <w:proofErr w:type="spellStart"/>
      <w:r>
        <w:t>f</w:t>
      </w:r>
      <w:r w:rsidRPr="00313705">
        <w:rPr>
          <w:vertAlign w:val="subscript"/>
        </w:rPr>
        <w:t>max</w:t>
      </w:r>
      <w:proofErr w:type="spellEnd"/>
      <w:r>
        <w:t xml:space="preserve"> pode ser aproximado pela equação </w:t>
      </w:r>
      <w:r w:rsidR="006415DD">
        <w:fldChar w:fldCharType="begin"/>
      </w:r>
      <w:r>
        <w:instrText xml:space="preserve"> REF eq_mlbs_fmax_min2009 \h </w:instrText>
      </w:r>
      <w:r w:rsidR="006415DD">
        <w:fldChar w:fldCharType="separate"/>
      </w:r>
      <w:r w:rsidR="009B6C59">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 xml:space="preserve">(MIN </w:t>
      </w:r>
      <w:proofErr w:type="gramStart"/>
      <w:r w:rsidRPr="008A72F8">
        <w:t>et</w:t>
      </w:r>
      <w:proofErr w:type="gramEnd"/>
      <w:r w:rsidRPr="008A72F8">
        <w:t xml:space="preserve">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6" type="#_x0000_t75" style="width:1in;height:21.75pt" o:ole="">
            <v:imagedata r:id="rId104" o:title=""/>
          </v:shape>
          <o:OLEObject Type="Embed" ProgID="Equation.3" ShapeID="_x0000_i1056" DrawAspect="Content" ObjectID="_1539330813" r:id="rId105"/>
        </w:object>
      </w:r>
      <w:r w:rsidRPr="009B34A4">
        <w:tab/>
        <w:t>(</w:t>
      </w:r>
      <w:bookmarkStart w:id="86" w:name="eq_mlbs_fmax_min2009"/>
      <w:r w:rsidR="006415DD">
        <w:fldChar w:fldCharType="begin"/>
      </w:r>
      <w:r w:rsidRPr="009B34A4">
        <w:instrText xml:space="preserve"> SEQ equacao </w:instrText>
      </w:r>
      <w:r w:rsidR="006415DD">
        <w:fldChar w:fldCharType="separate"/>
      </w:r>
      <w:r w:rsidR="009B6C59">
        <w:rPr>
          <w:noProof/>
        </w:rPr>
        <w:t>27</w:t>
      </w:r>
      <w:r w:rsidR="006415DD">
        <w:rPr>
          <w:noProof/>
        </w:rPr>
        <w:fldChar w:fldCharType="end"/>
      </w:r>
      <w:bookmarkEnd w:id="86"/>
      <w:r w:rsidRPr="009B34A4">
        <w:t>)</w:t>
      </w:r>
    </w:p>
    <w:p w:rsidR="004E21C6" w:rsidRDefault="004E21C6" w:rsidP="004E21C6">
      <w:pPr>
        <w:pStyle w:val="Figure"/>
      </w:pPr>
      <w:r>
        <w:rPr>
          <w:noProof/>
          <w:lang w:eastAsia="pt-BR"/>
        </w:rPr>
        <w:lastRenderedPageBreak/>
        <w:drawing>
          <wp:inline distT="0" distB="0" distL="0" distR="0" wp14:anchorId="06CBC0C4" wp14:editId="51AECEC8">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3A3FB59C" wp14:editId="3926EB2D">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7" w:name="_Ref404380286"/>
      <w:r>
        <w:t xml:space="preserve">Figura </w:t>
      </w:r>
      <w:fldSimple w:instr=" SEQ Figura \* ARABIC ">
        <w:r w:rsidR="00C7665F">
          <w:rPr>
            <w:noProof/>
          </w:rPr>
          <w:t>20</w:t>
        </w:r>
      </w:fldSimple>
      <w:bookmarkEnd w:id="87"/>
      <w:r>
        <w:t xml:space="preserve">: Espectro de um sinal MLBS com visualização linear (ar e logarítmica (b); obtido com </w:t>
      </w:r>
      <w:proofErr w:type="gramStart"/>
      <w:r>
        <w:t>7</w:t>
      </w:r>
      <w:proofErr w:type="gramEnd"/>
      <w:r>
        <w:t xml:space="preserve"> estágios, </w:t>
      </w:r>
      <w:proofErr w:type="spellStart"/>
      <w:r>
        <w:t>fclk</w:t>
      </w:r>
      <w:proofErr w:type="spellEnd"/>
      <w:r>
        <w:t xml:space="preserve"> = 100 kHz, valor inicial em 3 e duração de 1,27 </w:t>
      </w:r>
      <w:proofErr w:type="spellStart"/>
      <w:r>
        <w:t>ms</w:t>
      </w:r>
      <w:proofErr w:type="spellEnd"/>
      <w:r>
        <w:t xml:space="preserve">.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w:t>
      </w:r>
      <w:proofErr w:type="spellStart"/>
      <w:r>
        <w:t>f</w:t>
      </w:r>
      <w:r w:rsidRPr="00C25DBF">
        <w:rPr>
          <w:vertAlign w:val="subscript"/>
        </w:rPr>
        <w:t>max</w:t>
      </w:r>
      <w:proofErr w:type="spellEnd"/>
      <w:r>
        <w:t xml:space="preserve"> é considerada como a metade da </w:t>
      </w:r>
      <w:proofErr w:type="spellStart"/>
      <w:r>
        <w:t>f</w:t>
      </w:r>
      <w:r w:rsidRPr="00C25DBF">
        <w:rPr>
          <w:vertAlign w:val="subscript"/>
        </w:rPr>
        <w:t>clk</w:t>
      </w:r>
      <w:proofErr w:type="spellEnd"/>
      <w:r>
        <w:t xml:space="preserve"> (Equação </w:t>
      </w:r>
      <w:r w:rsidR="006415DD">
        <w:fldChar w:fldCharType="begin"/>
      </w:r>
      <w:r>
        <w:instrText xml:space="preserve"> REF eq_mlbs_fmax \h </w:instrText>
      </w:r>
      <w:r w:rsidR="006415DD">
        <w:fldChar w:fldCharType="separate"/>
      </w:r>
      <w:r w:rsidR="009B6C59">
        <w:rPr>
          <w:noProof/>
        </w:rPr>
        <w:t>28</w:t>
      </w:r>
      <w:r w:rsidR="006415DD">
        <w:fldChar w:fldCharType="end"/>
      </w:r>
      <w:r>
        <w:t xml:space="preserve">) dada pelo limite da frequência de </w:t>
      </w:r>
      <w:proofErr w:type="spellStart"/>
      <w:r>
        <w:t>Nyquist</w:t>
      </w:r>
      <w:proofErr w:type="spellEnd"/>
      <w:r>
        <w:t xml:space="preserve">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proofErr w:type="spellStart"/>
      <w:r w:rsidRPr="00870A53">
        <w:rPr>
          <w:rStyle w:val="OtherLanguage"/>
          <w:lang w:val="pt-BR"/>
        </w:rPr>
        <w:t>clock</w:t>
      </w:r>
      <w:proofErr w:type="spellEnd"/>
      <w:r w:rsidRPr="00870A53">
        <w:rPr>
          <w:rStyle w:val="OtherLanguage"/>
          <w:lang w:val="pt-BR"/>
        </w:rPr>
        <w:t xml:space="preserve">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 xml:space="preserve">(ICHISE </w:t>
      </w:r>
      <w:proofErr w:type="gramStart"/>
      <w:r w:rsidRPr="00870A53">
        <w:t>et</w:t>
      </w:r>
      <w:proofErr w:type="gramEnd"/>
      <w:r w:rsidRPr="00870A53">
        <w:t xml:space="preserve">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57" type="#_x0000_t75" style="width:57.75pt;height:28.5pt" o:ole="">
            <v:imagedata r:id="rId108" o:title=""/>
          </v:shape>
          <o:OLEObject Type="Embed" ProgID="Equation.3" ShapeID="_x0000_i1057" DrawAspect="Content" ObjectID="_1539330814" r:id="rId109"/>
        </w:object>
      </w:r>
      <w:r w:rsidRPr="0079458A">
        <w:tab/>
        <w:t>(</w:t>
      </w:r>
      <w:bookmarkStart w:id="88" w:name="eq_mlbs_fmax"/>
      <w:r w:rsidR="006415DD">
        <w:fldChar w:fldCharType="begin"/>
      </w:r>
      <w:r w:rsidRPr="0079458A">
        <w:instrText xml:space="preserve"> SEQ equacao </w:instrText>
      </w:r>
      <w:r w:rsidR="006415DD">
        <w:fldChar w:fldCharType="separate"/>
      </w:r>
      <w:r w:rsidR="009B6C59">
        <w:rPr>
          <w:noProof/>
        </w:rPr>
        <w:t>28</w:t>
      </w:r>
      <w:r w:rsidR="006415DD">
        <w:rPr>
          <w:noProof/>
        </w:rPr>
        <w:fldChar w:fldCharType="end"/>
      </w:r>
      <w:bookmarkEnd w:id="88"/>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w:t>
      </w:r>
      <w:proofErr w:type="spellStart"/>
      <w:r>
        <w:t>microcontroladores</w:t>
      </w:r>
      <w:proofErr w:type="spellEnd"/>
      <w:r>
        <w:t xml:space="preserve"> e FPGA, por exemplo.</w:t>
      </w:r>
    </w:p>
    <w:p w:rsidR="004E21C6" w:rsidRDefault="004E21C6" w:rsidP="00990E56">
      <w:pPr>
        <w:pStyle w:val="Ttulo4"/>
        <w:rPr>
          <w:lang w:val="en-US"/>
        </w:rPr>
      </w:pPr>
      <w:bookmarkStart w:id="89" w:name="_Toc465179627"/>
      <w:r w:rsidRPr="0030481E">
        <w:rPr>
          <w:lang w:val="en-US"/>
        </w:rPr>
        <w:t>Chirp</w:t>
      </w:r>
      <w:bookmarkEnd w:id="89"/>
    </w:p>
    <w:p w:rsidR="004E21C6" w:rsidRDefault="004E21C6" w:rsidP="004E21C6">
      <w:r w:rsidRPr="001E5C5F">
        <w:t xml:space="preserve">Uma excitação do tipo </w:t>
      </w:r>
      <w:proofErr w:type="spellStart"/>
      <w:r w:rsidRPr="00315B8D">
        <w:rPr>
          <w:rStyle w:val="OtherLanguage"/>
          <w:lang w:val="pt-BR"/>
        </w:rPr>
        <w:t>chirp</w:t>
      </w:r>
      <w:proofErr w:type="spellEnd"/>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proofErr w:type="spellStart"/>
      <w:r w:rsidRPr="00315B8D">
        <w:rPr>
          <w:rStyle w:val="OtherLanguage"/>
          <w:lang w:val="pt-BR"/>
        </w:rPr>
        <w:t>chirp</w:t>
      </w:r>
      <w:proofErr w:type="spellEnd"/>
      <w:r>
        <w:t xml:space="preserve"> é expressa matematicamente pela equação </w:t>
      </w:r>
      <w:r w:rsidR="006415DD">
        <w:fldChar w:fldCharType="begin"/>
      </w:r>
      <w:r>
        <w:instrText xml:space="preserve"> REF eq_chirp \h </w:instrText>
      </w:r>
      <w:r w:rsidR="006415DD">
        <w:fldChar w:fldCharType="separate"/>
      </w:r>
      <w:r w:rsidR="009B6C59">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58" type="#_x0000_t75" style="width:201.75pt;height:21.75pt" o:ole="">
            <v:imagedata r:id="rId110" o:title=""/>
          </v:shape>
          <o:OLEObject Type="Embed" ProgID="Equation.3" ShapeID="_x0000_i1058" DrawAspect="Content" ObjectID="_1539330815" r:id="rId111"/>
        </w:object>
      </w:r>
      <w:r w:rsidRPr="000C10CC">
        <w:tab/>
      </w:r>
      <w:r w:rsidRPr="00517ADF">
        <w:t>(</w:t>
      </w:r>
      <w:bookmarkStart w:id="90" w:name="eq_chirp"/>
      <w:r w:rsidR="006415DD">
        <w:fldChar w:fldCharType="begin"/>
      </w:r>
      <w:r w:rsidRPr="00517ADF">
        <w:instrText xml:space="preserve"> SEQ equacao </w:instrText>
      </w:r>
      <w:r w:rsidR="006415DD">
        <w:fldChar w:fldCharType="separate"/>
      </w:r>
      <w:r w:rsidR="009B6C59">
        <w:rPr>
          <w:noProof/>
        </w:rPr>
        <w:t>29</w:t>
      </w:r>
      <w:r w:rsidR="006415DD">
        <w:rPr>
          <w:noProof/>
        </w:rPr>
        <w:fldChar w:fldCharType="end"/>
      </w:r>
      <w:bookmarkEnd w:id="90"/>
      <w:r w:rsidRPr="00517ADF">
        <w:t>)</w:t>
      </w:r>
    </w:p>
    <w:p w:rsidR="004E21C6" w:rsidRPr="009E77A0" w:rsidRDefault="004E21C6" w:rsidP="004E21C6">
      <w:r>
        <w:t>A taxa de aumento de frequência (</w:t>
      </w:r>
      <w:proofErr w:type="spellStart"/>
      <w:r w:rsidRPr="00BF4771">
        <w:rPr>
          <w:rStyle w:val="EquationText"/>
          <w:lang w:val="pt-BR"/>
        </w:rPr>
        <w:t>k</w:t>
      </w:r>
      <w:r w:rsidRPr="00BF4771">
        <w:rPr>
          <w:rStyle w:val="EquationText"/>
          <w:vertAlign w:val="subscript"/>
          <w:lang w:val="pt-BR"/>
        </w:rPr>
        <w:t>ch</w:t>
      </w:r>
      <w:proofErr w:type="spellEnd"/>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proofErr w:type="spellStart"/>
      <w:r w:rsidRPr="00AA03F6">
        <w:rPr>
          <w:rStyle w:val="EquationText"/>
          <w:lang w:val="pt-BR"/>
        </w:rPr>
        <w:t>k</w:t>
      </w:r>
      <w:r w:rsidRPr="00AA03F6">
        <w:rPr>
          <w:rStyle w:val="EquationText"/>
          <w:vertAlign w:val="subscript"/>
          <w:lang w:val="pt-BR"/>
        </w:rPr>
        <w:t>ch</w:t>
      </w:r>
      <w:proofErr w:type="spellEnd"/>
      <w:r>
        <w:t xml:space="preserve"> é dada pela equação </w:t>
      </w:r>
      <w:r w:rsidR="006415DD">
        <w:fldChar w:fldCharType="begin"/>
      </w:r>
      <w:r>
        <w:instrText xml:space="preserve"> REF eq_chirp_k_polinomial \h </w:instrText>
      </w:r>
      <w:r w:rsidR="006415DD">
        <w:fldChar w:fldCharType="separate"/>
      </w:r>
      <w:r w:rsidR="009B6C59">
        <w:rPr>
          <w:noProof/>
        </w:rPr>
        <w:t>30</w:t>
      </w:r>
      <w:r w:rsidR="006415DD">
        <w:fldChar w:fldCharType="end"/>
      </w:r>
      <w:r>
        <w:t xml:space="preserve">, onde </w:t>
      </w:r>
      <w:proofErr w:type="spellStart"/>
      <w:proofErr w:type="gramStart"/>
      <w:r w:rsidRPr="00AA03F6">
        <w:rPr>
          <w:rStyle w:val="EquationText"/>
          <w:lang w:val="pt-BR"/>
        </w:rPr>
        <w:t>f</w:t>
      </w:r>
      <w:r w:rsidRPr="00AA03F6">
        <w:rPr>
          <w:rStyle w:val="EquationText"/>
          <w:vertAlign w:val="subscript"/>
          <w:lang w:val="pt-BR"/>
        </w:rPr>
        <w:t>o</w:t>
      </w:r>
      <w:proofErr w:type="spellEnd"/>
      <w:proofErr w:type="gramEnd"/>
      <w:r>
        <w:rPr>
          <w:vertAlign w:val="subscript"/>
        </w:rPr>
        <w:t xml:space="preserve"> </w:t>
      </w:r>
      <w:r>
        <w:t xml:space="preserve">e </w:t>
      </w:r>
      <w:proofErr w:type="spellStart"/>
      <w:r w:rsidRPr="00AA03F6">
        <w:rPr>
          <w:rStyle w:val="EquationText"/>
          <w:lang w:val="pt-BR"/>
        </w:rPr>
        <w:t>f</w:t>
      </w:r>
      <w:r w:rsidRPr="00AA03F6">
        <w:rPr>
          <w:rStyle w:val="EquationText"/>
          <w:vertAlign w:val="subscript"/>
          <w:lang w:val="pt-BR"/>
        </w:rPr>
        <w:t>fin</w:t>
      </w:r>
      <w:proofErr w:type="spellEnd"/>
      <w:r>
        <w:rPr>
          <w:vertAlign w:val="subscript"/>
        </w:rPr>
        <w:t xml:space="preserve"> </w:t>
      </w:r>
      <w:r>
        <w:t xml:space="preserve">representam as frequências inicial e final, que fornecem a banda espectral da </w:t>
      </w:r>
      <w:proofErr w:type="spellStart"/>
      <w:r w:rsidRPr="00315B8D">
        <w:rPr>
          <w:rStyle w:val="OtherLanguage"/>
          <w:lang w:val="pt-BR"/>
        </w:rPr>
        <w:t>chirp</w:t>
      </w:r>
      <w:proofErr w:type="spellEnd"/>
      <w:r>
        <w:t xml:space="preserve"> (</w:t>
      </w:r>
      <w:proofErr w:type="spellStart"/>
      <w:r w:rsidRPr="00BF4771">
        <w:rPr>
          <w:rStyle w:val="EquationText"/>
          <w:lang w:val="pt-BR"/>
        </w:rPr>
        <w:t>B</w:t>
      </w:r>
      <w:r w:rsidRPr="00BF4771">
        <w:rPr>
          <w:rStyle w:val="EquationText"/>
          <w:vertAlign w:val="subscript"/>
          <w:lang w:val="pt-BR"/>
        </w:rPr>
        <w:t>ch</w:t>
      </w:r>
      <w:proofErr w:type="spellEnd"/>
      <w:r>
        <w:t xml:space="preserve">), e </w:t>
      </w:r>
      <w:proofErr w:type="spellStart"/>
      <w:r w:rsidRPr="00BF4771">
        <w:rPr>
          <w:rStyle w:val="EquationText"/>
          <w:lang w:val="pt-BR"/>
        </w:rPr>
        <w:t>T</w:t>
      </w:r>
      <w:r w:rsidRPr="00BF4771">
        <w:rPr>
          <w:rStyle w:val="EquationText"/>
          <w:vertAlign w:val="subscript"/>
          <w:lang w:val="pt-BR"/>
        </w:rPr>
        <w:t>ch</w:t>
      </w:r>
      <w:proofErr w:type="spellEnd"/>
      <w:r>
        <w:rPr>
          <w:vertAlign w:val="subscript"/>
        </w:rPr>
        <w:t xml:space="preserve"> </w:t>
      </w:r>
      <w:r>
        <w:t xml:space="preserve">a duração da </w:t>
      </w:r>
      <w:proofErr w:type="spellStart"/>
      <w:r w:rsidRPr="00315B8D">
        <w:rPr>
          <w:rStyle w:val="OtherLanguage"/>
          <w:lang w:val="pt-BR"/>
        </w:rPr>
        <w:t>chirp</w:t>
      </w:r>
      <w:proofErr w:type="spellEnd"/>
      <w:r>
        <w:t>.</w:t>
      </w:r>
    </w:p>
    <w:p w:rsidR="004E21C6" w:rsidRPr="00517ADF" w:rsidRDefault="004E21C6" w:rsidP="004E21C6">
      <w:pPr>
        <w:pStyle w:val="Equation"/>
      </w:pPr>
      <w:r w:rsidRPr="00C73D63">
        <w:tab/>
      </w:r>
      <w:r w:rsidR="008E2010" w:rsidRPr="005531FE">
        <w:rPr>
          <w:position w:val="-30"/>
        </w:rPr>
        <w:object w:dxaOrig="2220" w:dyaOrig="720">
          <v:shape id="_x0000_i1059" type="#_x0000_t75" style="width:108pt;height:36pt" o:ole="">
            <v:imagedata r:id="rId112" o:title=""/>
          </v:shape>
          <o:OLEObject Type="Embed" ProgID="Equation.3" ShapeID="_x0000_i1059" DrawAspect="Content" ObjectID="_1539330816" r:id="rId113"/>
        </w:object>
      </w:r>
      <w:r w:rsidRPr="000C10CC">
        <w:tab/>
      </w:r>
      <w:r w:rsidRPr="00517ADF">
        <w:t>(</w:t>
      </w:r>
      <w:bookmarkStart w:id="91" w:name="eq_chirp_k_polinomial"/>
      <w:r w:rsidR="006415DD">
        <w:fldChar w:fldCharType="begin"/>
      </w:r>
      <w:r w:rsidRPr="00517ADF">
        <w:instrText xml:space="preserve"> SEQ equacao </w:instrText>
      </w:r>
      <w:r w:rsidR="006415DD">
        <w:fldChar w:fldCharType="separate"/>
      </w:r>
      <w:r w:rsidR="009B6C59">
        <w:rPr>
          <w:noProof/>
        </w:rPr>
        <w:t>30</w:t>
      </w:r>
      <w:r w:rsidR="006415DD">
        <w:rPr>
          <w:noProof/>
        </w:rPr>
        <w:fldChar w:fldCharType="end"/>
      </w:r>
      <w:bookmarkEnd w:id="91"/>
      <w:r w:rsidRPr="00517ADF">
        <w:t>)</w:t>
      </w:r>
    </w:p>
    <w:p w:rsidR="004E21C6" w:rsidRDefault="004E21C6" w:rsidP="004E21C6">
      <w:r>
        <w:t xml:space="preserve">Deste modo, uma </w:t>
      </w:r>
      <w:proofErr w:type="spellStart"/>
      <w:r w:rsidRPr="00315B8D">
        <w:rPr>
          <w:rStyle w:val="OtherLanguage"/>
          <w:lang w:val="pt-BR"/>
        </w:rPr>
        <w:t>chirp</w:t>
      </w:r>
      <w:proofErr w:type="spellEnd"/>
      <w:r>
        <w:t xml:space="preserve"> com </w:t>
      </w:r>
      <w:proofErr w:type="spellStart"/>
      <w:r w:rsidRPr="00BF4771">
        <w:rPr>
          <w:rStyle w:val="EquationText"/>
          <w:lang w:val="pt-BR"/>
        </w:rPr>
        <w:t>k</w:t>
      </w:r>
      <w:r w:rsidRPr="00BF4771">
        <w:rPr>
          <w:rStyle w:val="EquationText"/>
          <w:vertAlign w:val="subscript"/>
          <w:lang w:val="pt-BR"/>
        </w:rPr>
        <w:t>ch</w:t>
      </w:r>
      <w:proofErr w:type="spellEnd"/>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9B6C59">
        <w:rPr>
          <w:noProof/>
        </w:rPr>
        <w:t>31</w:t>
      </w:r>
      <w:r w:rsidR="006415DD">
        <w:fldChar w:fldCharType="end"/>
      </w:r>
      <w:r>
        <w:t xml:space="preserve">. Um caso particular, onde a </w:t>
      </w:r>
      <w:proofErr w:type="spellStart"/>
      <w:r w:rsidRPr="00315B8D">
        <w:rPr>
          <w:rStyle w:val="OtherLanguage"/>
          <w:lang w:val="pt-BR"/>
        </w:rPr>
        <w:t>chirp</w:t>
      </w:r>
      <w:proofErr w:type="spellEnd"/>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9B6C59">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0" type="#_x0000_t75" style="width:180pt;height:43.5pt" o:ole="">
            <v:imagedata r:id="rId114" o:title=""/>
          </v:shape>
          <o:OLEObject Type="Embed" ProgID="Equation.3" ShapeID="_x0000_i1060" DrawAspect="Content" ObjectID="_1539330817" r:id="rId115"/>
        </w:object>
      </w:r>
      <w:r w:rsidRPr="000C10CC">
        <w:tab/>
      </w:r>
      <w:r w:rsidRPr="00517ADF">
        <w:t>(</w:t>
      </w:r>
      <w:bookmarkStart w:id="92" w:name="eq_chirp_polinomial"/>
      <w:r w:rsidR="006415DD">
        <w:fldChar w:fldCharType="begin"/>
      </w:r>
      <w:r w:rsidRPr="00517ADF">
        <w:instrText xml:space="preserve"> SEQ equacao </w:instrText>
      </w:r>
      <w:r w:rsidR="006415DD">
        <w:fldChar w:fldCharType="separate"/>
      </w:r>
      <w:r w:rsidR="009B6C59">
        <w:rPr>
          <w:noProof/>
        </w:rPr>
        <w:t>31</w:t>
      </w:r>
      <w:r w:rsidR="006415DD">
        <w:rPr>
          <w:noProof/>
        </w:rPr>
        <w:fldChar w:fldCharType="end"/>
      </w:r>
      <w:bookmarkEnd w:id="92"/>
      <w:r w:rsidRPr="00517ADF">
        <w:t>)</w:t>
      </w:r>
    </w:p>
    <w:p w:rsidR="004E21C6" w:rsidRPr="00517ADF" w:rsidRDefault="004E21C6" w:rsidP="004E21C6">
      <w:pPr>
        <w:pStyle w:val="Equation"/>
      </w:pPr>
      <w:r w:rsidRPr="00C73D63">
        <w:tab/>
      </w:r>
      <w:r w:rsidR="008E2010" w:rsidRPr="008E2010">
        <w:rPr>
          <w:position w:val="-34"/>
        </w:rPr>
        <w:object w:dxaOrig="3400" w:dyaOrig="800">
          <v:shape id="_x0000_i1061" type="#_x0000_t75" style="width:172.5pt;height:43.5pt" o:ole="">
            <v:imagedata r:id="rId116" o:title=""/>
          </v:shape>
          <o:OLEObject Type="Embed" ProgID="Equation.3" ShapeID="_x0000_i1061" DrawAspect="Content" ObjectID="_1539330818" r:id="rId117"/>
        </w:object>
      </w:r>
      <w:r w:rsidRPr="000C10CC">
        <w:tab/>
      </w:r>
      <w:r w:rsidRPr="00517ADF">
        <w:t>(</w:t>
      </w:r>
      <w:bookmarkStart w:id="93" w:name="eq_chirp_linear"/>
      <w:r w:rsidR="006415DD">
        <w:fldChar w:fldCharType="begin"/>
      </w:r>
      <w:r w:rsidRPr="00517ADF">
        <w:instrText xml:space="preserve"> SEQ equacao </w:instrText>
      </w:r>
      <w:r w:rsidR="006415DD">
        <w:fldChar w:fldCharType="separate"/>
      </w:r>
      <w:r w:rsidR="009B6C59">
        <w:rPr>
          <w:noProof/>
        </w:rPr>
        <w:t>32</w:t>
      </w:r>
      <w:r w:rsidR="006415DD">
        <w:rPr>
          <w:noProof/>
        </w:rPr>
        <w:fldChar w:fldCharType="end"/>
      </w:r>
      <w:bookmarkEnd w:id="93"/>
      <w:r w:rsidRPr="00517ADF">
        <w:t>)</w:t>
      </w:r>
    </w:p>
    <w:p w:rsidR="004E21C6" w:rsidRDefault="004E21C6" w:rsidP="004E21C6">
      <w:r>
        <w:t xml:space="preserve">Um dos parâmetros que governam a energia fornecida por uma </w:t>
      </w:r>
      <w:proofErr w:type="spellStart"/>
      <w:r w:rsidRPr="003B4306">
        <w:rPr>
          <w:rStyle w:val="OtherLanguage"/>
          <w:lang w:val="pt-BR"/>
        </w:rPr>
        <w:t>chirp</w:t>
      </w:r>
      <w:proofErr w:type="spellEnd"/>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9B6C59">
        <w:rPr>
          <w:noProof/>
        </w:rPr>
        <w:t>33</w:t>
      </w:r>
      <w:r w:rsidR="006415DD">
        <w:fldChar w:fldCharType="end"/>
      </w:r>
      <w:r>
        <w:t>), este se relaciona diretamente com o tempo fornecido para excitação (</w:t>
      </w:r>
      <w:proofErr w:type="spellStart"/>
      <w:r w:rsidRPr="00BF4771">
        <w:rPr>
          <w:rStyle w:val="EquationText"/>
          <w:lang w:val="pt-BR"/>
        </w:rPr>
        <w:t>T</w:t>
      </w:r>
      <w:r w:rsidRPr="00BF4771">
        <w:rPr>
          <w:rStyle w:val="EquationText"/>
          <w:vertAlign w:val="subscript"/>
          <w:lang w:val="pt-BR"/>
        </w:rPr>
        <w:t>ch</w:t>
      </w:r>
      <w:proofErr w:type="spellEnd"/>
      <w:r>
        <w:t>), a banda (</w:t>
      </w:r>
      <w:r w:rsidRPr="00BF4771">
        <w:rPr>
          <w:rStyle w:val="EquationText"/>
          <w:lang w:val="pt-BR"/>
        </w:rPr>
        <w:t>f</w:t>
      </w:r>
      <w:r w:rsidRPr="00BF4771">
        <w:rPr>
          <w:rStyle w:val="EquationText"/>
          <w:vertAlign w:val="subscript"/>
          <w:lang w:val="pt-BR"/>
        </w:rPr>
        <w:t>0</w:t>
      </w:r>
      <w:r>
        <w:t xml:space="preserve"> e </w:t>
      </w:r>
      <w:proofErr w:type="spellStart"/>
      <w:r w:rsidRPr="00BF4771">
        <w:rPr>
          <w:rStyle w:val="EquationText"/>
          <w:lang w:val="pt-BR"/>
        </w:rPr>
        <w:t>f</w:t>
      </w:r>
      <w:r w:rsidRPr="00BF4771">
        <w:rPr>
          <w:rStyle w:val="EquationText"/>
          <w:vertAlign w:val="subscript"/>
          <w:lang w:val="pt-BR"/>
        </w:rPr>
        <w:t>fin</w:t>
      </w:r>
      <w:proofErr w:type="spellEnd"/>
      <w:r>
        <w:t>) e a ordem (</w:t>
      </w:r>
      <w:r w:rsidRPr="00BF4771">
        <w:rPr>
          <w:rStyle w:val="EquationText"/>
          <w:lang w:val="pt-BR"/>
        </w:rPr>
        <w:t>n</w:t>
      </w:r>
      <w:r>
        <w:t xml:space="preserve">), e é capaz de descrever a periodicidade do sinal. A utilização de uma </w:t>
      </w:r>
      <w:proofErr w:type="spellStart"/>
      <w:r w:rsidRPr="00F3125C">
        <w:rPr>
          <w:rStyle w:val="OtherLanguage"/>
          <w:lang w:val="pt-BR"/>
        </w:rPr>
        <w:t>chirp</w:t>
      </w:r>
      <w:proofErr w:type="spellEnd"/>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2" type="#_x0000_t75" style="width:1in;height:36pt" o:ole="">
            <v:imagedata r:id="rId118" o:title=""/>
          </v:shape>
          <o:OLEObject Type="Embed" ProgID="Equation.3" ShapeID="_x0000_i1062" DrawAspect="Content" ObjectID="_1539330819" r:id="rId119"/>
        </w:object>
      </w:r>
      <w:r w:rsidRPr="000C10CC">
        <w:tab/>
      </w:r>
      <w:r w:rsidRPr="00517ADF">
        <w:t>(</w:t>
      </w:r>
      <w:bookmarkStart w:id="94" w:name="eq_chirp_ciclos"/>
      <w:r w:rsidR="006415DD">
        <w:fldChar w:fldCharType="begin"/>
      </w:r>
      <w:r w:rsidRPr="00517ADF">
        <w:instrText xml:space="preserve"> SEQ equacao </w:instrText>
      </w:r>
      <w:r w:rsidR="006415DD">
        <w:fldChar w:fldCharType="separate"/>
      </w:r>
      <w:r w:rsidR="009B6C59">
        <w:rPr>
          <w:noProof/>
        </w:rPr>
        <w:t>33</w:t>
      </w:r>
      <w:r w:rsidR="006415DD">
        <w:rPr>
          <w:noProof/>
        </w:rPr>
        <w:fldChar w:fldCharType="end"/>
      </w:r>
      <w:bookmarkEnd w:id="94"/>
      <w:r w:rsidRPr="00517ADF">
        <w:t>)</w:t>
      </w:r>
    </w:p>
    <w:p w:rsidR="004E21C6" w:rsidRPr="003C14DD" w:rsidRDefault="004E21C6" w:rsidP="004E21C6">
      <w:r>
        <w:t xml:space="preserve">Um exemplo de </w:t>
      </w:r>
      <w:proofErr w:type="spellStart"/>
      <w:r w:rsidRPr="00521ACD">
        <w:rPr>
          <w:rStyle w:val="OtherLanguage"/>
          <w:lang w:val="pt-BR"/>
        </w:rPr>
        <w:t>chirp</w:t>
      </w:r>
      <w:proofErr w:type="spellEnd"/>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9B6C59">
        <w:t xml:space="preserve">Figura </w:t>
      </w:r>
      <w:r w:rsidR="009B6C59">
        <w:rPr>
          <w:noProof/>
        </w:rPr>
        <w:t>21</w:t>
      </w:r>
      <w:r w:rsidR="006415DD">
        <w:fldChar w:fldCharType="end"/>
      </w:r>
      <w:r>
        <w:t>, esta com f</w:t>
      </w:r>
      <w:r w:rsidRPr="00521ACD">
        <w:rPr>
          <w:vertAlign w:val="subscript"/>
        </w:rPr>
        <w:t>0</w:t>
      </w:r>
      <w:r>
        <w:rPr>
          <w:vertAlign w:val="subscript"/>
        </w:rPr>
        <w:t xml:space="preserve"> </w:t>
      </w:r>
      <w:r>
        <w:t xml:space="preserve">em zero, </w:t>
      </w:r>
      <w:proofErr w:type="spellStart"/>
      <w:r>
        <w:t>f</w:t>
      </w:r>
      <w:r w:rsidRPr="00521ACD">
        <w:rPr>
          <w:vertAlign w:val="subscript"/>
        </w:rPr>
        <w:t>fin</w:t>
      </w:r>
      <w:proofErr w:type="spellEnd"/>
      <w:r>
        <w:t xml:space="preserve"> com 100 kHz, </w:t>
      </w:r>
      <w:proofErr w:type="gramStart"/>
      <w:r>
        <w:t>numero</w:t>
      </w:r>
      <w:proofErr w:type="gramEnd"/>
      <w:r>
        <w:t xml:space="preserve"> de ciclos igual a 10 e amplitude unitária; tal configuração resulta em um pulso com </w:t>
      </w:r>
      <w:proofErr w:type="spellStart"/>
      <w:r>
        <w:t>T</w:t>
      </w:r>
      <w:r w:rsidRPr="003C14DD">
        <w:rPr>
          <w:vertAlign w:val="subscript"/>
        </w:rPr>
        <w:t>ch</w:t>
      </w:r>
      <w:proofErr w:type="spellEnd"/>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518FE75" wp14:editId="4AE69190">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5" w:name="_Ref404006258"/>
      <w:r>
        <w:t xml:space="preserve">Figura </w:t>
      </w:r>
      <w:fldSimple w:instr=" SEQ Figura \* ARABIC ">
        <w:r w:rsidR="00C7665F">
          <w:rPr>
            <w:noProof/>
          </w:rPr>
          <w:t>21</w:t>
        </w:r>
      </w:fldSimple>
      <w:bookmarkEnd w:id="95"/>
      <w:r>
        <w:t xml:space="preserve">: </w:t>
      </w:r>
      <w:proofErr w:type="spellStart"/>
      <w:r>
        <w:t>Chirp</w:t>
      </w:r>
      <w:proofErr w:type="spellEnd"/>
      <w:r>
        <w:t xml:space="preserve"> linear com 10 ciclos, amplitude unitária, f</w:t>
      </w:r>
      <w:r w:rsidRPr="00EA66B6">
        <w:rPr>
          <w:vertAlign w:val="subscript"/>
        </w:rPr>
        <w:t>0</w:t>
      </w:r>
      <w:r>
        <w:t xml:space="preserve">=0 Hz e </w:t>
      </w:r>
      <w:proofErr w:type="spellStart"/>
      <w:r>
        <w:t>f</w:t>
      </w:r>
      <w:r w:rsidRPr="00521ACD">
        <w:rPr>
          <w:vertAlign w:val="subscript"/>
        </w:rPr>
        <w:t>fin</w:t>
      </w:r>
      <w:proofErr w:type="spellEnd"/>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 xml:space="preserve">(MIN </w:t>
      </w:r>
      <w:proofErr w:type="gramStart"/>
      <w:r w:rsidRPr="00521ACD">
        <w:rPr>
          <w:rFonts w:cs="Times New Roman"/>
        </w:rPr>
        <w:t>et</w:t>
      </w:r>
      <w:proofErr w:type="gramEnd"/>
      <w:r w:rsidRPr="00521ACD">
        <w:rPr>
          <w:rFonts w:cs="Times New Roman"/>
        </w:rPr>
        <w:t xml:space="preserve"> al., 2011)</w:t>
      </w:r>
      <w:r w:rsidR="006415DD">
        <w:fldChar w:fldCharType="end"/>
      </w:r>
      <w:r>
        <w:t>.</w:t>
      </w:r>
    </w:p>
    <w:p w:rsidR="004E21C6" w:rsidRPr="003C14DD" w:rsidRDefault="004E21C6" w:rsidP="004E21C6">
      <w:r>
        <w:t xml:space="preserve">Um espectro de </w:t>
      </w:r>
      <w:proofErr w:type="spellStart"/>
      <w:r w:rsidRPr="00B41763">
        <w:rPr>
          <w:rStyle w:val="OtherLanguage"/>
          <w:lang w:val="pt-BR"/>
        </w:rPr>
        <w:t>chirp</w:t>
      </w:r>
      <w:proofErr w:type="spellEnd"/>
      <w:r>
        <w:t xml:space="preserve"> com 1000 ciclos, duração de 18.18 </w:t>
      </w:r>
      <w:proofErr w:type="spellStart"/>
      <w:proofErr w:type="gramStart"/>
      <w:r>
        <w:t>ms</w:t>
      </w:r>
      <w:proofErr w:type="spellEnd"/>
      <w:proofErr w:type="gramEnd"/>
      <w:r>
        <w:t>, amplitude unitária, f</w:t>
      </w:r>
      <w:r w:rsidRPr="00110125">
        <w:rPr>
          <w:vertAlign w:val="subscript"/>
        </w:rPr>
        <w:t>0</w:t>
      </w:r>
      <w:r>
        <w:rPr>
          <w:vertAlign w:val="subscript"/>
        </w:rPr>
        <w:t xml:space="preserve"> </w:t>
      </w:r>
      <w:r>
        <w:t xml:space="preserve">em 10 kHz, </w:t>
      </w:r>
      <w:proofErr w:type="spellStart"/>
      <w:r>
        <w:t>f</w:t>
      </w:r>
      <w:r w:rsidRPr="00521ACD">
        <w:rPr>
          <w:vertAlign w:val="subscript"/>
        </w:rPr>
        <w:t>fin</w:t>
      </w:r>
      <w:proofErr w:type="spellEnd"/>
      <w:r>
        <w:rPr>
          <w:vertAlign w:val="subscript"/>
        </w:rPr>
        <w:t xml:space="preserve"> </w:t>
      </w:r>
      <w:r>
        <w:t>em 100 kHz e duração de 18,18 </w:t>
      </w:r>
      <w:proofErr w:type="spellStart"/>
      <w:r>
        <w:t>ms</w:t>
      </w:r>
      <w:proofErr w:type="spellEnd"/>
      <w:r>
        <w:t xml:space="preserve"> pode ser observado na </w:t>
      </w:r>
      <w:r w:rsidR="006415DD">
        <w:fldChar w:fldCharType="begin"/>
      </w:r>
      <w:r>
        <w:instrText xml:space="preserve"> REF _Ref404270038 \h </w:instrText>
      </w:r>
      <w:r w:rsidR="006415DD">
        <w:fldChar w:fldCharType="separate"/>
      </w:r>
      <w:r w:rsidR="009B6C59">
        <w:t xml:space="preserve">Figura </w:t>
      </w:r>
      <w:r w:rsidR="009B6C59">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A6B30F6" wp14:editId="4D41F335">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61C07AD" wp14:editId="2C5F665E">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6" w:name="_Ref404270038"/>
      <w:r>
        <w:t xml:space="preserve">Figura </w:t>
      </w:r>
      <w:fldSimple w:instr=" SEQ Figura \* ARABIC ">
        <w:r w:rsidR="00C7665F">
          <w:rPr>
            <w:noProof/>
          </w:rPr>
          <w:t>22</w:t>
        </w:r>
      </w:fldSimple>
      <w:bookmarkEnd w:id="96"/>
      <w:r>
        <w:t xml:space="preserve">: Espectro de frequência para uma </w:t>
      </w:r>
      <w:proofErr w:type="spellStart"/>
      <w:r>
        <w:t>chirp</w:t>
      </w:r>
      <w:proofErr w:type="spellEnd"/>
      <w:r>
        <w:t xml:space="preserve"> linear com 1000 ciclos, duração de 18,18 </w:t>
      </w:r>
      <w:proofErr w:type="spellStart"/>
      <w:proofErr w:type="gramStart"/>
      <w:r>
        <w:t>ms</w:t>
      </w:r>
      <w:proofErr w:type="spellEnd"/>
      <w:proofErr w:type="gramEnd"/>
      <w:r>
        <w:t>, amplitude unitária, f</w:t>
      </w:r>
      <w:r w:rsidRPr="00110125">
        <w:rPr>
          <w:vertAlign w:val="subscript"/>
        </w:rPr>
        <w:t>0</w:t>
      </w:r>
      <w:r>
        <w:t xml:space="preserve"> = 10 kHz e </w:t>
      </w:r>
      <w:proofErr w:type="spellStart"/>
      <w:r>
        <w:t>f</w:t>
      </w:r>
      <w:r w:rsidRPr="00521ACD">
        <w:rPr>
          <w:vertAlign w:val="subscript"/>
        </w:rPr>
        <w:t>fin</w:t>
      </w:r>
      <w:proofErr w:type="spellEnd"/>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proofErr w:type="spellStart"/>
      <w:r w:rsidRPr="00D1069E">
        <w:rPr>
          <w:rStyle w:val="OtherLanguage"/>
          <w:lang w:val="pt-BR"/>
        </w:rPr>
        <w:t>chirps</w:t>
      </w:r>
      <w:proofErr w:type="spellEnd"/>
      <w:r>
        <w:rPr>
          <w:lang w:eastAsia="ar-SA"/>
        </w:rPr>
        <w:t xml:space="preserve"> é a possibilidade de escolher arbitrariamente a potência do espectro, porém, esta sempre apresentará um determinado </w:t>
      </w:r>
      <w:proofErr w:type="spellStart"/>
      <w:proofErr w:type="gramStart"/>
      <w:r w:rsidRPr="00671155">
        <w:rPr>
          <w:rStyle w:val="OtherLanguage"/>
          <w:lang w:val="pt-BR"/>
        </w:rPr>
        <w:t>ripple</w:t>
      </w:r>
      <w:proofErr w:type="spellEnd"/>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proofErr w:type="spellStart"/>
      <w:r w:rsidRPr="001C27EE">
        <w:rPr>
          <w:rStyle w:val="OtherLanguage"/>
          <w:lang w:val="pt-BR"/>
        </w:rPr>
        <w:t>chirp</w:t>
      </w:r>
      <w:proofErr w:type="spellEnd"/>
      <w:r>
        <w:rPr>
          <w:lang w:eastAsia="ar-SA"/>
        </w:rPr>
        <w:t>.</w:t>
      </w:r>
    </w:p>
    <w:p w:rsidR="004E21C6" w:rsidRPr="003E4908" w:rsidRDefault="004E21C6" w:rsidP="004E21C6">
      <w:r>
        <w:rPr>
          <w:lang w:eastAsia="ar-SA"/>
        </w:rPr>
        <w:t xml:space="preserve">Na prática, a geração de um pulso </w:t>
      </w:r>
      <w:proofErr w:type="spellStart"/>
      <w:r w:rsidRPr="00361CED">
        <w:rPr>
          <w:rStyle w:val="OtherLanguage"/>
          <w:lang w:val="pt-BR"/>
        </w:rPr>
        <w:t>chirp</w:t>
      </w:r>
      <w:proofErr w:type="spellEnd"/>
      <w:r>
        <w:rPr>
          <w:lang w:eastAsia="ar-SA"/>
        </w:rPr>
        <w:t xml:space="preserve"> ocorre de maneira digital ou analógica. Circuitos analógicos clássicos, </w:t>
      </w:r>
      <w:r w:rsidRPr="007A3B76">
        <w:t>como</w:t>
      </w:r>
      <w:r>
        <w:t xml:space="preserve"> o </w:t>
      </w:r>
      <w:bookmarkStart w:id="97" w:name="sigla_VCO"/>
      <w:r>
        <w:t>VCO</w:t>
      </w:r>
      <w:bookmarkEnd w:id="97"/>
      <w:r>
        <w:t xml:space="preserve"> (</w:t>
      </w:r>
      <w:proofErr w:type="spellStart"/>
      <w:r>
        <w:t>Voltage</w:t>
      </w:r>
      <w:proofErr w:type="spellEnd"/>
      <w:r>
        <w:t xml:space="preserve"> </w:t>
      </w:r>
      <w:proofErr w:type="spellStart"/>
      <w:r>
        <w:t>Controlled</w:t>
      </w:r>
      <w:proofErr w:type="spellEnd"/>
      <w:r>
        <w:t xml:space="preserve"> </w:t>
      </w:r>
      <w:proofErr w:type="spellStart"/>
      <w:r>
        <w:t>Oscillator</w:t>
      </w:r>
      <w:proofErr w:type="spellEnd"/>
      <w:r>
        <w:t xml:space="preserve">), podem ser utilizados, no entanto estes apresentam limitações que os possibilitam variar apenas entre uma ou duas décadas. </w:t>
      </w:r>
      <w:r>
        <w:rPr>
          <w:lang w:eastAsia="ar-SA"/>
        </w:rPr>
        <w:t xml:space="preserve">Por vias digitais, a utilização de DDS (sintetizadores digitais) para gerar </w:t>
      </w:r>
      <w:proofErr w:type="spellStart"/>
      <w:r>
        <w:rPr>
          <w:lang w:eastAsia="ar-SA"/>
        </w:rPr>
        <w:t>senoides</w:t>
      </w:r>
      <w:proofErr w:type="spellEnd"/>
      <w:r>
        <w:rPr>
          <w:lang w:eastAsia="ar-SA"/>
        </w:rPr>
        <w:t xml:space="preserve"> pode ser adaptada para geração de </w:t>
      </w:r>
      <w:proofErr w:type="spellStart"/>
      <w:r w:rsidRPr="003E4908">
        <w:rPr>
          <w:rStyle w:val="OtherLanguage"/>
          <w:lang w:val="pt-BR"/>
        </w:rPr>
        <w:t>chirps</w:t>
      </w:r>
      <w:proofErr w:type="spellEnd"/>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8" w:name="sigla_FPGA"/>
      <w:r>
        <w:t>FPGA</w:t>
      </w:r>
      <w:bookmarkEnd w:id="98"/>
      <w:r>
        <w:t xml:space="preserve"> associados à </w:t>
      </w:r>
      <w:proofErr w:type="spellStart"/>
      <w:proofErr w:type="gramStart"/>
      <w:r>
        <w:t>DACs</w:t>
      </w:r>
      <w:proofErr w:type="spellEnd"/>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9" w:name="_Toc465179628"/>
      <w:proofErr w:type="spellStart"/>
      <w:r>
        <w:t>Chirps</w:t>
      </w:r>
      <w:proofErr w:type="spellEnd"/>
      <w:r>
        <w:t xml:space="preserve"> retangulares (</w:t>
      </w:r>
      <w:proofErr w:type="spellStart"/>
      <w:r>
        <w:t>pseudochirps</w:t>
      </w:r>
      <w:proofErr w:type="spellEnd"/>
      <w:r>
        <w:t>)</w:t>
      </w:r>
      <w:bookmarkEnd w:id="99"/>
    </w:p>
    <w:p w:rsidR="004E21C6" w:rsidRDefault="004E21C6" w:rsidP="004E21C6">
      <w:r>
        <w:t xml:space="preserve">A complexidade em termos de </w:t>
      </w:r>
      <w:r w:rsidRPr="00B819F5">
        <w:rPr>
          <w:rStyle w:val="OtherLanguage"/>
          <w:lang w:val="pt-BR"/>
        </w:rPr>
        <w:t>hardware</w:t>
      </w:r>
      <w:r>
        <w:t xml:space="preserve"> para gerar uma </w:t>
      </w:r>
      <w:proofErr w:type="spellStart"/>
      <w:r w:rsidRPr="00C93454">
        <w:rPr>
          <w:rStyle w:val="OtherLanguage"/>
          <w:lang w:val="pt-BR"/>
        </w:rPr>
        <w:t>chirp</w:t>
      </w:r>
      <w:proofErr w:type="spellEnd"/>
      <w:r>
        <w:t xml:space="preserve"> senoidal, torna a utilização de uma </w:t>
      </w:r>
      <w:proofErr w:type="spellStart"/>
      <w:r w:rsidRPr="00C93454">
        <w:rPr>
          <w:rStyle w:val="OtherLanguage"/>
          <w:lang w:val="pt-BR"/>
        </w:rPr>
        <w:t>chirp</w:t>
      </w:r>
      <w:proofErr w:type="spellEnd"/>
      <w:r>
        <w:t xml:space="preserve"> com um número limitado de amplitudes discretas (</w:t>
      </w:r>
      <w:proofErr w:type="spellStart"/>
      <w:r>
        <w:t>p</w:t>
      </w:r>
      <w:r w:rsidRPr="0085665C">
        <w:rPr>
          <w:rStyle w:val="OtherLanguage"/>
          <w:lang w:val="pt-BR"/>
        </w:rPr>
        <w:t>seudochirp</w:t>
      </w:r>
      <w:proofErr w:type="spellEnd"/>
      <w:r>
        <w:t xml:space="preserve">) uma boa alternativa, pois esta descarta a necessita de </w:t>
      </w:r>
      <w:proofErr w:type="spellStart"/>
      <w:r>
        <w:t>DACs</w:t>
      </w:r>
      <w:proofErr w:type="spellEnd"/>
      <w:r>
        <w:t xml:space="preserve">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spellStart"/>
      <w:proofErr w:type="gramStart"/>
      <w:r>
        <w:t>comparado-se</w:t>
      </w:r>
      <w:proofErr w:type="spellEnd"/>
      <w:proofErr w:type="gramEnd"/>
      <w:r>
        <w:t xml:space="preserve"> com uma </w:t>
      </w:r>
      <w:proofErr w:type="spellStart"/>
      <w:r w:rsidRPr="007F49CC">
        <w:rPr>
          <w:rStyle w:val="OtherLanguage"/>
          <w:lang w:val="pt-BR"/>
        </w:rPr>
        <w:t>chirp</w:t>
      </w:r>
      <w:proofErr w:type="spellEnd"/>
      <w:r>
        <w:t xml:space="preserve"> senoidal de mesmo comprimento. A desvantagem na utilização ocorre com a diminuição de energia na banda de frequência desejada, onde também há um aumento no </w:t>
      </w:r>
      <w:proofErr w:type="spellStart"/>
      <w:r w:rsidRPr="0073177D">
        <w:rPr>
          <w:rStyle w:val="OtherLanguage"/>
          <w:lang w:val="pt-BR"/>
        </w:rPr>
        <w:t>ripple</w:t>
      </w:r>
      <w:proofErr w:type="spellEnd"/>
      <w:r>
        <w:t xml:space="preserve">, ambos comparando-se com uma </w:t>
      </w:r>
      <w:proofErr w:type="spellStart"/>
      <w:r w:rsidRPr="00E52DFC">
        <w:rPr>
          <w:rStyle w:val="OtherLanguage"/>
          <w:lang w:val="pt-BR"/>
        </w:rPr>
        <w:t>chirp</w:t>
      </w:r>
      <w:proofErr w:type="spellEnd"/>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proofErr w:type="spellStart"/>
      <w:r w:rsidRPr="0085665C">
        <w:rPr>
          <w:rStyle w:val="OtherLanguage"/>
          <w:lang w:val="pt-BR"/>
        </w:rPr>
        <w:t>pseudochirp</w:t>
      </w:r>
      <w:proofErr w:type="spellEnd"/>
      <w:r>
        <w:t xml:space="preserve"> é binária (</w:t>
      </w:r>
      <w:r w:rsidR="006415DD">
        <w:fldChar w:fldCharType="begin"/>
      </w:r>
      <w:r>
        <w:instrText xml:space="preserve"> REF _Ref404269504 \h </w:instrText>
      </w:r>
      <w:r w:rsidR="006415DD">
        <w:fldChar w:fldCharType="separate"/>
      </w:r>
      <w:r w:rsidR="009B6C59">
        <w:t xml:space="preserve">Figura </w:t>
      </w:r>
      <w:r w:rsidR="009B6C59">
        <w:rPr>
          <w:noProof/>
        </w:rPr>
        <w:t>23</w:t>
      </w:r>
      <w:r w:rsidR="006415DD">
        <w:fldChar w:fldCharType="end"/>
      </w:r>
      <w:r>
        <w:t xml:space="preserve">), também chamada de </w:t>
      </w:r>
      <w:proofErr w:type="spellStart"/>
      <w:r w:rsidRPr="0085665C">
        <w:rPr>
          <w:rStyle w:val="OtherLanguage"/>
          <w:lang w:val="pt-BR"/>
        </w:rPr>
        <w:t>signum-chirp</w:t>
      </w:r>
      <w:proofErr w:type="spellEnd"/>
      <w:r>
        <w:t xml:space="preserve"> ou </w:t>
      </w:r>
      <w:r w:rsidRPr="0047346B">
        <w:rPr>
          <w:rStyle w:val="OtherLanguage"/>
          <w:lang w:val="pt-BR"/>
        </w:rPr>
        <w:t>Non-</w:t>
      </w:r>
      <w:proofErr w:type="spellStart"/>
      <w:r w:rsidRPr="0047346B">
        <w:rPr>
          <w:rStyle w:val="OtherLanguage"/>
          <w:lang w:val="pt-BR"/>
        </w:rPr>
        <w:t>Return</w:t>
      </w:r>
      <w:proofErr w:type="spellEnd"/>
      <w:r w:rsidRPr="0047346B">
        <w:rPr>
          <w:rStyle w:val="OtherLanguage"/>
          <w:lang w:val="pt-BR"/>
        </w:rPr>
        <w:t>-</w:t>
      </w:r>
      <w:proofErr w:type="spellStart"/>
      <w:r w:rsidRPr="0047346B">
        <w:rPr>
          <w:rStyle w:val="OtherLanguage"/>
          <w:lang w:val="pt-BR"/>
        </w:rPr>
        <w:t>to</w:t>
      </w:r>
      <w:proofErr w:type="spellEnd"/>
      <w:r w:rsidRPr="0047346B">
        <w:rPr>
          <w:rStyle w:val="OtherLanguage"/>
          <w:lang w:val="pt-BR"/>
        </w:rPr>
        <w:t>-Zero</w:t>
      </w:r>
      <w:r>
        <w:t xml:space="preserve"> (</w:t>
      </w:r>
      <w:bookmarkStart w:id="100" w:name="sigla_NRZ"/>
      <w:r>
        <w:t>NRZ</w:t>
      </w:r>
      <w:bookmarkEnd w:id="100"/>
      <w:r>
        <w:t xml:space="preserve">) </w:t>
      </w:r>
      <w:proofErr w:type="spellStart"/>
      <w:r w:rsidRPr="00B64F33">
        <w:rPr>
          <w:rStyle w:val="OtherLanguage"/>
          <w:lang w:val="pt-BR"/>
        </w:rPr>
        <w:t>chirp</w:t>
      </w:r>
      <w:proofErr w:type="spellEnd"/>
      <w:r>
        <w:t xml:space="preserve">, pode ser obtida matematicamente utilizando-se a função </w:t>
      </w:r>
      <w:proofErr w:type="spellStart"/>
      <w:r>
        <w:t>sgn</w:t>
      </w:r>
      <w:proofErr w:type="spellEnd"/>
      <w:r>
        <w:t xml:space="preserve"> (equação </w:t>
      </w:r>
      <w:r w:rsidR="006415DD">
        <w:fldChar w:fldCharType="begin"/>
      </w:r>
      <w:r>
        <w:instrText xml:space="preserve"> REF eq_sgn \h </w:instrText>
      </w:r>
      <w:r w:rsidR="006415DD">
        <w:fldChar w:fldCharType="separate"/>
      </w:r>
      <w:r w:rsidR="009B6C59">
        <w:rPr>
          <w:noProof/>
        </w:rPr>
        <w:t>34</w:t>
      </w:r>
      <w:r w:rsidR="006415DD">
        <w:fldChar w:fldCharType="end"/>
      </w:r>
      <w:r>
        <w:t xml:space="preserve">) na respectiva função </w:t>
      </w:r>
      <w:proofErr w:type="spellStart"/>
      <w:r w:rsidRPr="00995ACC">
        <w:rPr>
          <w:rStyle w:val="OtherLanguage"/>
          <w:lang w:val="pt-BR"/>
        </w:rPr>
        <w:t>chirp</w:t>
      </w:r>
      <w:proofErr w:type="spellEnd"/>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9B6C59">
        <w:t>35</w:t>
      </w:r>
      <w:r w:rsidR="00835279">
        <w:fldChar w:fldCharType="end"/>
      </w:r>
      <w:r w:rsidRPr="00995ACC">
        <w:t>).</w:t>
      </w:r>
      <w:r>
        <w:t xml:space="preserve"> Deste modo, a </w:t>
      </w:r>
      <w:proofErr w:type="spellStart"/>
      <w:r w:rsidRPr="00EC7CB0">
        <w:rPr>
          <w:rStyle w:val="OtherLanguage"/>
          <w:lang w:val="pt-BR"/>
        </w:rPr>
        <w:t>chirp</w:t>
      </w:r>
      <w:proofErr w:type="spellEnd"/>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62E6FAFD" wp14:editId="5237A9C1">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1" w:name="_Ref404269504"/>
      <w:r>
        <w:t xml:space="preserve">Figura </w:t>
      </w:r>
      <w:fldSimple w:instr=" SEQ Figura \* ARABIC ">
        <w:r w:rsidR="00C7665F">
          <w:rPr>
            <w:noProof/>
          </w:rPr>
          <w:t>23</w:t>
        </w:r>
      </w:fldSimple>
      <w:bookmarkEnd w:id="101"/>
      <w:r>
        <w:t xml:space="preserve">: Formas de onda de uma </w:t>
      </w:r>
      <w:proofErr w:type="spellStart"/>
      <w:r>
        <w:t>chirp</w:t>
      </w:r>
      <w:proofErr w:type="spellEnd"/>
      <w:r>
        <w:t xml:space="preserve"> binária.</w:t>
      </w:r>
    </w:p>
    <w:p w:rsidR="004E21C6" w:rsidRPr="00995ACC" w:rsidRDefault="004E21C6" w:rsidP="004E21C6">
      <w:pPr>
        <w:pStyle w:val="Equation"/>
      </w:pPr>
      <w:r w:rsidRPr="00995ACC">
        <w:tab/>
      </w:r>
      <w:r w:rsidR="00167E45" w:rsidRPr="004E64C5">
        <w:rPr>
          <w:position w:val="-50"/>
        </w:rPr>
        <w:object w:dxaOrig="2180" w:dyaOrig="1120">
          <v:shape id="_x0000_i1063" type="#_x0000_t75" style="width:108pt;height:57.75pt" o:ole="">
            <v:imagedata r:id="rId124" o:title=""/>
          </v:shape>
          <o:OLEObject Type="Embed" ProgID="Equation.3" ShapeID="_x0000_i1063" DrawAspect="Content" ObjectID="_1539330820" r:id="rId125"/>
        </w:object>
      </w:r>
      <w:r w:rsidRPr="00995ACC">
        <w:tab/>
        <w:t>(</w:t>
      </w:r>
      <w:bookmarkStart w:id="102" w:name="eq_sgn"/>
      <w:r w:rsidR="006415DD">
        <w:fldChar w:fldCharType="begin"/>
      </w:r>
      <w:r w:rsidRPr="00995ACC">
        <w:instrText xml:space="preserve"> SEQ equacao </w:instrText>
      </w:r>
      <w:r w:rsidR="006415DD">
        <w:fldChar w:fldCharType="separate"/>
      </w:r>
      <w:r w:rsidR="009B6C59">
        <w:rPr>
          <w:noProof/>
        </w:rPr>
        <w:t>34</w:t>
      </w:r>
      <w:r w:rsidR="006415DD">
        <w:rPr>
          <w:noProof/>
        </w:rPr>
        <w:fldChar w:fldCharType="end"/>
      </w:r>
      <w:bookmarkEnd w:id="102"/>
      <w:r w:rsidRPr="00995ACC">
        <w:t>)</w:t>
      </w:r>
    </w:p>
    <w:p w:rsidR="004E21C6" w:rsidRDefault="004E21C6" w:rsidP="004E21C6">
      <w:pPr>
        <w:pStyle w:val="Equation"/>
      </w:pPr>
      <w:r w:rsidRPr="00995ACC">
        <w:tab/>
      </w:r>
      <w:r w:rsidR="004E64C5" w:rsidRPr="004E64C5">
        <w:rPr>
          <w:position w:val="-12"/>
        </w:rPr>
        <w:object w:dxaOrig="2060" w:dyaOrig="360">
          <v:shape id="_x0000_i1064" type="#_x0000_t75" style="width:100.5pt;height:21.75pt" o:ole="">
            <v:imagedata r:id="rId126" o:title=""/>
          </v:shape>
          <o:OLEObject Type="Embed" ProgID="Equation.3" ShapeID="_x0000_i1064" DrawAspect="Content" ObjectID="_1539330821" r:id="rId127"/>
        </w:object>
      </w:r>
      <w:r w:rsidRPr="00995ACC">
        <w:tab/>
        <w:t>(</w:t>
      </w:r>
      <w:bookmarkStart w:id="103" w:name="eq_chirp_binaria"/>
      <w:r w:rsidR="006415DD">
        <w:fldChar w:fldCharType="begin"/>
      </w:r>
      <w:r w:rsidRPr="00995ACC">
        <w:instrText xml:space="preserve"> SEQ equacao </w:instrText>
      </w:r>
      <w:r w:rsidR="006415DD">
        <w:fldChar w:fldCharType="separate"/>
      </w:r>
      <w:r w:rsidR="009B6C59">
        <w:rPr>
          <w:noProof/>
        </w:rPr>
        <w:t>35</w:t>
      </w:r>
      <w:r w:rsidR="006415DD">
        <w:rPr>
          <w:noProof/>
        </w:rPr>
        <w:fldChar w:fldCharType="end"/>
      </w:r>
      <w:bookmarkEnd w:id="103"/>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proofErr w:type="spellStart"/>
      <w:r w:rsidRPr="001314EC">
        <w:rPr>
          <w:rStyle w:val="OtherLanguage"/>
          <w:lang w:val="pt-BR"/>
        </w:rPr>
        <w:t>chirp</w:t>
      </w:r>
      <w:proofErr w:type="spellEnd"/>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9B6C59">
        <w:t xml:space="preserve">Figura </w:t>
      </w:r>
      <w:r w:rsidR="009B6C59">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proofErr w:type="spellStart"/>
      <w:r w:rsidRPr="00CC3709">
        <w:rPr>
          <w:rStyle w:val="OtherLanguage"/>
          <w:lang w:val="pt-BR"/>
        </w:rPr>
        <w:t>chirp</w:t>
      </w:r>
      <w:proofErr w:type="spellEnd"/>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9B6C59">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5" type="#_x0000_t75" style="width:79.5pt;height:21.75pt" o:ole="">
            <v:imagedata r:id="rId128" o:title=""/>
          </v:shape>
          <o:OLEObject Type="Embed" ProgID="Equation.3" ShapeID="_x0000_i1065" DrawAspect="Content" ObjectID="_1539330822" r:id="rId129"/>
        </w:object>
      </w:r>
      <w:r>
        <w:tab/>
        <w:t>(</w:t>
      </w:r>
      <w:bookmarkStart w:id="104" w:name="eq_chirp_binaria_bandas"/>
      <w:r w:rsidR="006415DD">
        <w:fldChar w:fldCharType="begin"/>
      </w:r>
      <w:r>
        <w:instrText xml:space="preserve"> SEQ equacao </w:instrText>
      </w:r>
      <w:r w:rsidR="006415DD">
        <w:fldChar w:fldCharType="separate"/>
      </w:r>
      <w:r w:rsidR="009B6C59">
        <w:rPr>
          <w:noProof/>
        </w:rPr>
        <w:t>36</w:t>
      </w:r>
      <w:r w:rsidR="006415DD">
        <w:fldChar w:fldCharType="end"/>
      </w:r>
      <w:bookmarkEnd w:id="104"/>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proofErr w:type="spellStart"/>
      <w:r w:rsidRPr="004F17DD">
        <w:rPr>
          <w:rStyle w:val="EquationText"/>
          <w:lang w:val="pt-BR"/>
        </w:rPr>
        <w:t>B</w:t>
      </w:r>
      <w:r w:rsidRPr="004F17DD">
        <w:rPr>
          <w:rStyle w:val="EquationText"/>
          <w:vertAlign w:val="subscript"/>
          <w:lang w:val="pt-BR"/>
        </w:rPr>
        <w:t>k</w:t>
      </w:r>
      <w:proofErr w:type="spellEnd"/>
      <w:r w:rsidRPr="0045096E">
        <w:rPr>
          <w:lang w:eastAsia="ar-SA"/>
        </w:rPr>
        <w:t xml:space="preserve"> representa a </w:t>
      </w:r>
      <w:r>
        <w:rPr>
          <w:lang w:eastAsia="ar-SA"/>
        </w:rPr>
        <w:t>banda no k-</w:t>
      </w:r>
      <w:proofErr w:type="spellStart"/>
      <w:r>
        <w:rPr>
          <w:lang w:eastAsia="ar-SA"/>
        </w:rPr>
        <w:t>ésimo</w:t>
      </w:r>
      <w:proofErr w:type="spellEnd"/>
      <w:r>
        <w:rPr>
          <w:lang w:eastAsia="ar-SA"/>
        </w:rPr>
        <w:t xml:space="preserve"> harmônico, </w:t>
      </w:r>
      <w:r w:rsidRPr="004F17DD">
        <w:rPr>
          <w:rStyle w:val="EquationText"/>
          <w:lang w:val="pt-BR"/>
        </w:rPr>
        <w:t>k</w:t>
      </w:r>
      <w:r>
        <w:rPr>
          <w:lang w:eastAsia="ar-SA"/>
        </w:rPr>
        <w:t xml:space="preserve"> assume apenas valores impares e </w:t>
      </w:r>
      <w:proofErr w:type="spellStart"/>
      <w:r w:rsidRPr="004F17DD">
        <w:rPr>
          <w:rStyle w:val="EquationText"/>
          <w:lang w:val="pt-BR"/>
        </w:rPr>
        <w:t>f</w:t>
      </w:r>
      <w:r w:rsidRPr="004F17DD">
        <w:rPr>
          <w:rStyle w:val="EquationText"/>
          <w:vertAlign w:val="subscript"/>
          <w:lang w:val="pt-BR"/>
        </w:rPr>
        <w:t>fin</w:t>
      </w:r>
      <w:proofErr w:type="spellEnd"/>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proofErr w:type="spellStart"/>
      <w:r w:rsidRPr="004F17DD">
        <w:rPr>
          <w:rStyle w:val="OtherLanguage"/>
          <w:lang w:val="pt-BR"/>
        </w:rPr>
        <w:t>chirp</w:t>
      </w:r>
      <w:proofErr w:type="spellEnd"/>
      <w:r>
        <w:rPr>
          <w:lang w:eastAsia="ar-SA"/>
        </w:rPr>
        <w:t xml:space="preserve"> binária.</w:t>
      </w:r>
    </w:p>
    <w:p w:rsidR="00733E4A" w:rsidRDefault="00326129" w:rsidP="00330F44">
      <w:pPr>
        <w:pStyle w:val="Figure"/>
      </w:pPr>
      <w:r>
        <w:rPr>
          <w:noProof/>
          <w:lang w:eastAsia="pt-BR"/>
        </w:rPr>
        <w:lastRenderedPageBreak/>
        <w:drawing>
          <wp:inline distT="0" distB="0" distL="0" distR="0">
            <wp:extent cx="5486400" cy="2466975"/>
            <wp:effectExtent l="0" t="0" r="0" b="9525"/>
            <wp:docPr id="59" name="Imagem 45"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bchirp_Fstart=0_Fend=100000_L=1000_Duracao=20"/>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a)</w:t>
      </w:r>
    </w:p>
    <w:p w:rsidR="00330F44" w:rsidRDefault="00326129" w:rsidP="00330F44">
      <w:pPr>
        <w:pStyle w:val="Figure"/>
      </w:pPr>
      <w:r>
        <w:rPr>
          <w:noProof/>
          <w:lang w:eastAsia="pt-BR"/>
        </w:rPr>
        <w:drawing>
          <wp:inline distT="0" distB="0" distL="0" distR="0">
            <wp:extent cx="5486400" cy="2466975"/>
            <wp:effectExtent l="0" t="0" r="0" b="9525"/>
            <wp:docPr id="58" name="Imagem 46"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bchirp_Fstart=0_Fend=100000_L=1000_Duracao=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b)</w:t>
      </w:r>
    </w:p>
    <w:p w:rsidR="00330F44" w:rsidRDefault="00330F44" w:rsidP="00C4153A">
      <w:pPr>
        <w:pStyle w:val="Legenda"/>
      </w:pPr>
      <w:bookmarkStart w:id="105" w:name="_Ref404861372"/>
      <w:r>
        <w:t xml:space="preserve">Figura </w:t>
      </w:r>
      <w:fldSimple w:instr=" SEQ Figura \* ARABIC ">
        <w:r w:rsidR="00C7665F">
          <w:rPr>
            <w:noProof/>
          </w:rPr>
          <w:t>24</w:t>
        </w:r>
      </w:fldSimple>
      <w:bookmarkEnd w:id="105"/>
      <w:r>
        <w:t xml:space="preserve">: Espectro de frequência para uma </w:t>
      </w:r>
      <w:proofErr w:type="spellStart"/>
      <w:r>
        <w:t>chirp</w:t>
      </w:r>
      <w:proofErr w:type="spellEnd"/>
      <w:r>
        <w:t xml:space="preserve"> binaria</w:t>
      </w:r>
      <w:r w:rsidR="00F54DCA">
        <w:t xml:space="preserve"> com 1000 ciclos, duração de 20</w:t>
      </w:r>
      <w:r>
        <w:t> </w:t>
      </w:r>
      <w:proofErr w:type="spellStart"/>
      <w:proofErr w:type="gramStart"/>
      <w:r>
        <w:t>ms</w:t>
      </w:r>
      <w:proofErr w:type="spellEnd"/>
      <w:proofErr w:type="gramEnd"/>
      <w:r>
        <w:t>, amplitude unitária, f</w:t>
      </w:r>
      <w:r w:rsidRPr="00110125">
        <w:rPr>
          <w:vertAlign w:val="subscript"/>
        </w:rPr>
        <w:t>0</w:t>
      </w:r>
      <w:r>
        <w:t xml:space="preserve"> = 0 Hz e </w:t>
      </w:r>
      <w:proofErr w:type="spellStart"/>
      <w:r>
        <w:t>f</w:t>
      </w:r>
      <w:r w:rsidRPr="00521ACD">
        <w:rPr>
          <w:vertAlign w:val="subscript"/>
        </w:rPr>
        <w:t>fin</w:t>
      </w:r>
      <w:proofErr w:type="spellEnd"/>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proofErr w:type="spellStart"/>
      <w:r w:rsidRPr="00D83BA2">
        <w:rPr>
          <w:rStyle w:val="OtherLanguage"/>
          <w:lang w:val="pt-BR"/>
        </w:rPr>
        <w:t>chirp</w:t>
      </w:r>
      <w:proofErr w:type="spellEnd"/>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proofErr w:type="spellStart"/>
      <w:r w:rsidRPr="00D83BA2">
        <w:rPr>
          <w:rStyle w:val="OtherLanguage"/>
          <w:lang w:val="pt-BR"/>
        </w:rPr>
        <w:t>chirp</w:t>
      </w:r>
      <w:proofErr w:type="spellEnd"/>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proofErr w:type="spellStart"/>
      <w:r w:rsidR="000F414B" w:rsidRPr="00456BE0">
        <w:rPr>
          <w:rStyle w:val="EquationText"/>
          <w:lang w:val="pt-BR"/>
        </w:rPr>
        <w:t>B</w:t>
      </w:r>
      <w:r w:rsidR="000F414B" w:rsidRPr="00456BE0">
        <w:rPr>
          <w:rStyle w:val="EquationText"/>
          <w:vertAlign w:val="subscript"/>
          <w:lang w:val="pt-BR"/>
        </w:rPr>
        <w:t>ch</w:t>
      </w:r>
      <w:proofErr w:type="spellEnd"/>
      <w:r w:rsidR="000F414B">
        <w:rPr>
          <w:lang w:eastAsia="ar-SA"/>
        </w:rPr>
        <w:t>) e as bandas vindas dos harmônicos (</w:t>
      </w:r>
      <w:proofErr w:type="spellStart"/>
      <w:r w:rsidR="000F414B" w:rsidRPr="00456BE0">
        <w:rPr>
          <w:rStyle w:val="EquationText"/>
          <w:lang w:val="pt-BR"/>
        </w:rPr>
        <w:t>B</w:t>
      </w:r>
      <w:r w:rsidR="000F414B" w:rsidRPr="00456BE0">
        <w:rPr>
          <w:rStyle w:val="EquationText"/>
          <w:vertAlign w:val="subscript"/>
          <w:lang w:val="pt-BR"/>
        </w:rPr>
        <w:t>k</w:t>
      </w:r>
      <w:proofErr w:type="spellEnd"/>
      <w:r w:rsidR="000F414B">
        <w:rPr>
          <w:lang w:eastAsia="ar-SA"/>
        </w:rPr>
        <w:t xml:space="preserve">) o que causa um </w:t>
      </w:r>
      <w:proofErr w:type="spellStart"/>
      <w:r w:rsidR="000F414B">
        <w:rPr>
          <w:lang w:eastAsia="ar-SA"/>
        </w:rPr>
        <w:t>ripple</w:t>
      </w:r>
      <w:proofErr w:type="spellEnd"/>
      <w:r w:rsidR="000F414B">
        <w:rPr>
          <w:lang w:eastAsia="ar-SA"/>
        </w:rPr>
        <w:t xml:space="preserv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9B6C59">
        <w:rPr>
          <w:noProof/>
        </w:rPr>
        <w:t>37</w:t>
      </w:r>
      <w:r w:rsidR="006415DD">
        <w:rPr>
          <w:lang w:eastAsia="ar-SA"/>
        </w:rPr>
        <w:fldChar w:fldCharType="end"/>
      </w:r>
      <w:r w:rsidR="000F414B">
        <w:rPr>
          <w:lang w:eastAsia="ar-SA"/>
        </w:rPr>
        <w:t xml:space="preserve">, o que diminui o </w:t>
      </w:r>
      <w:proofErr w:type="spellStart"/>
      <w:r w:rsidR="000F414B" w:rsidRPr="00D83BA2">
        <w:rPr>
          <w:rStyle w:val="OtherLanguage"/>
          <w:lang w:val="pt-BR"/>
        </w:rPr>
        <w:t>ripple</w:t>
      </w:r>
      <w:proofErr w:type="spellEnd"/>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9B6C59">
        <w:t xml:space="preserve">Figura </w:t>
      </w:r>
      <w:r w:rsidR="009B6C59">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66" type="#_x0000_t75" style="width:108pt;height:21.75pt" o:ole="">
            <v:imagedata r:id="rId132" o:title=""/>
          </v:shape>
          <o:OLEObject Type="Embed" ProgID="Equation.3" ShapeID="_x0000_i1066" DrawAspect="Content" ObjectID="_1539330823" r:id="rId133"/>
        </w:object>
      </w:r>
      <w:r>
        <w:tab/>
        <w:t>(</w:t>
      </w:r>
      <w:bookmarkStart w:id="106" w:name="eq_chirp_binaria_bandas_cond_sobrepos"/>
      <w:r w:rsidR="006415DD">
        <w:fldChar w:fldCharType="begin"/>
      </w:r>
      <w:r>
        <w:instrText xml:space="preserve"> SEQ equacao </w:instrText>
      </w:r>
      <w:r w:rsidR="006415DD">
        <w:fldChar w:fldCharType="separate"/>
      </w:r>
      <w:r w:rsidR="009B6C59">
        <w:rPr>
          <w:noProof/>
        </w:rPr>
        <w:t>37</w:t>
      </w:r>
      <w:r w:rsidR="006415DD">
        <w:fldChar w:fldCharType="end"/>
      </w:r>
      <w:bookmarkEnd w:id="106"/>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326129" w:rsidP="00F54DCA">
      <w:pPr>
        <w:pStyle w:val="Figure"/>
      </w:pPr>
      <w:r>
        <w:rPr>
          <w:noProof/>
          <w:lang w:eastAsia="pt-BR"/>
        </w:rPr>
        <w:drawing>
          <wp:inline distT="0" distB="0" distL="0" distR="0">
            <wp:extent cx="5486400" cy="2466975"/>
            <wp:effectExtent l="0" t="0" r="0" b="9525"/>
            <wp:docPr id="57" name="Imagem 48" descr="bchirp_Fstart=50000_Fend=100000_L=1000_Duracao=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chirp_Fstart=50000_Fend=100000_L=1000_Duracao=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3C7835E4" wp14:editId="6AB8516E">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7" w:name="_Ref404861373"/>
      <w:r>
        <w:t xml:space="preserve">Figura </w:t>
      </w:r>
      <w:fldSimple w:instr=" SEQ Figura \* ARABIC ">
        <w:r w:rsidR="00C7665F">
          <w:rPr>
            <w:noProof/>
          </w:rPr>
          <w:t>25</w:t>
        </w:r>
      </w:fldSimple>
      <w:bookmarkEnd w:id="107"/>
      <w:r>
        <w:t xml:space="preserve">: Espectro </w:t>
      </w:r>
      <w:r w:rsidR="004120BB">
        <w:t xml:space="preserve">de frequência para uma </w:t>
      </w:r>
      <w:proofErr w:type="spellStart"/>
      <w:r w:rsidR="004120BB">
        <w:t>chirp</w:t>
      </w:r>
      <w:proofErr w:type="spellEnd"/>
      <w:r w:rsidR="004120BB">
        <w:t xml:space="preserve"> biná</w:t>
      </w:r>
      <w:r>
        <w:t xml:space="preserve">ria com 1000 ciclos, duração de </w:t>
      </w:r>
      <w:r w:rsidR="00BF4771">
        <w:t>13,33</w:t>
      </w:r>
      <w:r>
        <w:t> </w:t>
      </w:r>
      <w:proofErr w:type="spellStart"/>
      <w:proofErr w:type="gramStart"/>
      <w:r>
        <w:t>ms</w:t>
      </w:r>
      <w:proofErr w:type="spellEnd"/>
      <w:proofErr w:type="gramEnd"/>
      <w:r>
        <w:t>, amplitude unitária, f</w:t>
      </w:r>
      <w:r w:rsidRPr="00110125">
        <w:rPr>
          <w:vertAlign w:val="subscript"/>
        </w:rPr>
        <w:t>0</w:t>
      </w:r>
      <w:r>
        <w:t xml:space="preserve"> = 50 </w:t>
      </w:r>
      <w:r w:rsidR="006512A3">
        <w:t>k</w:t>
      </w:r>
      <w:r>
        <w:t xml:space="preserve">Hz e </w:t>
      </w:r>
      <w:proofErr w:type="spellStart"/>
      <w:r>
        <w:t>f</w:t>
      </w:r>
      <w:r w:rsidRPr="00521ACD">
        <w:rPr>
          <w:vertAlign w:val="subscript"/>
        </w:rPr>
        <w:t>fin</w:t>
      </w:r>
      <w:proofErr w:type="spellEnd"/>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proofErr w:type="spellStart"/>
      <w:r w:rsidR="003F715B" w:rsidRPr="003F715B">
        <w:rPr>
          <w:rStyle w:val="OtherLanguage"/>
          <w:lang w:val="pt-BR"/>
        </w:rPr>
        <w:t>chirps</w:t>
      </w:r>
      <w:proofErr w:type="spellEnd"/>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w:t>
      </w:r>
      <w:proofErr w:type="spellStart"/>
      <w:r w:rsidR="003F715B">
        <w:t>chirps</w:t>
      </w:r>
      <w:proofErr w:type="spellEnd"/>
      <w:r w:rsidR="003F715B">
        <w:t xml:space="preserve"> binárias sem sobreposição de harmônicos a energia útil diminui para cerca de 81%.</w:t>
      </w:r>
    </w:p>
    <w:p w:rsidR="004E21C6" w:rsidRPr="007F5D8C" w:rsidRDefault="004E21C6" w:rsidP="004E21C6">
      <w:pPr>
        <w:rPr>
          <w:lang w:val="en-US"/>
        </w:rPr>
      </w:pPr>
      <w:r>
        <w:t xml:space="preserve">Uma alternativa forma binária é dada pela </w:t>
      </w:r>
      <w:proofErr w:type="spellStart"/>
      <w:r w:rsidRPr="00C93454">
        <w:rPr>
          <w:rStyle w:val="OtherLanguage"/>
          <w:lang w:val="pt-BR"/>
        </w:rPr>
        <w:t>chirp</w:t>
      </w:r>
      <w:proofErr w:type="spellEnd"/>
      <w:r>
        <w:t xml:space="preserve"> ternária (</w:t>
      </w:r>
      <w:r w:rsidR="006415DD">
        <w:fldChar w:fldCharType="begin"/>
      </w:r>
      <w:r>
        <w:instrText xml:space="preserve"> REF _Ref404156046 \h </w:instrText>
      </w:r>
      <w:r w:rsidR="006415DD">
        <w:fldChar w:fldCharType="separate"/>
      </w:r>
      <w:r w:rsidR="009B6C59">
        <w:t xml:space="preserve">Figura </w:t>
      </w:r>
      <w:r w:rsidR="009B6C59">
        <w:rPr>
          <w:noProof/>
        </w:rPr>
        <w:t>26</w:t>
      </w:r>
      <w:r w:rsidR="006415DD">
        <w:fldChar w:fldCharType="end"/>
      </w:r>
      <w:r>
        <w:t xml:space="preserve">), que também podem ser chamadas de </w:t>
      </w:r>
      <w:proofErr w:type="spellStart"/>
      <w:r w:rsidRPr="00B64F33">
        <w:rPr>
          <w:rStyle w:val="OtherLanguage"/>
          <w:lang w:val="pt-BR"/>
        </w:rPr>
        <w:t>chirp</w:t>
      </w:r>
      <w:proofErr w:type="spellEnd"/>
      <w:r>
        <w:t xml:space="preserve"> </w:t>
      </w:r>
      <w:proofErr w:type="spellStart"/>
      <w:r>
        <w:t>trinária</w:t>
      </w:r>
      <w:proofErr w:type="spellEnd"/>
      <w:r>
        <w:t xml:space="preserve"> ou </w:t>
      </w:r>
      <w:proofErr w:type="spellStart"/>
      <w:r w:rsidRPr="00B64F33">
        <w:rPr>
          <w:rStyle w:val="OtherLanguage"/>
          <w:lang w:val="pt-BR"/>
        </w:rPr>
        <w:t>return</w:t>
      </w:r>
      <w:proofErr w:type="spellEnd"/>
      <w:r w:rsidRPr="00B64F33">
        <w:rPr>
          <w:rStyle w:val="OtherLanguage"/>
          <w:lang w:val="pt-BR"/>
        </w:rPr>
        <w:t>-</w:t>
      </w:r>
      <w:proofErr w:type="spellStart"/>
      <w:r w:rsidRPr="00B64F33">
        <w:rPr>
          <w:rStyle w:val="OtherLanguage"/>
          <w:lang w:val="pt-BR"/>
        </w:rPr>
        <w:t>to</w:t>
      </w:r>
      <w:proofErr w:type="spellEnd"/>
      <w:r w:rsidRPr="00B64F33">
        <w:rPr>
          <w:rStyle w:val="OtherLanguage"/>
          <w:lang w:val="pt-BR"/>
        </w:rPr>
        <w:t>-zero</w:t>
      </w:r>
      <w:r>
        <w:t xml:space="preserve"> (</w:t>
      </w:r>
      <w:bookmarkStart w:id="108" w:name="sigla_RZ"/>
      <w:r>
        <w:t>RZ</w:t>
      </w:r>
      <w:bookmarkEnd w:id="108"/>
      <w:r>
        <w:t xml:space="preserve">) </w:t>
      </w:r>
      <w:proofErr w:type="spellStart"/>
      <w:r w:rsidRPr="00B64F33">
        <w:rPr>
          <w:rStyle w:val="OtherLanguage"/>
          <w:lang w:val="pt-BR"/>
        </w:rPr>
        <w:t>chirps</w:t>
      </w:r>
      <w:proofErr w:type="spellEnd"/>
      <w:r>
        <w:t xml:space="preserve">, nesta os valores </w:t>
      </w:r>
      <w:r>
        <w:lastRenderedPageBreak/>
        <w:t xml:space="preserve">possíveis de amplitude passam a ser +A, </w:t>
      </w:r>
      <w:proofErr w:type="gramStart"/>
      <w:r>
        <w:t>0</w:t>
      </w:r>
      <w:proofErr w:type="gramEnd"/>
      <w:r>
        <w:t xml:space="preserve"> e –A, o que aproxima sua forma de uma </w:t>
      </w:r>
      <w:proofErr w:type="spellStart"/>
      <w:r w:rsidRPr="00EC7CB0">
        <w:rPr>
          <w:rStyle w:val="OtherLanguage"/>
          <w:lang w:val="pt-BR"/>
        </w:rPr>
        <w:t>chirp</w:t>
      </w:r>
      <w:proofErr w:type="spellEnd"/>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3C18CE7D" wp14:editId="1EB66FF9">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9" w:name="_Ref404156046"/>
      <w:r>
        <w:t xml:space="preserve">Figura </w:t>
      </w:r>
      <w:fldSimple w:instr=" SEQ Figura \* ARABIC ">
        <w:r w:rsidR="00C7665F">
          <w:rPr>
            <w:noProof/>
          </w:rPr>
          <w:t>26</w:t>
        </w:r>
      </w:fldSimple>
      <w:bookmarkEnd w:id="109"/>
      <w:r>
        <w:t xml:space="preserve">: Formas de onda de uma </w:t>
      </w:r>
      <w:proofErr w:type="spellStart"/>
      <w:r>
        <w:t>chirp</w:t>
      </w:r>
      <w:proofErr w:type="spellEnd"/>
      <w:r>
        <w:t xml:space="preserve"> ternária.</w:t>
      </w:r>
    </w:p>
    <w:p w:rsidR="00733E4A" w:rsidRDefault="00EE5D23" w:rsidP="004E21C6">
      <w:pPr>
        <w:rPr>
          <w:lang w:eastAsia="ar-SA"/>
        </w:rPr>
      </w:pPr>
      <w:r>
        <w:rPr>
          <w:lang w:eastAsia="ar-SA"/>
        </w:rPr>
        <w:t xml:space="preserve">Os fundamentos sobre a </w:t>
      </w:r>
      <w:proofErr w:type="spellStart"/>
      <w:r>
        <w:rPr>
          <w:lang w:eastAsia="ar-SA"/>
        </w:rPr>
        <w:t>chirp</w:t>
      </w:r>
      <w:proofErr w:type="spellEnd"/>
      <w:r>
        <w:rPr>
          <w:lang w:eastAsia="ar-SA"/>
        </w:rPr>
        <w:t xml:space="preserve">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proofErr w:type="spellStart"/>
      <w:r w:rsidR="00884BD1" w:rsidRPr="00884BD1">
        <w:rPr>
          <w:rStyle w:val="OtherLanguage"/>
          <w:lang w:val="pt-BR"/>
        </w:rPr>
        <w:t>chirp</w:t>
      </w:r>
      <w:proofErr w:type="spellEnd"/>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proofErr w:type="spellStart"/>
      <w:r w:rsidR="00884BD1" w:rsidRPr="00884BD1">
        <w:rPr>
          <w:rStyle w:val="OtherLanguage"/>
          <w:lang w:val="pt-BR"/>
        </w:rPr>
        <w:t>chirp</w:t>
      </w:r>
      <w:proofErr w:type="spellEnd"/>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9B6C59">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67" type="#_x0000_t75" style="width:280.5pt;height:57.75pt" o:ole="">
            <v:imagedata r:id="rId137" o:title=""/>
          </v:shape>
          <o:OLEObject Type="Embed" ProgID="Equation.3" ShapeID="_x0000_i1067" DrawAspect="Content" ObjectID="_1539330824" r:id="rId138"/>
        </w:object>
      </w:r>
      <w:r w:rsidRPr="00995ACC">
        <w:tab/>
        <w:t>(</w:t>
      </w:r>
      <w:bookmarkStart w:id="110" w:name="eq_chirp_ternaria"/>
      <w:r w:rsidR="006415DD">
        <w:fldChar w:fldCharType="begin"/>
      </w:r>
      <w:r w:rsidRPr="00995ACC">
        <w:instrText xml:space="preserve"> SEQ equacao </w:instrText>
      </w:r>
      <w:r w:rsidR="006415DD">
        <w:fldChar w:fldCharType="separate"/>
      </w:r>
      <w:r w:rsidR="009B6C59">
        <w:rPr>
          <w:noProof/>
        </w:rPr>
        <w:t>38</w:t>
      </w:r>
      <w:r w:rsidR="006415DD">
        <w:rPr>
          <w:noProof/>
        </w:rPr>
        <w:fldChar w:fldCharType="end"/>
      </w:r>
      <w:bookmarkEnd w:id="110"/>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proofErr w:type="spellStart"/>
      <w:r w:rsidR="00A83818" w:rsidRPr="004F2272">
        <w:rPr>
          <w:rStyle w:val="OtherLanguage"/>
          <w:lang w:val="pt-BR"/>
        </w:rPr>
        <w:t>chirp</w:t>
      </w:r>
      <w:proofErr w:type="spellEnd"/>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9B6C59">
        <w:rPr>
          <w:noProof/>
        </w:rPr>
        <w:t>29</w:t>
      </w:r>
      <w:r w:rsidR="006415DD">
        <w:fldChar w:fldCharType="end"/>
      </w:r>
      <w:r w:rsidR="00A83818">
        <w:t>)</w:t>
      </w:r>
      <w:r w:rsidR="004F2272">
        <w:t xml:space="preserve"> e A é a amplitude da </w:t>
      </w:r>
      <w:proofErr w:type="spellStart"/>
      <w:r w:rsidR="004F2272" w:rsidRPr="001B08D3">
        <w:rPr>
          <w:rStyle w:val="OtherLanguage"/>
          <w:lang w:val="pt-BR"/>
        </w:rPr>
        <w:t>chirp</w:t>
      </w:r>
      <w:proofErr w:type="spellEnd"/>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proofErr w:type="spellStart"/>
      <w:r w:rsidRPr="004F2272">
        <w:rPr>
          <w:rStyle w:val="OtherLanguage"/>
          <w:lang w:val="pt-BR"/>
        </w:rPr>
        <w:t>chirp</w:t>
      </w:r>
      <w:proofErr w:type="spellEnd"/>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9B6C59">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68" type="#_x0000_t75" style="width:165.75pt;height:36pt" o:ole="">
            <v:imagedata r:id="rId139" o:title=""/>
          </v:shape>
          <o:OLEObject Type="Embed" ProgID="Equation.3" ShapeID="_x0000_i1068" DrawAspect="Content" ObjectID="_1539330825" r:id="rId140"/>
        </w:object>
      </w:r>
      <w:r>
        <w:tab/>
        <w:t>(</w:t>
      </w:r>
      <w:bookmarkStart w:id="111" w:name="eq_chirp_ternaria_serie_fourier"/>
      <w:r w:rsidR="006415DD">
        <w:fldChar w:fldCharType="begin"/>
      </w:r>
      <w:r>
        <w:instrText xml:space="preserve"> SEQ equacao </w:instrText>
      </w:r>
      <w:r w:rsidR="006415DD">
        <w:fldChar w:fldCharType="separate"/>
      </w:r>
      <w:r w:rsidR="009B6C59">
        <w:rPr>
          <w:noProof/>
        </w:rPr>
        <w:t>39</w:t>
      </w:r>
      <w:r w:rsidR="006415DD">
        <w:fldChar w:fldCharType="end"/>
      </w:r>
      <w:bookmarkEnd w:id="111"/>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A partir da série é possível observar que os k-</w:t>
      </w:r>
      <w:proofErr w:type="spellStart"/>
      <w:r>
        <w:rPr>
          <w:lang w:eastAsia="ar-SA"/>
        </w:rPr>
        <w:t>ésimos</w:t>
      </w:r>
      <w:proofErr w:type="spellEnd"/>
      <w:r>
        <w:rPr>
          <w:lang w:eastAsia="ar-SA"/>
        </w:rPr>
        <w:t xml:space="preserve">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9B6C59">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69" type="#_x0000_t75" style="width:79.5pt;height:28.5pt" o:ole="">
            <v:imagedata r:id="rId141" o:title=""/>
          </v:shape>
          <o:OLEObject Type="Embed" ProgID="Equation.3" ShapeID="_x0000_i1069" DrawAspect="Content" ObjectID="_1539330826"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0" type="#_x0000_t75" style="width:50.25pt;height:14.25pt" o:ole="">
            <v:imagedata r:id="rId143" o:title=""/>
          </v:shape>
          <o:OLEObject Type="Embed" ProgID="Equation.3" ShapeID="_x0000_i1070" DrawAspect="Content" ObjectID="_1539330827" r:id="rId144"/>
        </w:object>
      </w:r>
      <w:r>
        <w:tab/>
        <w:t>(</w:t>
      </w:r>
      <w:bookmarkStart w:id="112" w:name="eq_chirp_ternaria_k_harmonicos"/>
      <w:r w:rsidR="006415DD">
        <w:fldChar w:fldCharType="begin"/>
      </w:r>
      <w:r w:rsidR="00D803E0">
        <w:instrText xml:space="preserve"> SEQ equacao </w:instrText>
      </w:r>
      <w:r w:rsidR="006415DD">
        <w:fldChar w:fldCharType="separate"/>
      </w:r>
      <w:r w:rsidR="009B6C59">
        <w:rPr>
          <w:noProof/>
        </w:rPr>
        <w:t>40</w:t>
      </w:r>
      <w:r w:rsidR="006415DD">
        <w:fldChar w:fldCharType="end"/>
      </w:r>
      <w:bookmarkEnd w:id="112"/>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3" w:name="_Toc465179629"/>
      <w:r>
        <w:t>Equipamentos comerciais</w:t>
      </w:r>
      <w:bookmarkEnd w:id="113"/>
    </w:p>
    <w:p w:rsidR="00633DE0" w:rsidRDefault="00633DE0" w:rsidP="00633DE0">
      <w:r>
        <w:t xml:space="preserve">Equipamentos comerciais tipicamente são capazes de realizar medições entre </w:t>
      </w:r>
      <w:proofErr w:type="gramStart"/>
      <w:r>
        <w:t>1</w:t>
      </w:r>
      <w:proofErr w:type="gramEnd"/>
      <w:r>
        <w:t> </w:t>
      </w:r>
      <w:proofErr w:type="spellStart"/>
      <w:r>
        <w:t>mHz</w:t>
      </w:r>
      <w:proofErr w:type="spellEnd"/>
      <w:r>
        <w:t xml:space="preserve">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w:t>
      </w:r>
      <w:proofErr w:type="spellStart"/>
      <w:r>
        <w:t>Solartron</w:t>
      </w:r>
      <w:proofErr w:type="spellEnd"/>
      <w:r>
        <w:t xml:space="preserve"> 1260ª </w:t>
      </w:r>
      <w:proofErr w:type="spellStart"/>
      <w:r w:rsidRPr="007B0C4E">
        <w:rPr>
          <w:rStyle w:val="OtherLanguage"/>
          <w:iCs/>
          <w:lang w:val="pt-BR"/>
        </w:rPr>
        <w:t>Impedance</w:t>
      </w:r>
      <w:proofErr w:type="spellEnd"/>
      <w:r w:rsidRPr="007B0C4E">
        <w:rPr>
          <w:rStyle w:val="OtherLanguage"/>
          <w:iCs/>
          <w:lang w:val="pt-BR"/>
        </w:rPr>
        <w:t>/</w:t>
      </w:r>
      <w:proofErr w:type="spellStart"/>
      <w:r w:rsidRPr="007B0C4E">
        <w:rPr>
          <w:rStyle w:val="OtherLanguage"/>
          <w:iCs/>
          <w:lang w:val="pt-BR"/>
        </w:rPr>
        <w:t>Gain-phase</w:t>
      </w:r>
      <w:proofErr w:type="spellEnd"/>
      <w:r w:rsidRPr="007B0C4E">
        <w:rPr>
          <w:rStyle w:val="OtherLanguage"/>
          <w:iCs/>
          <w:lang w:val="pt-BR"/>
        </w:rPr>
        <w:t xml:space="preserve"> </w:t>
      </w:r>
      <w:proofErr w:type="spellStart"/>
      <w:r w:rsidRPr="007B0C4E">
        <w:rPr>
          <w:rStyle w:val="OtherLanguage"/>
          <w:iCs/>
          <w:lang w:val="pt-BR"/>
        </w:rPr>
        <w:t>Analyzer</w:t>
      </w:r>
      <w:proofErr w:type="spellEnd"/>
      <w:r>
        <w:t xml:space="preserve"> (</w:t>
      </w:r>
      <w:r w:rsidR="006415DD">
        <w:fldChar w:fldCharType="begin"/>
      </w:r>
      <w:r>
        <w:instrText xml:space="preserve"> REF _Ref403086886 \h </w:instrText>
      </w:r>
      <w:r w:rsidR="006415DD">
        <w:fldChar w:fldCharType="separate"/>
      </w:r>
      <w:r w:rsidR="009B6C59">
        <w:t xml:space="preserve">Figura </w:t>
      </w:r>
      <w:r w:rsidR="009B6C59">
        <w:rPr>
          <w:noProof/>
        </w:rPr>
        <w:t>27</w:t>
      </w:r>
      <w:r w:rsidR="006415DD">
        <w:fldChar w:fldCharType="end"/>
      </w:r>
      <w:r>
        <w:t xml:space="preserve">) desenvolvido pela empresa </w:t>
      </w:r>
      <w:proofErr w:type="spellStart"/>
      <w:r w:rsidRPr="007B0C4E">
        <w:rPr>
          <w:rStyle w:val="OtherLanguage"/>
          <w:iCs/>
          <w:lang w:val="pt-BR"/>
        </w:rPr>
        <w:t>Solartron</w:t>
      </w:r>
      <w:proofErr w:type="spellEnd"/>
      <w:r w:rsidRPr="007B0C4E">
        <w:rPr>
          <w:rStyle w:val="OtherLanguage"/>
          <w:iCs/>
          <w:lang w:val="pt-BR"/>
        </w:rPr>
        <w:t xml:space="preserve"> </w:t>
      </w:r>
      <w:proofErr w:type="spellStart"/>
      <w:r w:rsidRPr="007B0C4E">
        <w:rPr>
          <w:rStyle w:val="OtherLanguage"/>
          <w:iCs/>
          <w:lang w:val="pt-BR"/>
        </w:rPr>
        <w:t>Analytical</w:t>
      </w:r>
      <w:proofErr w:type="spellEnd"/>
      <w:r>
        <w:t xml:space="preserve"> permite a avaliação de impedância na faixa de frequência entre 10 </w:t>
      </w:r>
      <w:proofErr w:type="gramStart"/>
      <w:r>
        <w:t>µHz</w:t>
      </w:r>
      <w:proofErr w:type="gramEnd"/>
      <w:r>
        <w:t xml:space="preserve"> e 32 MHz com resolução de 10 µHz, utilizando varredura de </w:t>
      </w:r>
      <w:proofErr w:type="spellStart"/>
      <w:r>
        <w:t>senoides</w:t>
      </w:r>
      <w:proofErr w:type="spellEnd"/>
      <w:r>
        <w:t xml:space="preserve">.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V e em corrente pode utilizar até 60 </w:t>
      </w:r>
      <w:proofErr w:type="spellStart"/>
      <w:r>
        <w:t>mA</w:t>
      </w:r>
      <w:proofErr w:type="spellEnd"/>
      <w:r>
        <w:t>. A faixa de impedância, para o melhor caso, varia entre 100 </w:t>
      </w:r>
      <w:proofErr w:type="spellStart"/>
      <w:r>
        <w:t>mΩ</w:t>
      </w:r>
      <w:proofErr w:type="spellEnd"/>
      <w:r>
        <w:t xml:space="preserve">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7F25FC6" wp14:editId="0851113D">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4" w:name="_Ref403086886"/>
      <w:r>
        <w:t>Figura</w:t>
      </w:r>
      <w:r w:rsidR="007B0C4E">
        <w:t xml:space="preserve"> </w:t>
      </w:r>
      <w:fldSimple w:instr=" SEQ Figura \* ARABIC ">
        <w:r w:rsidR="00C7665F">
          <w:rPr>
            <w:noProof/>
          </w:rPr>
          <w:t>27</w:t>
        </w:r>
      </w:fldSimple>
      <w:bookmarkEnd w:id="114"/>
      <w:r w:rsidR="00FF347D">
        <w:t>:</w:t>
      </w:r>
      <w:r w:rsidR="00484781">
        <w:t xml:space="preserve"> </w:t>
      </w:r>
      <w:r w:rsidR="00FF347D">
        <w:t>Analisador de impedância</w:t>
      </w:r>
      <w:r w:rsidR="007B0C4E">
        <w:t xml:space="preserve"> </w:t>
      </w:r>
      <w:proofErr w:type="spellStart"/>
      <w:r w:rsidR="007B0C4E">
        <w:t>Solartron</w:t>
      </w:r>
      <w:proofErr w:type="spellEnd"/>
      <w:r w:rsidR="007B0C4E">
        <w:t> </w:t>
      </w:r>
      <w:r>
        <w:t>1260</w:t>
      </w:r>
      <w:r w:rsidR="00370EFA">
        <w:t>A.</w:t>
      </w:r>
    </w:p>
    <w:p w:rsidR="007B0C4E" w:rsidRDefault="007B0C4E" w:rsidP="007B0C4E">
      <w:pPr>
        <w:rPr>
          <w:rStyle w:val="OtherLanguage"/>
          <w:iCs/>
          <w:lang w:val="pt-BR"/>
        </w:rPr>
      </w:pPr>
      <w:r>
        <w:t xml:space="preserve">O analisador de impedância 4294A fabricado pela </w:t>
      </w:r>
      <w:proofErr w:type="spellStart"/>
      <w:r w:rsidRPr="007B0C4E">
        <w:rPr>
          <w:rStyle w:val="OtherLanguage"/>
          <w:iCs/>
          <w:lang w:val="pt-BR"/>
        </w:rPr>
        <w:t>Keysight</w:t>
      </w:r>
      <w:proofErr w:type="spellEnd"/>
      <w:r w:rsidRPr="007B0C4E">
        <w:rPr>
          <w:rStyle w:val="OtherLanguage"/>
          <w:iCs/>
          <w:lang w:val="pt-BR"/>
        </w:rPr>
        <w:t xml:space="preserve"> Technologies</w:t>
      </w:r>
      <w:r>
        <w:t xml:space="preserve"> possibilita análise de impedância nas frequências entre 40 Hz e 100 MHz, com resolução de </w:t>
      </w:r>
      <w:proofErr w:type="gramStart"/>
      <w:r>
        <w:t>1</w:t>
      </w:r>
      <w:proofErr w:type="gramEnd"/>
      <w:r>
        <w:t> </w:t>
      </w:r>
      <w:proofErr w:type="spellStart"/>
      <w:r>
        <w:t>mHz</w:t>
      </w:r>
      <w:proofErr w:type="spellEnd"/>
      <w:r>
        <w:t xml:space="preserve">. A </w:t>
      </w:r>
      <w:r>
        <w:lastRenderedPageBreak/>
        <w:t xml:space="preserve">medição ocorre por varredura de </w:t>
      </w:r>
      <w:proofErr w:type="spellStart"/>
      <w:r>
        <w:t>senoides</w:t>
      </w:r>
      <w:proofErr w:type="spellEnd"/>
      <w:r>
        <w:t xml:space="preserve"> na qual é possível escolher entre </w:t>
      </w:r>
      <w:proofErr w:type="gramStart"/>
      <w:r>
        <w:t>2</w:t>
      </w:r>
      <w:proofErr w:type="gramEnd"/>
      <w:r>
        <w:t xml:space="preserve"> e 801 frequências. Para o melhor caso a faixa de impedância pode ser medida entre 30 </w:t>
      </w:r>
      <w:proofErr w:type="spellStart"/>
      <w:r>
        <w:t>mΩ</w:t>
      </w:r>
      <w:proofErr w:type="spellEnd"/>
      <w:r>
        <w:t xml:space="preserve">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 xml:space="preserve">(YATCHEV </w:t>
      </w:r>
      <w:proofErr w:type="gramStart"/>
      <w:r>
        <w:t>et</w:t>
      </w:r>
      <w:proofErr w:type="gramEnd"/>
      <w:r>
        <w:t xml:space="preserve">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90F10A0" wp14:editId="41FD9E32">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C7665F">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9B6C59">
        <w:t xml:space="preserve">Figura </w:t>
      </w:r>
      <w:r w:rsidR="009B6C59">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proofErr w:type="spellStart"/>
      <w:r w:rsidR="00FF4D6A" w:rsidRPr="00FF4D6A">
        <w:rPr>
          <w:rStyle w:val="OtherLanguage"/>
          <w:lang w:val="pt-BR"/>
        </w:rPr>
        <w:t>Keysight</w:t>
      </w:r>
      <w:proofErr w:type="spellEnd"/>
      <w:r w:rsidR="00FF4D6A" w:rsidRPr="00FF4D6A">
        <w:rPr>
          <w:rStyle w:val="OtherLanguage"/>
          <w:lang w:val="pt-BR"/>
        </w:rPr>
        <w:t xml:space="preserve">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proofErr w:type="spellStart"/>
      <w:r w:rsidR="003D560F">
        <w:t>m</w:t>
      </w:r>
      <w:r w:rsidR="0035438F">
        <w:t>Hz</w:t>
      </w:r>
      <w:proofErr w:type="spellEnd"/>
      <w:r w:rsidR="0035438F">
        <w:t xml:space="preserve">, utilizando varredura de </w:t>
      </w:r>
      <w:proofErr w:type="spellStart"/>
      <w:r w:rsidR="007B0C4E">
        <w:t>senoide</w:t>
      </w:r>
      <w:r w:rsidR="0035438F">
        <w:t>s</w:t>
      </w:r>
      <w:proofErr w:type="spellEnd"/>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A faixa de impedância, para o melhor caso, varia entre 25 </w:t>
      </w:r>
      <w:proofErr w:type="spellStart"/>
      <w:r w:rsidR="00755611">
        <w:t>mΩ</w:t>
      </w:r>
      <w:proofErr w:type="spellEnd"/>
      <w:r w:rsidR="00755611">
        <w:t xml:space="preserve">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39AAB65C" wp14:editId="6522CB39">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5" w:name="_Ref403089479"/>
      <w:r>
        <w:t xml:space="preserve">Figura </w:t>
      </w:r>
      <w:fldSimple w:instr=" SEQ Figura \* ARABIC ">
        <w:r w:rsidR="00C7665F">
          <w:rPr>
            <w:noProof/>
          </w:rPr>
          <w:t>29</w:t>
        </w:r>
      </w:fldSimple>
      <w:bookmarkEnd w:id="115"/>
      <w:r>
        <w:t>: Analisador de impedância E4990A.</w:t>
      </w:r>
    </w:p>
    <w:p w:rsidR="007B0C4E" w:rsidRDefault="00CB7704" w:rsidP="007B0C4E">
      <w:pPr>
        <w:rPr>
          <w:lang w:val="en-US"/>
        </w:rPr>
      </w:pPr>
      <w:r w:rsidRPr="00485198">
        <w:t xml:space="preserve">O </w:t>
      </w:r>
      <w:proofErr w:type="spellStart"/>
      <w:proofErr w:type="gramStart"/>
      <w:r w:rsidRPr="00485198">
        <w:t>Xi</w:t>
      </w:r>
      <w:r w:rsidR="001C0ECF" w:rsidRPr="00485198">
        <w:t>TRON</w:t>
      </w:r>
      <w:proofErr w:type="spellEnd"/>
      <w:proofErr w:type="gramEnd"/>
      <w:r w:rsidR="001C0ECF" w:rsidRPr="00485198">
        <w:t xml:space="preserve"> </w:t>
      </w:r>
      <w:proofErr w:type="spellStart"/>
      <w:r w:rsidR="001C0ECF" w:rsidRPr="00485198">
        <w:t>Hydra</w:t>
      </w:r>
      <w:proofErr w:type="spellEnd"/>
      <w:r w:rsidRPr="00485198">
        <w:t xml:space="preserve"> 4200 fornecido pela</w:t>
      </w:r>
      <w:r>
        <w:t xml:space="preserve"> </w:t>
      </w:r>
      <w:proofErr w:type="spellStart"/>
      <w:r w:rsidRPr="001C0ECF">
        <w:rPr>
          <w:rStyle w:val="OtherLanguage"/>
          <w:lang w:val="pt-BR"/>
        </w:rPr>
        <w:t>Xi</w:t>
      </w:r>
      <w:r w:rsidR="001C0ECF">
        <w:rPr>
          <w:rStyle w:val="OtherLanguage"/>
          <w:lang w:val="pt-BR"/>
        </w:rPr>
        <w:t>TRON</w:t>
      </w:r>
      <w:proofErr w:type="spellEnd"/>
      <w:r w:rsidRPr="001C0ECF">
        <w:rPr>
          <w:rStyle w:val="OtherLanguage"/>
          <w:lang w:val="pt-BR"/>
        </w:rPr>
        <w:t xml:space="preserve"> Technologies</w:t>
      </w:r>
      <w:r w:rsidR="001C0ECF" w:rsidRPr="00485198">
        <w:t xml:space="preserve">, permite a investigação da </w:t>
      </w:r>
      <w:r w:rsidR="00D9098C">
        <w:t>bio</w:t>
      </w:r>
      <w:r w:rsidR="001C0ECF" w:rsidRPr="00485198">
        <w:t xml:space="preserve">impedância em frequências na faixa de 5 kHz </w:t>
      </w:r>
      <w:r w:rsidR="00B62F42">
        <w:t>a</w:t>
      </w:r>
      <w:r w:rsidR="001C0ECF" w:rsidRPr="00485198">
        <w:t xml:space="preserve">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2DB47D1" wp14:editId="315EC4F0">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C7665F">
          <w:rPr>
            <w:noProof/>
          </w:rPr>
          <w:t>30</w:t>
        </w:r>
      </w:fldSimple>
      <w:r>
        <w:t xml:space="preserve">: Sistema de espectroscopia de bioimpedância </w:t>
      </w:r>
      <w:proofErr w:type="spellStart"/>
      <w:proofErr w:type="gramStart"/>
      <w:r>
        <w:t>XiTRON</w:t>
      </w:r>
      <w:proofErr w:type="spellEnd"/>
      <w:proofErr w:type="gramEnd"/>
      <w:r>
        <w:t xml:space="preserve"> </w:t>
      </w:r>
      <w:proofErr w:type="spellStart"/>
      <w:r>
        <w:t>Hydra</w:t>
      </w:r>
      <w:proofErr w:type="spellEnd"/>
      <w:r>
        <w:t xml:space="preserve">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w:t>
      </w:r>
      <w:proofErr w:type="spellStart"/>
      <w:r w:rsidR="004D2034">
        <w:t>senoides</w:t>
      </w:r>
      <w:proofErr w:type="spellEnd"/>
      <w:r w:rsidR="004D2034">
        <w:t xml:space="preserve">. O equipamento é capaz de utilizar excitação por corrente ou tensão; quando configurado com excitação por corrente possui faixa de corrente entre 10 µA </w:t>
      </w:r>
      <w:proofErr w:type="spellStart"/>
      <w:r w:rsidR="00B62F42">
        <w:t>a</w:t>
      </w:r>
      <w:proofErr w:type="spellEnd"/>
      <w:r w:rsidR="004D2034">
        <w:t xml:space="preserve"> 100 </w:t>
      </w:r>
      <w:proofErr w:type="spellStart"/>
      <w:proofErr w:type="gramStart"/>
      <w:r w:rsidR="004D2034">
        <w:t>mA</w:t>
      </w:r>
      <w:proofErr w:type="spellEnd"/>
      <w:proofErr w:type="gramEnd"/>
      <w:r w:rsidR="005C7500">
        <w:t>;</w:t>
      </w:r>
      <w:r w:rsidR="004D2034">
        <w:t xml:space="preserve"> </w:t>
      </w:r>
      <w:r w:rsidR="005C7500">
        <w:t>e q</w:t>
      </w:r>
      <w:r w:rsidR="004D2034">
        <w:t>uando em modo de excitação por tensão, possui faixa de tensão entre 10 </w:t>
      </w:r>
      <w:proofErr w:type="spellStart"/>
      <w:r w:rsidR="004D2034">
        <w:t>mV</w:t>
      </w:r>
      <w:proofErr w:type="spellEnd"/>
      <w:r w:rsidR="004D2034">
        <w:t xml:space="preserve"> e </w:t>
      </w:r>
      <w:r w:rsidR="005C7500">
        <w:t>5 </w:t>
      </w:r>
      <w:r w:rsidR="004D2034">
        <w:t>V</w:t>
      </w:r>
      <w:r w:rsidR="005C7500">
        <w:t>.</w:t>
      </w:r>
      <w:r w:rsidR="004D2034">
        <w:t xml:space="preserve"> </w:t>
      </w:r>
      <w:r w:rsidR="005C7500">
        <w:t>A faixa de impedância do dispositivo fica entre 100 </w:t>
      </w:r>
      <w:proofErr w:type="spellStart"/>
      <w:r w:rsidR="005C7500">
        <w:t>mΩ</w:t>
      </w:r>
      <w:proofErr w:type="spellEnd"/>
      <w:r w:rsidR="005C7500">
        <w:t xml:space="preserve">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1BB604E2" wp14:editId="30E6067A">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fldSimple w:instr=" SEQ Figura \* ARABIC ">
        <w:r w:rsidR="00C7665F">
          <w:rPr>
            <w:noProof/>
          </w:rPr>
          <w:t>31</w:t>
        </w:r>
      </w:fldSimple>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proofErr w:type="spellStart"/>
      <w:r w:rsidR="00895ABA" w:rsidRPr="00B62D76">
        <w:rPr>
          <w:rStyle w:val="OtherLanguage"/>
          <w:lang w:val="pt-BR"/>
        </w:rPr>
        <w:t>Analog</w:t>
      </w:r>
      <w:proofErr w:type="spellEnd"/>
      <w:r w:rsidR="00895ABA" w:rsidRPr="00B62D76">
        <w:rPr>
          <w:rStyle w:val="OtherLanguage"/>
          <w:lang w:val="pt-BR"/>
        </w:rPr>
        <w:t xml:space="preserve"> </w:t>
      </w:r>
      <w:proofErr w:type="spellStart"/>
      <w:r w:rsidR="00895ABA" w:rsidRPr="00B62D76">
        <w:rPr>
          <w:rStyle w:val="OtherLanguage"/>
          <w:lang w:val="pt-BR"/>
        </w:rPr>
        <w:t>Devices</w:t>
      </w:r>
      <w:proofErr w:type="spellEnd"/>
      <w:r w:rsidR="00895ABA">
        <w:t xml:space="preserve">, e o AFE4300, fornecido pela </w:t>
      </w:r>
      <w:r w:rsidR="00895ABA" w:rsidRPr="00B62D76">
        <w:rPr>
          <w:rStyle w:val="OtherLanguage"/>
          <w:lang w:val="pt-BR"/>
        </w:rPr>
        <w:t xml:space="preserve">Texas </w:t>
      </w:r>
      <w:proofErr w:type="spellStart"/>
      <w:r w:rsidR="00895ABA" w:rsidRPr="00B62D76">
        <w:rPr>
          <w:rStyle w:val="OtherLanguage"/>
          <w:lang w:val="pt-BR"/>
        </w:rPr>
        <w:t>Instruments</w:t>
      </w:r>
      <w:proofErr w:type="spellEnd"/>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 xml:space="preserve">(BLOMQVIST </w:t>
      </w:r>
      <w:proofErr w:type="gramStart"/>
      <w:r w:rsidR="008231ED" w:rsidRPr="008231ED">
        <w:t>et</w:t>
      </w:r>
      <w:proofErr w:type="gramEnd"/>
      <w:r w:rsidR="008231ED" w:rsidRPr="008231ED">
        <w:t xml:space="preserve">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 xml:space="preserve">(BOGÓNEZ-FRANCO </w:t>
      </w:r>
      <w:proofErr w:type="gramStart"/>
      <w:r w:rsidR="008C5D2E" w:rsidRPr="008C5D2E">
        <w:t>et</w:t>
      </w:r>
      <w:proofErr w:type="gramEnd"/>
      <w:r w:rsidR="008C5D2E" w:rsidRPr="008C5D2E">
        <w:t xml:space="preserve"> al., 2013)</w:t>
      </w:r>
      <w:r w:rsidR="006415DD">
        <w:fldChar w:fldCharType="end"/>
      </w:r>
      <w:r w:rsidR="008C5D2E">
        <w:t xml:space="preserve"> e outros. Este circuito integrado permite a medição de impedância para frequências até 100 kHz, com resolução inferior a 0,1 Hz, utilizando varredura de </w:t>
      </w:r>
      <w:proofErr w:type="spellStart"/>
      <w:r w:rsidR="007B0C4E">
        <w:t>senoide</w:t>
      </w:r>
      <w:r w:rsidR="008C5D2E">
        <w:t>s</w:t>
      </w:r>
      <w:proofErr w:type="spellEnd"/>
      <w:r w:rsidR="008C5D2E">
        <w:t>. A faixa de medição de impedância varia entre 1 </w:t>
      </w:r>
      <w:proofErr w:type="spellStart"/>
      <w:r w:rsidR="008C5D2E">
        <w:t>kΩ</w:t>
      </w:r>
      <w:proofErr w:type="spellEnd"/>
      <w:r w:rsidR="008C5D2E">
        <w:t xml:space="preserve"> e </w:t>
      </w:r>
      <w:proofErr w:type="gramStart"/>
      <w:r w:rsidR="008C5D2E">
        <w:t>10</w:t>
      </w:r>
      <w:r w:rsidR="008231ED">
        <w:t> M</w:t>
      </w:r>
      <w:proofErr w:type="gramEnd"/>
      <w:r w:rsidR="008231ED">
        <w:t xml:space="preserve">Ω, podendo ser alterada para 100 Ω </w:t>
      </w:r>
      <w:r w:rsidR="00B62F42">
        <w:t>a</w:t>
      </w:r>
      <w:r w:rsidR="008231ED">
        <w:t xml:space="preserve"> 1 </w:t>
      </w:r>
      <w:proofErr w:type="spellStart"/>
      <w:r w:rsidR="008231ED">
        <w:t>kΩ</w:t>
      </w:r>
      <w:proofErr w:type="spellEnd"/>
      <w:r w:rsidR="008231ED">
        <w:t xml:space="preserve"> com circuito externo. O</w:t>
      </w:r>
      <w:r w:rsidR="003111D5">
        <w:t xml:space="preserve"> componente fornece comunicação através de interface serial </w:t>
      </w:r>
      <w:bookmarkStart w:id="116" w:name="sigla_I2C"/>
      <w:r w:rsidR="003111D5">
        <w:t>I</w:t>
      </w:r>
      <w:r w:rsidR="003111D5">
        <w:rPr>
          <w:vertAlign w:val="subscript"/>
        </w:rPr>
        <w:t>2</w:t>
      </w:r>
      <w:r w:rsidR="003111D5">
        <w:t>C</w:t>
      </w:r>
      <w:bookmarkEnd w:id="116"/>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 xml:space="preserve">(SANCHEZ </w:t>
      </w:r>
      <w:proofErr w:type="gramStart"/>
      <w:r>
        <w:t>et</w:t>
      </w:r>
      <w:proofErr w:type="gramEnd"/>
      <w:r>
        <w:t xml:space="preserve"> al., 2013)</w:t>
      </w:r>
      <w:r w:rsidR="006415DD">
        <w:fldChar w:fldCharType="end"/>
      </w:r>
      <w:r>
        <w:t xml:space="preserve">, capaz de medir impedância em frequências de até 150 kHz, utilizando varredura de senoide ou técnica </w:t>
      </w:r>
      <w:proofErr w:type="spellStart"/>
      <w:r>
        <w:t>multissenos</w:t>
      </w:r>
      <w:proofErr w:type="spellEnd"/>
      <w:r>
        <w:t xml:space="preserve"> com até 4 frequências. A aquisição dos dados e controle do circuito integrado é realizada por protocolo serial </w:t>
      </w:r>
      <w:bookmarkStart w:id="117" w:name="sigla_SPI"/>
      <w:r>
        <w:t>SPI</w:t>
      </w:r>
      <w:bookmarkEnd w:id="117"/>
      <w:r>
        <w:t xml:space="preserve"> (</w:t>
      </w:r>
      <w:r w:rsidRPr="007B0C4E">
        <w:rPr>
          <w:rStyle w:val="OtherLanguage"/>
          <w:iCs/>
          <w:lang w:val="pt-BR"/>
        </w:rPr>
        <w:t xml:space="preserve">Serial </w:t>
      </w:r>
      <w:proofErr w:type="spellStart"/>
      <w:r w:rsidRPr="007B0C4E">
        <w:rPr>
          <w:rStyle w:val="OtherLanguage"/>
          <w:iCs/>
          <w:lang w:val="pt-BR"/>
        </w:rPr>
        <w:t>Peripherial</w:t>
      </w:r>
      <w:proofErr w:type="spellEnd"/>
      <w:r w:rsidRPr="007B0C4E">
        <w:rPr>
          <w:rStyle w:val="OtherLanguage"/>
          <w:iCs/>
          <w:lang w:val="pt-BR"/>
        </w:rPr>
        <w:t xml:space="preserve">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8" w:name="_Toc465179630"/>
      <w:r>
        <w:t xml:space="preserve">Posicionamento sobre a abordagem </w:t>
      </w:r>
      <w:r w:rsidR="00BA4305">
        <w:t>a</w:t>
      </w:r>
      <w:r>
        <w:t xml:space="preserve"> ser utilizada</w:t>
      </w:r>
      <w:bookmarkEnd w:id="118"/>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w:t>
      </w:r>
      <w:proofErr w:type="spellStart"/>
      <w:r>
        <w:t>tetrapolar</w:t>
      </w:r>
      <w:proofErr w:type="spellEnd"/>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w:t>
      </w:r>
      <w:proofErr w:type="spellStart"/>
      <w:r>
        <w:t>kΩ</w:t>
      </w:r>
      <w:proofErr w:type="spellEnd"/>
      <w:r w:rsidR="004F7D78">
        <w:t>, faixa que compreende 75% dos tecidos biológicos</w:t>
      </w:r>
      <w:r>
        <w:t>.</w:t>
      </w:r>
      <w:r w:rsidR="004F7D78">
        <w:t xml:space="preserve"> </w:t>
      </w:r>
      <w:r>
        <w:t xml:space="preserve">A forma de onda a ser utilizada será a </w:t>
      </w:r>
      <w:proofErr w:type="spellStart"/>
      <w:r w:rsidRPr="00ED4D7A">
        <w:rPr>
          <w:rStyle w:val="OtherLanguage"/>
          <w:lang w:val="pt-BR"/>
        </w:rPr>
        <w:t>chirp</w:t>
      </w:r>
      <w:proofErr w:type="spellEnd"/>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9" w:name="_Toc465179631"/>
      <w:r>
        <w:lastRenderedPageBreak/>
        <w:t>Materiais e Métodos</w:t>
      </w:r>
      <w:bookmarkEnd w:id="119"/>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20" w:name="sigla_LabVIEW"/>
      <w:proofErr w:type="gramStart"/>
      <w:r w:rsidR="009C61A9">
        <w:t>LabVIEW</w:t>
      </w:r>
      <w:bookmarkEnd w:id="120"/>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w:t>
      </w:r>
      <w:proofErr w:type="spellStart"/>
      <w:r w:rsidR="009C61A9">
        <w:t>k</w:t>
      </w:r>
      <w:r w:rsidR="0030439C">
        <w:t>Ω</w:t>
      </w:r>
      <w:proofErr w:type="spellEnd"/>
      <w:r w:rsidR="009C61A9">
        <w:t xml:space="preserve">, banda </w:t>
      </w:r>
      <w:r w:rsidR="0021760D">
        <w:t xml:space="preserve">de </w:t>
      </w:r>
      <w:proofErr w:type="gramStart"/>
      <w:r w:rsidR="0021760D">
        <w:t>1</w:t>
      </w:r>
      <w:proofErr w:type="gramEnd"/>
      <w:r w:rsidR="0021760D">
        <w:t xml:space="preserve"> kHz </w:t>
      </w:r>
      <w:r w:rsidR="00B62F42">
        <w:t>a</w:t>
      </w:r>
      <w:r w:rsidR="0021760D">
        <w:t xml:space="preserve"> 1</w:t>
      </w:r>
      <w:r w:rsidR="0030439C">
        <w:t> MHz</w:t>
      </w:r>
      <w:r w:rsidR="005D77BE">
        <w:t>,</w:t>
      </w:r>
      <w:r w:rsidR="0030439C">
        <w:t xml:space="preserve"> tempo de amostragem inferior a 1 s</w:t>
      </w:r>
      <w:r w:rsidR="005D77BE">
        <w:t xml:space="preserve"> e</w:t>
      </w:r>
      <w:r w:rsidR="0030439C">
        <w:t xml:space="preserve"> permitir a utilização das topologias </w:t>
      </w:r>
      <w:proofErr w:type="spellStart"/>
      <w:r w:rsidR="0030439C">
        <w:t>tetrapolar</w:t>
      </w:r>
      <w:proofErr w:type="spellEnd"/>
      <w:r w:rsidR="0030439C">
        <w:t xml:space="preserve">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proofErr w:type="spellStart"/>
      <w:r w:rsidR="001B6BC0" w:rsidRPr="00B819F5">
        <w:rPr>
          <w:rStyle w:val="OtherLanguage"/>
          <w:lang w:val="pt-BR"/>
        </w:rPr>
        <w:t>chirp</w:t>
      </w:r>
      <w:proofErr w:type="spellEnd"/>
      <w:r w:rsidR="001B6BC0">
        <w:t xml:space="preserve"> ternária.</w:t>
      </w:r>
    </w:p>
    <w:p w:rsidR="00D549A7" w:rsidRDefault="00D549A7" w:rsidP="00FE6932">
      <w:pPr>
        <w:pStyle w:val="Ttulo2"/>
      </w:pPr>
      <w:bookmarkStart w:id="121" w:name="_Toc465179632"/>
      <w:r>
        <w:t>Topologia</w:t>
      </w:r>
      <w:r w:rsidR="00F823C5">
        <w:t xml:space="preserve"> de </w:t>
      </w:r>
      <w:r w:rsidR="00F823C5" w:rsidRPr="00F823C5">
        <w:rPr>
          <w:rStyle w:val="OtherLanguage"/>
        </w:rPr>
        <w:t>hardware</w:t>
      </w:r>
      <w:bookmarkEnd w:id="121"/>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9B6C59">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w:t>
      </w:r>
      <w:r w:rsidR="001D512D">
        <w:t>Já o</w:t>
      </w:r>
      <w:r>
        <w:t xml:space="preserve"> </w:t>
      </w:r>
      <w:r w:rsidRPr="000D1796">
        <w:rPr>
          <w:rStyle w:val="OtherLanguage"/>
          <w:lang w:val="pt-BR"/>
        </w:rPr>
        <w:t>hardware</w:t>
      </w:r>
      <w:r>
        <w:t xml:space="preserve"> engloba componentes eletrônicos analógicos para</w:t>
      </w:r>
      <w:r w:rsidR="001D512D">
        <w:t xml:space="preserve"> modulação,</w:t>
      </w:r>
      <w:r>
        <w:t xml:space="preserve"> amplificação e filtragem dos sinais, e componentes digitais, necessários para realizar a comunicação </w:t>
      </w:r>
      <w:bookmarkStart w:id="122" w:name="sigla_USB"/>
      <w:r>
        <w:t>USB</w:t>
      </w:r>
      <w:bookmarkEnd w:id="122"/>
      <w:r>
        <w:t xml:space="preserve"> com o</w:t>
      </w:r>
      <w:r w:rsidRPr="001D512D">
        <w:t xml:space="preserve"> </w:t>
      </w:r>
      <w:r w:rsidR="001D512D" w:rsidRPr="001D512D">
        <w:t>computador</w:t>
      </w:r>
      <w:r w:rsidRPr="001D512D">
        <w:t>,</w:t>
      </w:r>
      <w:r>
        <w:t xml:space="preserve">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proofErr w:type="spellStart"/>
      <w:r w:rsidR="008466D7" w:rsidRPr="00861C7A">
        <w:rPr>
          <w:rStyle w:val="OtherLanguage"/>
          <w:lang w:val="pt-BR"/>
        </w:rPr>
        <w:t>chirp</w:t>
      </w:r>
      <w:proofErr w:type="spellEnd"/>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8C27DF">
        <w:t xml:space="preserve"> </w:t>
      </w:r>
      <w:r w:rsidR="008C27DF" w:rsidRPr="000D1796">
        <w:t>(</w:t>
      </w:r>
      <w:r w:rsidR="008C27DF">
        <w:fldChar w:fldCharType="begin"/>
      </w:r>
      <w:r w:rsidR="008C27DF">
        <w:instrText xml:space="preserve"> REF _Ref404403562 \h  \* MERGEFORMAT </w:instrText>
      </w:r>
      <w:r w:rsidR="008C27DF">
        <w:fldChar w:fldCharType="separate"/>
      </w:r>
      <w:r w:rsidR="009B6C59">
        <w:t>Figura 32</w:t>
      </w:r>
      <w:r w:rsidR="008C27DF">
        <w:fldChar w:fldCharType="end"/>
      </w:r>
      <w:r w:rsidR="008C27DF" w:rsidRPr="000D1796">
        <w:t>)</w:t>
      </w:r>
      <w:r w:rsidR="00F4499C">
        <w:t>.</w:t>
      </w:r>
    </w:p>
    <w:p w:rsidR="008C27DF" w:rsidRDefault="008C27DF" w:rsidP="008C27DF">
      <w:pPr>
        <w:pStyle w:val="Figure"/>
      </w:pPr>
      <w:r>
        <w:rPr>
          <w:noProof/>
          <w:lang w:eastAsia="pt-BR"/>
        </w:rPr>
        <w:lastRenderedPageBreak/>
        <w:drawing>
          <wp:inline distT="0" distB="0" distL="0" distR="0" wp14:anchorId="2F85512A" wp14:editId="2887970B">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612130" cy="2123440"/>
                    </a:xfrm>
                    <a:prstGeom prst="rect">
                      <a:avLst/>
                    </a:prstGeom>
                  </pic:spPr>
                </pic:pic>
              </a:graphicData>
            </a:graphic>
          </wp:inline>
        </w:drawing>
      </w:r>
    </w:p>
    <w:p w:rsidR="008C27DF" w:rsidRDefault="008C27DF" w:rsidP="008C27DF">
      <w:pPr>
        <w:pStyle w:val="Legenda"/>
      </w:pPr>
      <w:bookmarkStart w:id="123" w:name="_Ref404403562"/>
      <w:r>
        <w:t xml:space="preserve">Figura </w:t>
      </w:r>
      <w:fldSimple w:instr=" SEQ Figura \* ARABIC ">
        <w:r w:rsidR="00C7665F">
          <w:rPr>
            <w:noProof/>
          </w:rPr>
          <w:t>32</w:t>
        </w:r>
      </w:fldSimple>
      <w:bookmarkEnd w:id="123"/>
      <w:r>
        <w:t xml:space="preserve">: Topologia do sistema de aquisição de bioimpedância, onde um software feito em </w:t>
      </w:r>
      <w:proofErr w:type="gramStart"/>
      <w:r>
        <w:t>LabVIEW</w:t>
      </w:r>
      <w:proofErr w:type="gramEnd"/>
      <w:r>
        <w:t xml:space="preserve"> controla o Hardware por interface USB, este excita o tecido biológico (Z(</w:t>
      </w:r>
      <w:r>
        <w:rPr>
          <w:rFonts w:cs="Times New Roman"/>
        </w:rPr>
        <w:t>ω</w:t>
      </w:r>
      <w:r>
        <w:t xml:space="preserve">)), com o sinal vindo do modulador da </w:t>
      </w:r>
      <w:proofErr w:type="spellStart"/>
      <w:r>
        <w:t>chirp</w:t>
      </w:r>
      <w:proofErr w:type="spellEnd"/>
      <w:r>
        <w:t xml:space="preserve"> ternária, através da fonte de corrente controlada por tensão (VCCS). Por fim, a corrente aplicada ao tecido e a tensão lida sobre o mesmo são digitalizados através do sistema de aquisição e de seus respectivos condicionadores, Condicionador I e Condicionador V, e são enviadas ao Software para processamento. V(i) é o sinal proporcional a corrente de excitação (i) aplicada ao tecido.</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w:t>
      </w:r>
      <w:proofErr w:type="spellStart"/>
      <w:r w:rsidR="008E6ED6">
        <w:t>chirp</w:t>
      </w:r>
      <w:proofErr w:type="spellEnd"/>
      <w:r w:rsidR="008E6ED6">
        <w:t xml:space="preserve">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proofErr w:type="spellStart"/>
      <w:r w:rsidR="00A16060" w:rsidRPr="009600D8">
        <w:rPr>
          <w:rStyle w:val="OtherLanguage"/>
          <w:lang w:val="pt-BR"/>
        </w:rPr>
        <w:t>aliasing</w:t>
      </w:r>
      <w:proofErr w:type="spellEnd"/>
      <w:r w:rsidR="000216DB">
        <w:t xml:space="preserve"> e adequar</w:t>
      </w:r>
      <w:r w:rsidR="00BA706D" w:rsidRPr="00BA706D">
        <w:t xml:space="preserve"> </w:t>
      </w:r>
      <w:r w:rsidR="000216DB">
        <w:t>o sinal à</w:t>
      </w:r>
      <w:r w:rsidR="00BA706D" w:rsidRPr="00BA706D">
        <w:t xml:space="preserve"> faixa de entrada dos </w:t>
      </w:r>
      <w:proofErr w:type="spellStart"/>
      <w:r w:rsidR="00BA706D" w:rsidRPr="00BA706D">
        <w:t>ADCs</w:t>
      </w:r>
      <w:proofErr w:type="spellEnd"/>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proofErr w:type="spellStart"/>
      <w:r w:rsidR="00A16060" w:rsidRPr="00861C7A">
        <w:rPr>
          <w:rStyle w:val="OtherLanguage"/>
          <w:lang w:val="pt-BR"/>
        </w:rPr>
        <w:t>chirp</w:t>
      </w:r>
      <w:proofErr w:type="spellEnd"/>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tecido (</w:t>
      </w:r>
      <w:r w:rsidR="000216DB" w:rsidRPr="00BC2154">
        <w:rPr>
          <w:position w:val="-10"/>
        </w:rPr>
        <w:object w:dxaOrig="760" w:dyaOrig="340">
          <v:shape id="_x0000_i1071" type="#_x0000_t75" style="width:36pt;height:14.25pt" o:ole="">
            <v:imagedata r:id="rId151" o:title=""/>
          </v:shape>
          <o:OLEObject Type="Embed" ProgID="Equation.3" ShapeID="_x0000_i1071" DrawAspect="Content" ObjectID="_1539330828" r:id="rId152"/>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9B6C59">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w:t>
      </w:r>
      <w:r>
        <w:rPr>
          <w:lang w:eastAsia="ar-SA"/>
        </w:rPr>
        <w:lastRenderedPageBreak/>
        <w:t xml:space="preserve">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proofErr w:type="spellStart"/>
      <w:r w:rsidR="002455CB" w:rsidRPr="009600D8">
        <w:rPr>
          <w:rStyle w:val="OtherLanguage"/>
          <w:lang w:val="pt-BR"/>
        </w:rPr>
        <w:t>chirp</w:t>
      </w:r>
      <w:proofErr w:type="spellEnd"/>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o microcontrolador</w:t>
      </w:r>
      <w:r>
        <w:t xml:space="preserve">, modulador da </w:t>
      </w:r>
      <w:proofErr w:type="spellStart"/>
      <w:r>
        <w:t>chirp</w:t>
      </w:r>
      <w:proofErr w:type="spellEnd"/>
      <w:r>
        <w:t xml:space="preserve"> ternária,</w:t>
      </w:r>
      <w:r w:rsidR="008C27DF">
        <w:t xml:space="preserve"> sistema de aquisição,</w:t>
      </w:r>
      <w:r>
        <w:t xml:space="preserve"> fonte de corrente controlada por tensão (VCCS) e os condicionadores de corrente (Condicionador I) e tensão (Condicionador V).</w:t>
      </w:r>
    </w:p>
    <w:p w:rsidR="00C514A3" w:rsidRDefault="002918C3" w:rsidP="002918C3">
      <w:pPr>
        <w:pStyle w:val="Ttulo3"/>
      </w:pPr>
      <w:bookmarkStart w:id="124" w:name="_Toc465179633"/>
      <w:r>
        <w:t>Microcontrolador</w:t>
      </w:r>
      <w:bookmarkEnd w:id="124"/>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 xml:space="preserve">NXP </w:t>
      </w:r>
      <w:proofErr w:type="spellStart"/>
      <w:r w:rsidRPr="00A93979">
        <w:rPr>
          <w:rStyle w:val="OtherLanguage"/>
          <w:lang w:val="pt-BR"/>
        </w:rPr>
        <w:t>Semiconductors</w:t>
      </w:r>
      <w:proofErr w:type="spellEnd"/>
      <w:r w:rsidRPr="00A93979">
        <w:t xml:space="preserve">. </w:t>
      </w:r>
      <w:r>
        <w:t xml:space="preserve">O LPC4370 é um microcontrolador baseado em tecnologia </w:t>
      </w:r>
      <w:bookmarkStart w:id="125" w:name="sigla_ARM"/>
      <w:r>
        <w:t>ARM</w:t>
      </w:r>
      <w:bookmarkEnd w:id="125"/>
      <w:r>
        <w:t xml:space="preserve"> com </w:t>
      </w:r>
      <w:r w:rsidR="00D33B94">
        <w:t>frequência</w:t>
      </w:r>
      <w:r>
        <w:t xml:space="preserve"> de </w:t>
      </w:r>
      <w:proofErr w:type="spellStart"/>
      <w:r w:rsidRPr="009600D8">
        <w:rPr>
          <w:rStyle w:val="OtherLanguage"/>
          <w:lang w:val="pt-BR"/>
        </w:rPr>
        <w:t>clock</w:t>
      </w:r>
      <w:proofErr w:type="spellEnd"/>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spellStart"/>
      <w:proofErr w:type="gramStart"/>
      <w:r>
        <w:t>k</w:t>
      </w:r>
      <w:r w:rsidR="001A34CD">
        <w:t>B</w:t>
      </w:r>
      <w:r>
        <w:t>ytes</w:t>
      </w:r>
      <w:proofErr w:type="spellEnd"/>
      <w:proofErr w:type="gramEnd"/>
      <w:r>
        <w:t xml:space="preserve"> de memória </w:t>
      </w:r>
      <w:bookmarkStart w:id="126" w:name="sigla_RAM"/>
      <w:r>
        <w:t>RAM</w:t>
      </w:r>
      <w:bookmarkEnd w:id="126"/>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7" w:name="sigla_MSPS"/>
      <w:r w:rsidR="00932AF6">
        <w:t>MSPS</w:t>
      </w:r>
      <w:bookmarkEnd w:id="127"/>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8" w:name="sigla_DMA"/>
      <w:r w:rsidR="00815C9F">
        <w:t>DMA</w:t>
      </w:r>
      <w:bookmarkEnd w:id="128"/>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9B6C59">
        <w:t xml:space="preserve">Figura </w:t>
      </w:r>
      <w:r w:rsidR="009B6C59">
        <w:rPr>
          <w:noProof/>
        </w:rPr>
        <w:t>33</w:t>
      </w:r>
      <w:r w:rsidR="006415DD">
        <w:fldChar w:fldCharType="end"/>
      </w:r>
      <w:r w:rsidR="006B7AAA">
        <w:t>)</w:t>
      </w:r>
      <w:r w:rsidR="00756D7C">
        <w:t xml:space="preserve">, também disponibilizada pela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326129">
      <w:pPr>
        <w:pStyle w:val="Figure"/>
      </w:pPr>
      <w:r>
        <w:rPr>
          <w:noProof/>
          <w:lang w:eastAsia="pt-BR"/>
        </w:rPr>
        <w:lastRenderedPageBreak/>
        <w:drawing>
          <wp:inline distT="0" distB="0" distL="0" distR="0">
            <wp:extent cx="5762625" cy="2647950"/>
            <wp:effectExtent l="0" t="0" r="9525" b="0"/>
            <wp:docPr id="38" name="Imagem 54" descr="LPC-Lin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LPC-Link2"/>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762625" cy="2647950"/>
                    </a:xfrm>
                    <a:prstGeom prst="rect">
                      <a:avLst/>
                    </a:prstGeom>
                    <a:noFill/>
                    <a:ln>
                      <a:noFill/>
                    </a:ln>
                  </pic:spPr>
                </pic:pic>
              </a:graphicData>
            </a:graphic>
          </wp:inline>
        </w:drawing>
      </w:r>
    </w:p>
    <w:p w:rsidR="001D512D" w:rsidRDefault="00AC187C" w:rsidP="001D512D">
      <w:pPr>
        <w:pStyle w:val="Legenda"/>
        <w:rPr>
          <w:rStyle w:val="OtherLanguage"/>
          <w:lang w:val="pt-BR"/>
        </w:rPr>
      </w:pPr>
      <w:bookmarkStart w:id="129" w:name="_Ref405084401"/>
      <w:r>
        <w:t xml:space="preserve">Figura </w:t>
      </w:r>
      <w:r w:rsidR="006415DD">
        <w:fldChar w:fldCharType="begin"/>
      </w:r>
      <w:r>
        <w:instrText xml:space="preserve"> SEQ Figura \* ARABIC </w:instrText>
      </w:r>
      <w:r w:rsidR="006415DD">
        <w:fldChar w:fldCharType="separate"/>
      </w:r>
      <w:r w:rsidR="00C7665F">
        <w:rPr>
          <w:noProof/>
        </w:rPr>
        <w:t>33</w:t>
      </w:r>
      <w:r w:rsidR="006415DD">
        <w:fldChar w:fldCharType="end"/>
      </w:r>
      <w:bookmarkEnd w:id="129"/>
      <w:r>
        <w:t xml:space="preserve">: </w:t>
      </w:r>
      <w:r w:rsidR="006B7AAA">
        <w:t>Placa de desenvolvimento LPC-</w:t>
      </w:r>
      <w:r w:rsidR="006B7AAA" w:rsidRPr="001A34CD">
        <w:t>Link2</w:t>
      </w:r>
      <w:r w:rsidRPr="001A34CD">
        <w:t>.</w:t>
      </w:r>
      <w:r w:rsidR="00AE7EA8" w:rsidRPr="001A34CD">
        <w:t xml:space="preserve"> </w:t>
      </w:r>
      <w:r w:rsidR="00756D7C" w:rsidRPr="001A34CD">
        <w:t xml:space="preserve">Fonte: NXP </w:t>
      </w:r>
      <w:proofErr w:type="spellStart"/>
      <w:r w:rsidR="00756D7C" w:rsidRPr="001A34CD">
        <w:t>Semiconductors</w:t>
      </w:r>
      <w:proofErr w:type="spellEnd"/>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mento</w:t>
      </w:r>
      <w:r>
        <w:rPr>
          <w:lang w:eastAsia="ar-SA"/>
        </w:rPr>
        <w:t xml:space="preserve"> para este</w:t>
      </w:r>
      <w:r w:rsidR="0006069E">
        <w:rPr>
          <w:lang w:eastAsia="ar-SA"/>
        </w:rPr>
        <w:t xml:space="preserve"> microcontrolador foi escrito utilizando o ambiente de desenvolvimento </w:t>
      </w:r>
      <w:proofErr w:type="spellStart"/>
      <w:proofErr w:type="gramStart"/>
      <w:r w:rsidR="0006069E">
        <w:rPr>
          <w:lang w:eastAsia="ar-SA"/>
        </w:rPr>
        <w:t>LPCXpresso</w:t>
      </w:r>
      <w:proofErr w:type="spellEnd"/>
      <w:proofErr w:type="gramEnd"/>
      <w:r w:rsidR="0006069E">
        <w:rPr>
          <w:lang w:eastAsia="ar-SA"/>
        </w:rPr>
        <w:t xml:space="preserve"> IDE</w:t>
      </w:r>
      <w:r w:rsidR="001D512D">
        <w:rPr>
          <w:lang w:eastAsia="ar-SA"/>
        </w:rPr>
        <w:t xml:space="preserve"> (versão </w:t>
      </w:r>
      <w:r w:rsidR="001D512D" w:rsidRPr="001D512D">
        <w:t>7.6.2_326</w:t>
      </w:r>
      <w:r w:rsidR="001D512D">
        <w:rPr>
          <w:lang w:eastAsia="ar-SA"/>
        </w:rPr>
        <w:t>)</w:t>
      </w:r>
      <w:r w:rsidR="0006069E">
        <w:rPr>
          <w:lang w:eastAsia="ar-SA"/>
        </w:rPr>
        <w:t>, também fornecido pela NXP.</w:t>
      </w:r>
    </w:p>
    <w:p w:rsidR="0006069E" w:rsidRDefault="00D74229" w:rsidP="00662100">
      <w:pPr>
        <w:rPr>
          <w:lang w:eastAsia="ar-SA"/>
        </w:rPr>
      </w:pPr>
      <w:r>
        <w:rPr>
          <w:lang w:eastAsia="ar-SA"/>
        </w:rPr>
        <w:t xml:space="preserve">A comunicação USB foi configurada por firmwar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 xml:space="preserve">(COMPAQ COMPUTER CORPORATION </w:t>
      </w:r>
      <w:proofErr w:type="gramStart"/>
      <w:r w:rsidR="00807AC7" w:rsidRPr="00807AC7">
        <w:t>et</w:t>
      </w:r>
      <w:proofErr w:type="gramEnd"/>
      <w:r w:rsidR="00807AC7" w:rsidRPr="00807AC7">
        <w:t xml:space="preserve">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w:t>
      </w:r>
      <w:proofErr w:type="spellStart"/>
      <w:r w:rsidR="002C74A1">
        <w:rPr>
          <w:rStyle w:val="OtherLanguage"/>
          <w:lang w:val="pt-BR"/>
        </w:rPr>
        <w:t>Speed</w:t>
      </w:r>
      <w:proofErr w:type="spellEnd"/>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30" w:name="_Toc465179634"/>
      <w:r>
        <w:t xml:space="preserve">Modulador da </w:t>
      </w:r>
      <w:proofErr w:type="spellStart"/>
      <w:r>
        <w:t>chirp</w:t>
      </w:r>
      <w:proofErr w:type="spellEnd"/>
      <w:r>
        <w:t xml:space="preserve"> ternária</w:t>
      </w:r>
      <w:bookmarkEnd w:id="130"/>
    </w:p>
    <w:p w:rsidR="00E15990" w:rsidRDefault="00814AF9" w:rsidP="00814AF9">
      <w:pPr>
        <w:rPr>
          <w:lang w:eastAsia="ar-SA"/>
        </w:rPr>
      </w:pPr>
      <w:r>
        <w:rPr>
          <w:lang w:eastAsia="ar-SA"/>
        </w:rPr>
        <w:t xml:space="preserve">A modulação da </w:t>
      </w:r>
      <w:proofErr w:type="spellStart"/>
      <w:r w:rsidRPr="009600D8">
        <w:rPr>
          <w:rStyle w:val="OtherLanguage"/>
          <w:lang w:val="pt-BR"/>
        </w:rPr>
        <w:t>chirp</w:t>
      </w:r>
      <w:proofErr w:type="spellEnd"/>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proofErr w:type="spellStart"/>
      <w:r w:rsidRPr="00C72AD2">
        <w:rPr>
          <w:rStyle w:val="OtherLanguage"/>
          <w:lang w:val="pt-BR"/>
        </w:rPr>
        <w:t>chirp</w:t>
      </w:r>
      <w:proofErr w:type="spellEnd"/>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spellStart"/>
      <w:proofErr w:type="gramStart"/>
      <w:r w:rsidR="0056646C">
        <w:t>TChirpPos</w:t>
      </w:r>
      <w:proofErr w:type="spellEnd"/>
      <w:proofErr w:type="gramEnd"/>
      <w:r w:rsidRPr="0060201C">
        <w:t xml:space="preserve"> e </w:t>
      </w:r>
      <w:proofErr w:type="spellStart"/>
      <w:r w:rsidR="0056646C">
        <w:t>TChirpNeg</w:t>
      </w:r>
      <w:proofErr w:type="spellEnd"/>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 xml:space="preserve">em instantes de tempo precisos, controladas por um algoritmo interno com o auxílio de temporizadores e comparadores. Onde </w:t>
      </w:r>
      <w:r w:rsidR="00814AF9">
        <w:rPr>
          <w:lang w:eastAsia="ar-SA"/>
        </w:rPr>
        <w:lastRenderedPageBreak/>
        <w:t>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proofErr w:type="spellStart"/>
      <w:r w:rsidRPr="009600D8">
        <w:rPr>
          <w:rStyle w:val="OtherLanguage"/>
          <w:lang w:val="pt-BR"/>
        </w:rPr>
        <w:t>chirp</w:t>
      </w:r>
      <w:proofErr w:type="spellEnd"/>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w:t>
      </w:r>
      <w:proofErr w:type="spellStart"/>
      <w:r>
        <w:rPr>
          <w:lang w:eastAsia="ar-SA"/>
        </w:rPr>
        <w:t>incial</w:t>
      </w:r>
      <w:proofErr w:type="spellEnd"/>
      <w:r>
        <w:rPr>
          <w:lang w:eastAsia="ar-SA"/>
        </w:rPr>
        <w:t xml:space="preserve"> (f</w:t>
      </w:r>
      <w:r>
        <w:rPr>
          <w:vertAlign w:val="subscript"/>
          <w:lang w:eastAsia="ar-SA"/>
        </w:rPr>
        <w:t>0</w:t>
      </w:r>
      <w:r>
        <w:rPr>
          <w:lang w:eastAsia="ar-SA"/>
        </w:rPr>
        <w:t xml:space="preserve">), a </w:t>
      </w:r>
      <w:r w:rsidR="00D33B94">
        <w:rPr>
          <w:lang w:eastAsia="ar-SA"/>
        </w:rPr>
        <w:t>frequência</w:t>
      </w:r>
      <w:r>
        <w:rPr>
          <w:lang w:eastAsia="ar-SA"/>
        </w:rPr>
        <w:t xml:space="preserve"> final (</w:t>
      </w:r>
      <w:proofErr w:type="spellStart"/>
      <w:r>
        <w:rPr>
          <w:lang w:eastAsia="ar-SA"/>
        </w:rPr>
        <w:t>f</w:t>
      </w:r>
      <w:r>
        <w:rPr>
          <w:vertAlign w:val="subscript"/>
          <w:lang w:eastAsia="ar-SA"/>
        </w:rPr>
        <w:t>fin</w:t>
      </w:r>
      <w:proofErr w:type="spellEnd"/>
      <w:r>
        <w:rPr>
          <w:lang w:eastAsia="ar-SA"/>
        </w:rPr>
        <w:t>), a fase inicial (θ</w:t>
      </w:r>
      <w:r>
        <w:rPr>
          <w:vertAlign w:val="subscript"/>
          <w:lang w:eastAsia="ar-SA"/>
        </w:rPr>
        <w:t>0</w:t>
      </w:r>
      <w:r>
        <w:rPr>
          <w:lang w:eastAsia="ar-SA"/>
        </w:rPr>
        <w:t xml:space="preserve">) e o valor de α, que controla a largura dos pulsos da </w:t>
      </w:r>
      <w:proofErr w:type="spellStart"/>
      <w:r w:rsidRPr="009600D8">
        <w:rPr>
          <w:rStyle w:val="OtherLanguage"/>
          <w:lang w:val="pt-BR"/>
        </w:rPr>
        <w:t>chirp</w:t>
      </w:r>
      <w:proofErr w:type="spellEnd"/>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31" w:name="_Toc465179635"/>
      <w:r>
        <w:t>Periféricos do microcontrolador</w:t>
      </w:r>
      <w:bookmarkEnd w:id="131"/>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w:t>
      </w:r>
      <w:proofErr w:type="spellStart"/>
      <w:r w:rsidR="00EE1B4F" w:rsidRPr="0056646C">
        <w:rPr>
          <w:lang w:eastAsia="ar-SA"/>
        </w:rPr>
        <w:t>ns</w:t>
      </w:r>
      <w:proofErr w:type="spellEnd"/>
      <w:r w:rsidR="00CD08CB">
        <w:rPr>
          <w:lang w:eastAsia="ar-SA"/>
        </w:rPr>
        <w:t xml:space="preserve"> (para </w:t>
      </w:r>
      <w:proofErr w:type="spellStart"/>
      <w:r w:rsidR="00CD08CB" w:rsidRPr="008856A7">
        <w:rPr>
          <w:rStyle w:val="OtherLanguage"/>
          <w:lang w:val="pt-BR"/>
        </w:rPr>
        <w:t>chirps</w:t>
      </w:r>
      <w:proofErr w:type="spellEnd"/>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2" w:name="sigla_SCT"/>
      <w:r>
        <w:rPr>
          <w:lang w:eastAsia="ar-SA"/>
        </w:rPr>
        <w:t>SCT</w:t>
      </w:r>
      <w:bookmarkEnd w:id="132"/>
      <w:r>
        <w:rPr>
          <w:lang w:eastAsia="ar-SA"/>
        </w:rPr>
        <w:t xml:space="preserve"> (</w:t>
      </w:r>
      <w:proofErr w:type="spellStart"/>
      <w:r w:rsidRPr="009600D8">
        <w:rPr>
          <w:rStyle w:val="OtherLanguage"/>
          <w:lang w:val="pt-BR"/>
        </w:rPr>
        <w:t>State</w:t>
      </w:r>
      <w:proofErr w:type="spellEnd"/>
      <w:r w:rsidRPr="009600D8">
        <w:rPr>
          <w:rStyle w:val="OtherLanguage"/>
          <w:lang w:val="pt-BR"/>
        </w:rPr>
        <w:t xml:space="preserve"> </w:t>
      </w:r>
      <w:proofErr w:type="spellStart"/>
      <w:r w:rsidRPr="009600D8">
        <w:rPr>
          <w:rStyle w:val="OtherLanguage"/>
          <w:lang w:val="pt-BR"/>
        </w:rPr>
        <w:t>Configurable</w:t>
      </w:r>
      <w:proofErr w:type="spellEnd"/>
      <w:r w:rsidRPr="009600D8">
        <w:rPr>
          <w:rStyle w:val="OtherLanguage"/>
          <w:lang w:val="pt-BR"/>
        </w:rPr>
        <w:t xml:space="preserv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proofErr w:type="spellStart"/>
      <w:r w:rsidRPr="009600D8">
        <w:rPr>
          <w:rStyle w:val="OtherLanguage"/>
          <w:lang w:val="pt-BR"/>
        </w:rPr>
        <w:t>clock</w:t>
      </w:r>
      <w:proofErr w:type="spellEnd"/>
      <w:r w:rsidR="00BC61BA">
        <w:rPr>
          <w:lang w:eastAsia="ar-SA"/>
        </w:rPr>
        <w:t xml:space="preserve"> principal</w:t>
      </w:r>
      <w:r w:rsidR="00447324">
        <w:rPr>
          <w:lang w:eastAsia="ar-SA"/>
        </w:rPr>
        <w:t xml:space="preserve"> (4,9 </w:t>
      </w:r>
      <w:proofErr w:type="spellStart"/>
      <w:r w:rsidR="00447324">
        <w:rPr>
          <w:lang w:eastAsia="ar-SA"/>
        </w:rPr>
        <w:t>ns</w:t>
      </w:r>
      <w:proofErr w:type="spellEnd"/>
      <w:r w:rsidR="00447324">
        <w:rPr>
          <w:lang w:eastAsia="ar-SA"/>
        </w:rPr>
        <w:t xml:space="preserve">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 xml:space="preserve">ocorre </w:t>
      </w:r>
      <w:proofErr w:type="gramStart"/>
      <w:r w:rsidR="00B62F42">
        <w:rPr>
          <w:lang w:eastAsia="ar-SA"/>
        </w:rPr>
        <w:t>a</w:t>
      </w:r>
      <w:proofErr w:type="gramEnd"/>
      <w:r w:rsidR="00AD7257">
        <w:rPr>
          <w:lang w:eastAsia="ar-SA"/>
        </w:rPr>
        <w:t xml:space="preserve">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9B6C59" w:rsidRPr="00342C61">
        <w:t xml:space="preserve">Figura </w:t>
      </w:r>
      <w:r w:rsidR="009B6C59">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lastRenderedPageBreak/>
        <w:drawing>
          <wp:inline distT="0" distB="0" distL="0" distR="0" wp14:anchorId="2F96B9ED" wp14:editId="446780F4">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3" w:name="_Ref436069127"/>
      <w:r w:rsidRPr="00342C61">
        <w:t xml:space="preserve">Figura </w:t>
      </w:r>
      <w:fldSimple w:instr=" SEQ Figura \* ARABIC ">
        <w:r w:rsidR="00C7665F">
          <w:rPr>
            <w:noProof/>
          </w:rPr>
          <w:t>34</w:t>
        </w:r>
      </w:fldSimple>
      <w:bookmarkEnd w:id="133"/>
      <w:r w:rsidRPr="00342C61">
        <w:t>:</w:t>
      </w:r>
      <w:r>
        <w:t xml:space="preserve"> Topologia de funcionamento do</w:t>
      </w:r>
      <w:r w:rsidRPr="00342C61">
        <w:t xml:space="preserve"> periférico SCT </w:t>
      </w:r>
      <w:r>
        <w:t>(</w:t>
      </w:r>
      <w:proofErr w:type="spellStart"/>
      <w:r w:rsidRPr="00342C61">
        <w:rPr>
          <w:rStyle w:val="OtherLanguage"/>
          <w:i/>
          <w:lang w:val="pt-BR"/>
        </w:rPr>
        <w:t>State</w:t>
      </w:r>
      <w:proofErr w:type="spellEnd"/>
      <w:r w:rsidRPr="00342C61">
        <w:rPr>
          <w:rStyle w:val="OtherLanguage"/>
          <w:i/>
          <w:lang w:val="pt-BR"/>
        </w:rPr>
        <w:t xml:space="preserve"> </w:t>
      </w:r>
      <w:proofErr w:type="spellStart"/>
      <w:r w:rsidRPr="00342C61">
        <w:rPr>
          <w:rStyle w:val="OtherLanguage"/>
          <w:i/>
          <w:lang w:val="pt-BR"/>
        </w:rPr>
        <w:t>Configurable</w:t>
      </w:r>
      <w:proofErr w:type="spellEnd"/>
      <w:r w:rsidRPr="00342C61">
        <w:rPr>
          <w:rStyle w:val="OtherLanguage"/>
          <w:i/>
          <w:lang w:val="pt-BR"/>
        </w:rPr>
        <w:t xml:space="preserv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w:t>
      </w:r>
      <w:proofErr w:type="spellStart"/>
      <w:r w:rsidR="0056646C">
        <w:rPr>
          <w:lang w:eastAsia="ar-SA"/>
        </w:rPr>
        <w:t>ns</w:t>
      </w:r>
      <w:proofErr w:type="spellEnd"/>
      <w:r w:rsidR="0056646C">
        <w:rPr>
          <w:lang w:eastAsia="ar-SA"/>
        </w:rPr>
        <w:t>),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r w:rsidR="00B62F42">
        <w:rPr>
          <w:lang w:eastAsia="ar-SA"/>
        </w:rPr>
        <w:t>a</w:t>
      </w:r>
      <w:r w:rsidR="00995BA2">
        <w:rPr>
          <w:lang w:eastAsia="ar-SA"/>
        </w:rPr>
        <w:t xml:space="preserve"> realizar </w:t>
      </w:r>
      <w:r w:rsidR="009442C9">
        <w:rPr>
          <w:lang w:eastAsia="ar-SA"/>
        </w:rPr>
        <w:t>poucos ciclos de uma</w:t>
      </w:r>
      <w:r w:rsidR="00813AD3">
        <w:rPr>
          <w:lang w:eastAsia="ar-SA"/>
        </w:rPr>
        <w:t xml:space="preserve"> </w:t>
      </w:r>
      <w:proofErr w:type="spellStart"/>
      <w:r w:rsidR="00813AD3" w:rsidRPr="009600D8">
        <w:rPr>
          <w:rStyle w:val="OtherLanguage"/>
          <w:lang w:val="pt-BR"/>
        </w:rPr>
        <w:t>chirp</w:t>
      </w:r>
      <w:proofErr w:type="spellEnd"/>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proofErr w:type="spellStart"/>
      <w:r w:rsidR="00995BA2" w:rsidRPr="009600D8">
        <w:rPr>
          <w:rStyle w:val="OtherLanguage"/>
          <w:lang w:val="pt-BR"/>
        </w:rPr>
        <w:t>chirp</w:t>
      </w:r>
      <w:proofErr w:type="spellEnd"/>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4" w:name="_Toc465179636"/>
      <w:r>
        <w:t>Processo de modulação</w:t>
      </w:r>
      <w:bookmarkEnd w:id="134"/>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proofErr w:type="spellStart"/>
      <w:r w:rsidR="00582654" w:rsidRPr="007C7ED9">
        <w:rPr>
          <w:rStyle w:val="OtherLanguage"/>
          <w:lang w:val="pt-BR"/>
        </w:rPr>
        <w:t>chirp</w:t>
      </w:r>
      <w:proofErr w:type="spellEnd"/>
      <w:r w:rsidR="00BD3EC8">
        <w:rPr>
          <w:lang w:eastAsia="ar-SA"/>
        </w:rPr>
        <w:t xml:space="preserve"> ternária</w:t>
      </w:r>
      <w:r w:rsidR="002E71BA">
        <w:rPr>
          <w:lang w:eastAsia="ar-SA"/>
        </w:rPr>
        <w:t>.</w:t>
      </w:r>
    </w:p>
    <w:p w:rsidR="002E71BA" w:rsidRDefault="007A7FFE" w:rsidP="007A7FFE">
      <w:r>
        <w:rPr>
          <w:lang w:eastAsia="ar-SA"/>
        </w:rPr>
        <w:lastRenderedPageBreak/>
        <w:t xml:space="preserve">Para modular </w:t>
      </w:r>
      <w:r w:rsidR="007E5187">
        <w:rPr>
          <w:lang w:eastAsia="ar-SA"/>
        </w:rPr>
        <w:t>um único</w:t>
      </w:r>
      <w:r>
        <w:rPr>
          <w:lang w:eastAsia="ar-SA"/>
        </w:rPr>
        <w:t xml:space="preserve"> ciclo da </w:t>
      </w:r>
      <w:proofErr w:type="spellStart"/>
      <w:r w:rsidRPr="007A7FFE">
        <w:rPr>
          <w:rStyle w:val="OtherLanguage"/>
          <w:lang w:val="pt-BR"/>
        </w:rPr>
        <w:t>chirp</w:t>
      </w:r>
      <w:proofErr w:type="spellEnd"/>
      <w:r>
        <w:rPr>
          <w:lang w:eastAsia="ar-SA"/>
        </w:rPr>
        <w:t xml:space="preserve"> ternária são necessários cinco eventos nesta ordem: </w:t>
      </w:r>
      <w:r w:rsidR="004960A7">
        <w:t xml:space="preserve">ativar </w:t>
      </w:r>
      <w:proofErr w:type="spellStart"/>
      <w:proofErr w:type="gramStart"/>
      <w:r w:rsidR="00172DE8">
        <w:t>TChirpPos</w:t>
      </w:r>
      <w:proofErr w:type="spellEnd"/>
      <w:proofErr w:type="gramEnd"/>
      <w:r w:rsidR="004960A7">
        <w:t xml:space="preserve">, desativar </w:t>
      </w:r>
      <w:proofErr w:type="spellStart"/>
      <w:r w:rsidR="00172DE8">
        <w:t>TChirpPos</w:t>
      </w:r>
      <w:proofErr w:type="spellEnd"/>
      <w:r w:rsidR="004960A7">
        <w:t xml:space="preserve">, ativar </w:t>
      </w:r>
      <w:proofErr w:type="spellStart"/>
      <w:r w:rsidR="00172DE8">
        <w:t>TChirpNeg</w:t>
      </w:r>
      <w:proofErr w:type="spellEnd"/>
      <w:r>
        <w:t>,</w:t>
      </w:r>
      <w:r w:rsidR="004960A7">
        <w:t xml:space="preserve"> desativar </w:t>
      </w:r>
      <w:proofErr w:type="spellStart"/>
      <w:r w:rsidR="00172DE8">
        <w:t>TChirpNeg</w:t>
      </w:r>
      <w:proofErr w:type="spellEnd"/>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proofErr w:type="spellStart"/>
      <w:r w:rsidR="007A7FFE" w:rsidRPr="007A7FFE">
        <w:rPr>
          <w:rStyle w:val="OtherLanguage"/>
          <w:lang w:val="pt-BR"/>
        </w:rPr>
        <w:t>chirp</w:t>
      </w:r>
      <w:proofErr w:type="spellEnd"/>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9B6C59" w:rsidRPr="00342C61">
        <w:t xml:space="preserve">Figura </w:t>
      </w:r>
      <w:r w:rsidR="009B6C59">
        <w:rPr>
          <w:noProof/>
        </w:rPr>
        <w:t>35</w:t>
      </w:r>
      <w:r w:rsidR="006415DD">
        <w:fldChar w:fldCharType="end"/>
      </w:r>
      <w:r w:rsidR="005C79A6">
        <w:t>)</w:t>
      </w:r>
      <w:r w:rsidR="00E57D36">
        <w:t>.</w:t>
      </w:r>
      <w:r w:rsidR="005C79A6">
        <w:t xml:space="preserve"> É importante observar que o evento 12 marca o fim dos ciclos da </w:t>
      </w:r>
      <w:proofErr w:type="spellStart"/>
      <w:r w:rsidR="005C79A6" w:rsidRPr="009600D8">
        <w:rPr>
          <w:rStyle w:val="OtherLanguage"/>
          <w:lang w:val="pt-BR"/>
        </w:rPr>
        <w:t>chirp</w:t>
      </w:r>
      <w:proofErr w:type="spellEnd"/>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drawing>
          <wp:inline distT="0" distB="0" distL="0" distR="0" wp14:anchorId="51CAF1E6" wp14:editId="71AED58D">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5" w:name="_Ref436075708"/>
      <w:r w:rsidRPr="00342C61">
        <w:t xml:space="preserve">Figura </w:t>
      </w:r>
      <w:fldSimple w:instr=" SEQ Figura \* ARABIC ">
        <w:r w:rsidR="00C7665F">
          <w:rPr>
            <w:noProof/>
          </w:rPr>
          <w:t>35</w:t>
        </w:r>
      </w:fldSimple>
      <w:bookmarkEnd w:id="135"/>
      <w:r w:rsidRPr="00342C61">
        <w:t>:</w:t>
      </w:r>
      <w:r w:rsidR="004960A7">
        <w:t xml:space="preserve"> </w:t>
      </w:r>
      <w:r>
        <w:t>Diagrama temporal que relaciona o padrão estabelecido entre a mudança de estado das saídas digitais e os eventos.</w:t>
      </w:r>
      <w:r w:rsidR="005C79A6">
        <w:t xml:space="preserve"> Os eventos de 0 </w:t>
      </w:r>
      <w:r w:rsidR="00B62F42">
        <w:t>a</w:t>
      </w:r>
      <w:r w:rsidR="005C79A6">
        <w:t xml:space="preserve"> 3 são responsáveis pela modulação do 1º ciclo da </w:t>
      </w:r>
      <w:proofErr w:type="spellStart"/>
      <w:r w:rsidR="005C79A6">
        <w:t>chirp</w:t>
      </w:r>
      <w:proofErr w:type="spellEnd"/>
      <w:r w:rsidR="005C79A6">
        <w:t xml:space="preserve">, os eventos de 4 </w:t>
      </w:r>
      <w:r w:rsidR="00B62F42">
        <w:t>a</w:t>
      </w:r>
      <w:r w:rsidR="005C79A6">
        <w:t xml:space="preserve"> 7 são responsáveis pelo 2º ciclo, os eventos de 8 </w:t>
      </w:r>
      <w:r w:rsidR="00B62F42">
        <w:t>a</w:t>
      </w:r>
      <w:r w:rsidR="005C79A6">
        <w:t xml:space="preserve"> 11 são responsáveis pelo 3º ciclo e o evento 12 é responsável por finalizar o processo, podendo ocorrer antes dos eventos </w:t>
      </w:r>
      <w:proofErr w:type="gramStart"/>
      <w:r w:rsidR="005C79A6">
        <w:t>4</w:t>
      </w:r>
      <w:proofErr w:type="gramEnd"/>
      <w:r w:rsidR="005C79A6">
        <w:t xml:space="preserve"> e 8, caso o número de ciclos desejados seja de 1 ou 2 ciclos.</w:t>
      </w:r>
    </w:p>
    <w:p w:rsidR="007E5187" w:rsidRDefault="00435610" w:rsidP="005E334F">
      <w:r>
        <w:t xml:space="preserve">O evento 12, além de marcar o fim dos ciclos da </w:t>
      </w:r>
      <w:proofErr w:type="spellStart"/>
      <w:r w:rsidRPr="00435610">
        <w:rPr>
          <w:rStyle w:val="OtherLanguage"/>
          <w:lang w:val="pt-BR"/>
        </w:rPr>
        <w:t>chirp</w:t>
      </w:r>
      <w:proofErr w:type="spellEnd"/>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proofErr w:type="spellStart"/>
      <w:r w:rsidRPr="009B4BA9">
        <w:rPr>
          <w:rStyle w:val="OtherLanguage"/>
          <w:lang w:val="pt-BR"/>
        </w:rPr>
        <w:t>chirp</w:t>
      </w:r>
      <w:proofErr w:type="spellEnd"/>
      <w:r w:rsidR="007E5187">
        <w:t>.</w:t>
      </w:r>
    </w:p>
    <w:p w:rsidR="005E334F" w:rsidRDefault="00305B95" w:rsidP="005E334F">
      <w:r>
        <w:lastRenderedPageBreak/>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6" w:name="_Toc465179637"/>
      <w:r>
        <w:t>Algoritmo de modulação</w:t>
      </w:r>
      <w:r w:rsidR="00041D19">
        <w:t xml:space="preserve"> da </w:t>
      </w:r>
      <w:proofErr w:type="spellStart"/>
      <w:r w:rsidR="00041D19" w:rsidRPr="00435610">
        <w:rPr>
          <w:rStyle w:val="OtherLanguage"/>
          <w:lang w:val="pt-BR"/>
        </w:rPr>
        <w:t>chirp</w:t>
      </w:r>
      <w:proofErr w:type="spellEnd"/>
      <w:r w:rsidR="00041D19">
        <w:t xml:space="preserve"> ternária</w:t>
      </w:r>
      <w:bookmarkEnd w:id="136"/>
    </w:p>
    <w:p w:rsidR="00435610" w:rsidRDefault="00435610" w:rsidP="00020F5A">
      <w:r>
        <w:t xml:space="preserve">Para o controle organizado dos eventos que modulam a </w:t>
      </w:r>
      <w:proofErr w:type="spellStart"/>
      <w:r w:rsidRPr="00435610">
        <w:rPr>
          <w:rStyle w:val="OtherLanguage"/>
          <w:lang w:val="pt-BR"/>
        </w:rPr>
        <w:t>chirp</w:t>
      </w:r>
      <w:proofErr w:type="spellEnd"/>
      <w:r>
        <w:t xml:space="preserve"> ternária, o cálculo dos valores que serão utilizados nos comparadores do SCT, em todos os ciclos da </w:t>
      </w:r>
      <w:proofErr w:type="spellStart"/>
      <w:r w:rsidRPr="009B4BA9">
        <w:rPr>
          <w:rStyle w:val="OtherLanguage"/>
          <w:lang w:val="pt-BR"/>
        </w:rPr>
        <w:t>chirp</w:t>
      </w:r>
      <w:proofErr w:type="spellEnd"/>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proofErr w:type="spellStart"/>
      <w:r w:rsidRPr="00435610">
        <w:rPr>
          <w:rStyle w:val="OtherLanguage"/>
          <w:lang w:val="pt-BR"/>
        </w:rPr>
        <w:t>chirp</w:t>
      </w:r>
      <w:proofErr w:type="spellEnd"/>
      <w:r>
        <w:t xml:space="preserve"> desejada.</w:t>
      </w:r>
      <w:r w:rsidR="00C805BF">
        <w:t xml:space="preserve"> </w:t>
      </w:r>
      <w:r w:rsidR="00C805BF">
        <w:rPr>
          <w:lang w:eastAsia="ar-SA"/>
        </w:rPr>
        <w:t xml:space="preserve">Os parâmetros são: o número de ciclos (L), a frequência </w:t>
      </w:r>
      <w:proofErr w:type="spellStart"/>
      <w:r w:rsidR="00C805BF">
        <w:rPr>
          <w:lang w:eastAsia="ar-SA"/>
        </w:rPr>
        <w:t>incial</w:t>
      </w:r>
      <w:proofErr w:type="spellEnd"/>
      <w:r w:rsidR="00C805BF">
        <w:rPr>
          <w:lang w:eastAsia="ar-SA"/>
        </w:rPr>
        <w:t xml:space="preserve"> (f</w:t>
      </w:r>
      <w:r w:rsidR="00C805BF">
        <w:rPr>
          <w:vertAlign w:val="subscript"/>
          <w:lang w:eastAsia="ar-SA"/>
        </w:rPr>
        <w:t>0</w:t>
      </w:r>
      <w:r w:rsidR="00C805BF">
        <w:rPr>
          <w:lang w:eastAsia="ar-SA"/>
        </w:rPr>
        <w:t>), a frequência final (</w:t>
      </w:r>
      <w:proofErr w:type="spellStart"/>
      <w:r w:rsidR="00C805BF">
        <w:rPr>
          <w:lang w:eastAsia="ar-SA"/>
        </w:rPr>
        <w:t>f</w:t>
      </w:r>
      <w:r w:rsidR="00C805BF">
        <w:rPr>
          <w:vertAlign w:val="subscript"/>
          <w:lang w:eastAsia="ar-SA"/>
        </w:rPr>
        <w:t>fin</w:t>
      </w:r>
      <w:proofErr w:type="spellEnd"/>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proofErr w:type="spellStart"/>
      <w:r w:rsidR="00C805BF" w:rsidRPr="009600D8">
        <w:rPr>
          <w:rStyle w:val="OtherLanguage"/>
          <w:lang w:val="pt-BR"/>
        </w:rPr>
        <w:t>chirp</w:t>
      </w:r>
      <w:proofErr w:type="spellEnd"/>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proofErr w:type="spellStart"/>
      <w:r w:rsidR="00B34D26" w:rsidRPr="00774DC0">
        <w:rPr>
          <w:rStyle w:val="OtherLanguage"/>
          <w:lang w:val="pt-BR"/>
        </w:rPr>
        <w:t>chirp</w:t>
      </w:r>
      <w:proofErr w:type="spellEnd"/>
      <w:r w:rsidR="00B34D26">
        <w:t xml:space="preserve">, </w:t>
      </w:r>
      <w:r w:rsidR="009B4BA9">
        <w:t xml:space="preserve">de modo eficiente. Para isto a equação da </w:t>
      </w:r>
      <w:proofErr w:type="spellStart"/>
      <w:r w:rsidR="009B4BA9" w:rsidRPr="00B34D26">
        <w:rPr>
          <w:rStyle w:val="OtherLanguage"/>
          <w:lang w:val="pt-BR"/>
        </w:rPr>
        <w:t>chirp</w:t>
      </w:r>
      <w:proofErr w:type="spellEnd"/>
      <w:r w:rsidR="00B34D26">
        <w:t xml:space="preserve"> (equação </w:t>
      </w:r>
      <w:r w:rsidR="00B34D26">
        <w:fldChar w:fldCharType="begin"/>
      </w:r>
      <w:r w:rsidR="00B34D26">
        <w:instrText xml:space="preserve"> REF eq_chirp \h </w:instrText>
      </w:r>
      <w:r w:rsidR="00B34D26">
        <w:fldChar w:fldCharType="separate"/>
      </w:r>
      <w:r w:rsidR="009B6C59">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proofErr w:type="spellStart"/>
      <w:r w:rsidR="009B4BA9" w:rsidRPr="00774DC0">
        <w:rPr>
          <w:rStyle w:val="OtherLanguage"/>
          <w:lang w:val="pt-BR"/>
        </w:rPr>
        <w:t>chirp</w:t>
      </w:r>
      <w:proofErr w:type="spellEnd"/>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9B6C59">
        <w:rPr>
          <w:noProof/>
        </w:rPr>
        <w:t>38</w:t>
      </w:r>
      <w:r w:rsidR="00C805BF">
        <w:fldChar w:fldCharType="end"/>
      </w:r>
      <w:r w:rsidR="00C805BF">
        <w:t xml:space="preserve">, </w:t>
      </w:r>
      <w:r w:rsidR="009B4BA9">
        <w:t>são eles:</w:t>
      </w:r>
    </w:p>
    <w:p w:rsidR="00C805BF" w:rsidRPr="00C805BF" w:rsidRDefault="00B34D26" w:rsidP="00C805BF">
      <w:pPr>
        <w:pStyle w:val="Lista"/>
      </w:pPr>
      <w:r w:rsidRPr="009B4BA9">
        <w:rPr>
          <w:position w:val="-10"/>
        </w:rPr>
        <w:object w:dxaOrig="1460" w:dyaOrig="340">
          <v:shape id="_x0000_i1072" type="#_x0000_t75" style="width:72.75pt;height:17.25pt" o:ole="">
            <v:imagedata r:id="rId156" o:title=""/>
          </v:shape>
          <o:OLEObject Type="Embed" ProgID="Equation.3" ShapeID="_x0000_i1072" DrawAspect="Content" ObjectID="_1539330829" r:id="rId157"/>
        </w:object>
      </w:r>
    </w:p>
    <w:p w:rsidR="009B4BA9" w:rsidRPr="009B4BA9" w:rsidRDefault="00C805BF" w:rsidP="009B4BA9">
      <w:pPr>
        <w:pStyle w:val="Lista"/>
        <w:numPr>
          <w:ilvl w:val="0"/>
          <w:numId w:val="23"/>
        </w:numPr>
      </w:pPr>
      <w:r w:rsidRPr="00167E45">
        <w:rPr>
          <w:position w:val="-50"/>
        </w:rPr>
        <w:t xml:space="preserve"> </w:t>
      </w:r>
      <w:r w:rsidRPr="009B4BA9">
        <w:rPr>
          <w:position w:val="-10"/>
        </w:rPr>
        <w:object w:dxaOrig="1460" w:dyaOrig="340">
          <v:shape id="_x0000_i1073" type="#_x0000_t75" style="width:72.75pt;height:17.25pt" o:ole="">
            <v:imagedata r:id="rId158" o:title=""/>
          </v:shape>
          <o:OLEObject Type="Embed" ProgID="Equation.3" ShapeID="_x0000_i1073" DrawAspect="Content" ObjectID="_1539330830" r:id="rId159"/>
        </w:object>
      </w:r>
    </w:p>
    <w:p w:rsidR="009B4BA9" w:rsidRPr="00C805BF" w:rsidRDefault="00C805BF" w:rsidP="009B4BA9">
      <w:pPr>
        <w:pStyle w:val="Lista"/>
        <w:numPr>
          <w:ilvl w:val="0"/>
          <w:numId w:val="23"/>
        </w:numPr>
      </w:pPr>
      <w:r w:rsidRPr="009B4BA9">
        <w:rPr>
          <w:position w:val="-10"/>
        </w:rPr>
        <w:object w:dxaOrig="1920" w:dyaOrig="340">
          <v:shape id="_x0000_i1074" type="#_x0000_t75" style="width:95.25pt;height:17.25pt" o:ole="">
            <v:imagedata r:id="rId160" o:title=""/>
          </v:shape>
          <o:OLEObject Type="Embed" ProgID="Equation.3" ShapeID="_x0000_i1074" DrawAspect="Content" ObjectID="_1539330831" r:id="rId161"/>
        </w:object>
      </w:r>
    </w:p>
    <w:p w:rsidR="00C805BF" w:rsidRPr="00C805BF" w:rsidRDefault="00C805BF" w:rsidP="00C805BF">
      <w:pPr>
        <w:pStyle w:val="Lista"/>
      </w:pPr>
      <w:r w:rsidRPr="009B4BA9">
        <w:rPr>
          <w:position w:val="-10"/>
        </w:rPr>
        <w:object w:dxaOrig="1939" w:dyaOrig="340">
          <v:shape id="_x0000_i1075" type="#_x0000_t75" style="width:96.75pt;height:17.25pt" o:ole="">
            <v:imagedata r:id="rId162" o:title=""/>
          </v:shape>
          <o:OLEObject Type="Embed" ProgID="Equation.3" ShapeID="_x0000_i1075" DrawAspect="Content" ObjectID="_1539330832" r:id="rId163"/>
        </w:object>
      </w:r>
    </w:p>
    <w:p w:rsidR="00C805BF" w:rsidRDefault="00C805BF" w:rsidP="00C805BF">
      <w:pPr>
        <w:pStyle w:val="Lista"/>
      </w:pPr>
      <w:r w:rsidRPr="009B4BA9">
        <w:rPr>
          <w:position w:val="-10"/>
        </w:rPr>
        <w:object w:dxaOrig="1080" w:dyaOrig="340">
          <v:shape id="_x0000_i1076" type="#_x0000_t75" style="width:54pt;height:17.25pt" o:ole="">
            <v:imagedata r:id="rId164" o:title=""/>
          </v:shape>
          <o:OLEObject Type="Embed" ProgID="Equation.3" ShapeID="_x0000_i1076" DrawAspect="Content" ObjectID="_1539330833" r:id="rId165"/>
        </w:object>
      </w:r>
    </w:p>
    <w:p w:rsidR="00C805BF" w:rsidRDefault="00C805BF" w:rsidP="00020F5A">
      <w:r>
        <w:t xml:space="preserve">Onde c indica o ciclo que se deseje calcular, de </w:t>
      </w:r>
      <w:proofErr w:type="gramStart"/>
      <w:r>
        <w:t>0</w:t>
      </w:r>
      <w:proofErr w:type="gramEnd"/>
      <w:r>
        <w:t xml:space="preserve"> </w:t>
      </w:r>
      <w:r w:rsidR="00B62F42">
        <w:t>a</w:t>
      </w:r>
      <w:r>
        <w:t xml:space="preserve"> L-1.</w:t>
      </w:r>
    </w:p>
    <w:p w:rsidR="00041D19" w:rsidRDefault="00B34D26" w:rsidP="00020F5A">
      <w:r>
        <w:t xml:space="preserve">A manipulação da equação da </w:t>
      </w:r>
      <w:proofErr w:type="spellStart"/>
      <w:r>
        <w:t>chirp</w:t>
      </w:r>
      <w:proofErr w:type="spellEnd"/>
      <w:r>
        <w:t xml:space="preserve"> (equação </w:t>
      </w:r>
      <w:r>
        <w:fldChar w:fldCharType="begin"/>
      </w:r>
      <w:r>
        <w:instrText xml:space="preserve"> REF eq_chirp \h </w:instrText>
      </w:r>
      <w:r>
        <w:fldChar w:fldCharType="separate"/>
      </w:r>
      <w:r w:rsidR="009B6C59">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9B6C59">
        <w:rPr>
          <w:noProof/>
        </w:rPr>
        <w:t>41</w:t>
      </w:r>
      <w:r>
        <w:fldChar w:fldCharType="end"/>
      </w:r>
      <w:r>
        <w:t>.</w:t>
      </w:r>
    </w:p>
    <w:p w:rsidR="00E91C9A" w:rsidRDefault="00E91C9A" w:rsidP="00E91C9A">
      <w:pPr>
        <w:pStyle w:val="Equation"/>
      </w:pPr>
      <w:r>
        <w:tab/>
      </w:r>
      <w:r w:rsidRPr="00E01EE7">
        <w:rPr>
          <w:position w:val="-24"/>
        </w:rPr>
        <w:object w:dxaOrig="2480" w:dyaOrig="620">
          <v:shape id="_x0000_i1077" type="#_x0000_t75" style="width:120pt;height:28.5pt" o:ole="">
            <v:imagedata r:id="rId166" o:title=""/>
          </v:shape>
          <o:OLEObject Type="Embed" ProgID="Equation.3" ShapeID="_x0000_i1077" DrawAspect="Content" ObjectID="_1539330834" r:id="rId167"/>
        </w:object>
      </w:r>
      <w:r>
        <w:tab/>
        <w:t>(</w:t>
      </w:r>
      <w:bookmarkStart w:id="137" w:name="eq_chirp_interno_sin"/>
      <w:r>
        <w:fldChar w:fldCharType="begin"/>
      </w:r>
      <w:r>
        <w:instrText xml:space="preserve"> SEQ equacao </w:instrText>
      </w:r>
      <w:r>
        <w:fldChar w:fldCharType="separate"/>
      </w:r>
      <w:r w:rsidR="009B6C59">
        <w:rPr>
          <w:noProof/>
        </w:rPr>
        <w:t>41</w:t>
      </w:r>
      <w:r>
        <w:fldChar w:fldCharType="end"/>
      </w:r>
      <w:bookmarkEnd w:id="137"/>
      <w:r>
        <w:t>)</w:t>
      </w:r>
    </w:p>
    <w:p w:rsidR="00041D19" w:rsidRPr="00041D19" w:rsidRDefault="00B34D26" w:rsidP="00041D19">
      <w:r>
        <w:lastRenderedPageBreak/>
        <w:t xml:space="preserve">Sendo </w:t>
      </w:r>
      <w:r w:rsidRPr="00B34D26">
        <w:rPr>
          <w:position w:val="-10"/>
        </w:rPr>
        <w:object w:dxaOrig="420" w:dyaOrig="340">
          <v:shape id="_x0000_i1078" type="#_x0000_t75" style="width:20.25pt;height:15.75pt" o:ole="">
            <v:imagedata r:id="rId168" o:title=""/>
          </v:shape>
          <o:OLEObject Type="Embed" ProgID="Equation.3" ShapeID="_x0000_i1078" DrawAspect="Content" ObjectID="_1539330835" r:id="rId169"/>
        </w:object>
      </w:r>
      <w:r>
        <w:t xml:space="preserve"> o ângulo alvo desejado, é possível aplicar a fórmula de </w:t>
      </w:r>
      <w:proofErr w:type="spellStart"/>
      <w:r>
        <w:t>B</w:t>
      </w:r>
      <w:r w:rsidR="00041D19">
        <w:t>haskara</w:t>
      </w:r>
      <w:proofErr w:type="spellEnd"/>
      <w:r>
        <w:t xml:space="preserve"> a equação </w:t>
      </w:r>
      <w:r>
        <w:fldChar w:fldCharType="begin"/>
      </w:r>
      <w:r>
        <w:instrText xml:space="preserve"> REF eq_chirp_formato_bhaskara \h </w:instrText>
      </w:r>
      <w:r>
        <w:fldChar w:fldCharType="separate"/>
      </w:r>
      <w:r w:rsidR="009B6C59">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9B6C59">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xml:space="preserve">, </w:t>
      </w:r>
      <w:proofErr w:type="spellStart"/>
      <w:r>
        <w:rPr>
          <w:lang w:eastAsia="ar-SA"/>
        </w:rPr>
        <w:t>f</w:t>
      </w:r>
      <w:r>
        <w:rPr>
          <w:vertAlign w:val="subscript"/>
          <w:lang w:eastAsia="ar-SA"/>
        </w:rPr>
        <w:t>fin</w:t>
      </w:r>
      <w:proofErr w:type="spellEnd"/>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79" type="#_x0000_t75" style="width:20.25pt;height:15.75pt" o:ole="">
            <v:imagedata r:id="rId168" o:title=""/>
          </v:shape>
          <o:OLEObject Type="Embed" ProgID="Equation.3" ShapeID="_x0000_i1079" DrawAspect="Content" ObjectID="_1539330836"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0" type="#_x0000_t75" style="width:138.75pt;height:28.5pt" o:ole="">
            <v:imagedata r:id="rId171" o:title=""/>
          </v:shape>
          <o:OLEObject Type="Embed" ProgID="Equation.3" ShapeID="_x0000_i1080" DrawAspect="Content" ObjectID="_1539330837" r:id="rId172"/>
        </w:object>
      </w:r>
      <w:r>
        <w:tab/>
        <w:t>(</w:t>
      </w:r>
      <w:bookmarkStart w:id="138" w:name="eq_chirp_formato_bhaskara"/>
      <w:r>
        <w:fldChar w:fldCharType="begin"/>
      </w:r>
      <w:r>
        <w:instrText xml:space="preserve"> SEQ equacao </w:instrText>
      </w:r>
      <w:r>
        <w:fldChar w:fldCharType="separate"/>
      </w:r>
      <w:r w:rsidR="009B6C59">
        <w:rPr>
          <w:noProof/>
        </w:rPr>
        <w:t>42</w:t>
      </w:r>
      <w:r>
        <w:fldChar w:fldCharType="end"/>
      </w:r>
      <w:bookmarkEnd w:id="138"/>
      <w:r>
        <w:t>)</w:t>
      </w:r>
    </w:p>
    <w:p w:rsidR="00E91C9A" w:rsidRDefault="00E91C9A" w:rsidP="00E91C9A">
      <w:pPr>
        <w:pStyle w:val="Equation"/>
      </w:pPr>
      <w:r>
        <w:tab/>
      </w:r>
      <w:r w:rsidR="00041D19" w:rsidRPr="00E91C9A">
        <w:rPr>
          <w:position w:val="-24"/>
        </w:rPr>
        <w:object w:dxaOrig="3980" w:dyaOrig="760">
          <v:shape id="_x0000_i1081" type="#_x0000_t75" style="width:192.75pt;height:35.25pt" o:ole="">
            <v:imagedata r:id="rId173" o:title=""/>
          </v:shape>
          <o:OLEObject Type="Embed" ProgID="Equation.3" ShapeID="_x0000_i1081" DrawAspect="Content" ObjectID="_1539330838" r:id="rId174"/>
        </w:object>
      </w:r>
      <w:r>
        <w:tab/>
        <w:t>(</w:t>
      </w:r>
      <w:bookmarkStart w:id="139" w:name="eq_chirp_tempo_em_funcao_angulo"/>
      <w:r>
        <w:fldChar w:fldCharType="begin"/>
      </w:r>
      <w:r>
        <w:instrText xml:space="preserve"> SEQ equacao </w:instrText>
      </w:r>
      <w:r>
        <w:fldChar w:fldCharType="separate"/>
      </w:r>
      <w:r w:rsidR="009B6C59">
        <w:rPr>
          <w:noProof/>
        </w:rPr>
        <w:t>43</w:t>
      </w:r>
      <w:r>
        <w:fldChar w:fldCharType="end"/>
      </w:r>
      <w:bookmarkEnd w:id="139"/>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9B6C59">
        <w:t xml:space="preserve">Tabela </w:t>
      </w:r>
      <w:r w:rsidR="009B6C59">
        <w:rPr>
          <w:noProof/>
        </w:rPr>
        <w:t>2</w:t>
      </w:r>
      <w:r w:rsidR="00774DC0">
        <w:fldChar w:fldCharType="end"/>
      </w:r>
      <w:r>
        <w:t xml:space="preserve"> mostra quais seriam os valores de </w:t>
      </w:r>
      <w:r w:rsidRPr="00B34D26">
        <w:rPr>
          <w:position w:val="-10"/>
        </w:rPr>
        <w:object w:dxaOrig="420" w:dyaOrig="340">
          <v:shape id="_x0000_i1082" type="#_x0000_t75" style="width:20.25pt;height:15.75pt" o:ole="">
            <v:imagedata r:id="rId168" o:title=""/>
          </v:shape>
          <o:OLEObject Type="Embed" ProgID="Equation.3" ShapeID="_x0000_i1082" DrawAspect="Content" ObjectID="_1539330839" r:id="rId175"/>
        </w:object>
      </w:r>
      <w:r>
        <w:t xml:space="preserve"> utilizados para calcular o valor que seria alocado nos comparadores que geram cada evento. Neste exemplo, deseja-se configurar uma </w:t>
      </w:r>
      <w:proofErr w:type="spellStart"/>
      <w:r w:rsidRPr="00774DC0">
        <w:rPr>
          <w:rStyle w:val="OtherLanguage"/>
          <w:lang w:val="pt-BR"/>
        </w:rPr>
        <w:t>chirp</w:t>
      </w:r>
      <w:proofErr w:type="spellEnd"/>
      <w:r>
        <w:t xml:space="preserve"> com dois ciclos (L=2).</w:t>
      </w:r>
    </w:p>
    <w:p w:rsidR="00071401" w:rsidRDefault="00071401" w:rsidP="00071401">
      <w:pPr>
        <w:pStyle w:val="Legenda"/>
      </w:pPr>
      <w:bookmarkStart w:id="140" w:name="_Ref463264129"/>
      <w:r>
        <w:t xml:space="preserve">Tabela </w:t>
      </w:r>
      <w:fldSimple w:instr=" SEQ Tabela \* ARABIC ">
        <w:r w:rsidR="009B6C59">
          <w:rPr>
            <w:noProof/>
          </w:rPr>
          <w:t>2</w:t>
        </w:r>
      </w:fldSimple>
      <w:bookmarkEnd w:id="140"/>
      <w:r>
        <w:t xml:space="preserve"> – Exemplo de configuração de quais seriam os valore de </w:t>
      </w:r>
      <w:r w:rsidRPr="00B34D26">
        <w:rPr>
          <w:position w:val="-10"/>
        </w:rPr>
        <w:object w:dxaOrig="420" w:dyaOrig="340">
          <v:shape id="_x0000_i1083" type="#_x0000_t75" style="width:20.25pt;height:15.75pt" o:ole="">
            <v:imagedata r:id="rId168" o:title=""/>
          </v:shape>
          <o:OLEObject Type="Embed" ProgID="Equation.3" ShapeID="_x0000_i1083" DrawAspect="Content" ObjectID="_1539330840" r:id="rId176"/>
        </w:object>
      </w:r>
      <w:r>
        <w:t xml:space="preserve"> utilizados para calcular os tempos que irão resultar nos eventos do SCT, na modulação de uma </w:t>
      </w:r>
      <w:proofErr w:type="spellStart"/>
      <w:r>
        <w:t>chirp</w:t>
      </w:r>
      <w:proofErr w:type="spellEnd"/>
      <w:r>
        <w:t xml:space="preserve">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rPr>
              <w:object w:dxaOrig="420" w:dyaOrig="340">
                <v:shape id="_x0000_i1084" type="#_x0000_t75" style="width:20.25pt;height:15.75pt" o:ole="">
                  <v:imagedata r:id="rId177" o:title=""/>
                </v:shape>
                <o:OLEObject Type="Embed" ProgID="Equation.3" ShapeID="_x0000_i1084" DrawAspect="Content" ObjectID="_1539330841"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240" w:dyaOrig="220">
                <v:shape id="_x0000_i1085" type="#_x0000_t75" style="width:11.25pt;height:10.5pt" o:ole="">
                  <v:imagedata r:id="rId179" o:title=""/>
                </v:shape>
                <o:OLEObject Type="Embed" ProgID="Equation.3" ShapeID="_x0000_i1085" DrawAspect="Content" ObjectID="_1539330842"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20">
                <v:shape id="_x0000_i1086" type="#_x0000_t75" style="width:30pt;height:10.5pt" o:ole="">
                  <v:imagedata r:id="rId181" o:title=""/>
                </v:shape>
                <o:OLEObject Type="Embed" ProgID="Equation.3" ShapeID="_x0000_i1086" DrawAspect="Content" ObjectID="_1539330843"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40">
                <v:shape id="_x0000_i1087" type="#_x0000_t75" style="width:30pt;height:11.25pt" o:ole="">
                  <v:imagedata r:id="rId183" o:title=""/>
                </v:shape>
                <o:OLEObject Type="Embed" ProgID="Equation.3" ShapeID="_x0000_i1087" DrawAspect="Content" ObjectID="_1539330844"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8" type="#_x0000_t75" style="width:36pt;height:12.75pt" o:ole="">
                  <v:imagedata r:id="rId185" o:title=""/>
                </v:shape>
                <o:OLEObject Type="Embed" ProgID="Equation.3" ShapeID="_x0000_i1088" DrawAspect="Content" ObjectID="_1539330845"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9" type="#_x0000_t75" style="width:36pt;height:12.75pt" o:ole="">
                  <v:imagedata r:id="rId187" o:title=""/>
                </v:shape>
                <o:OLEObject Type="Embed" ProgID="Equation.3" ShapeID="_x0000_i1089" DrawAspect="Content" ObjectID="_1539330846"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20" w:dyaOrig="279">
                <v:shape id="_x0000_i1090" type="#_x0000_t75" style="width:35.25pt;height:12.75pt" o:ole="">
                  <v:imagedata r:id="rId189" o:title=""/>
                </v:shape>
                <o:OLEObject Type="Embed" ProgID="Equation.3" ShapeID="_x0000_i1090" DrawAspect="Content" ObjectID="_1539330847"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1" type="#_x0000_t75" style="width:36pt;height:12.75pt" o:ole="">
                  <v:imagedata r:id="rId191" o:title=""/>
                </v:shape>
                <o:OLEObject Type="Embed" ProgID="Equation.3" ShapeID="_x0000_i1091" DrawAspect="Content" ObjectID="_1539330848"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2" type="#_x0000_t75" style="width:36pt;height:12.75pt" o:ole="">
                  <v:imagedata r:id="rId193" o:title=""/>
                </v:shape>
                <o:OLEObject Type="Embed" ProgID="Equation.3" ShapeID="_x0000_i1092" DrawAspect="Content" ObjectID="_1539330849"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v:shape id="_x0000_i1093" type="#_x0000_t75" style="width:17.25pt;height:12.75pt" o:ole="">
                  <v:imagedata r:id="rId195" o:title=""/>
                </v:shape>
                <o:OLEObject Type="Embed" ProgID="Equation.3" ShapeID="_x0000_i1093" DrawAspect="Content" ObjectID="_1539330850"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w14:anchorId="3847509F">
                <v:shape id="_x0000_i1094" type="#_x0000_t75" style="width:17.25pt;height:12.75pt" o:ole="">
                  <v:imagedata r:id="rId197" o:title=""/>
                </v:shape>
                <o:OLEObject Type="Embed" ProgID="Equation.3" ShapeID="_x0000_i1094" DrawAspect="Content" ObjectID="_1539330851" r:id="rId198"/>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proofErr w:type="spellStart"/>
      <w:r w:rsidR="003F6E20" w:rsidRPr="003F6E20">
        <w:rPr>
          <w:rStyle w:val="OtherLanguage"/>
          <w:lang w:val="pt-BR"/>
        </w:rPr>
        <w:t>chirp</w:t>
      </w:r>
      <w:proofErr w:type="spellEnd"/>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spellStart"/>
      <w:proofErr w:type="gramStart"/>
      <w:r w:rsidR="00F4723C">
        <w:t>kBytes</w:t>
      </w:r>
      <w:proofErr w:type="spellEnd"/>
      <w:proofErr w:type="gramEnd"/>
      <w:r w:rsidR="00F4723C">
        <w:t xml:space="preserve"> da memória RAM do microcontrolador</w:t>
      </w:r>
      <w:r w:rsidR="00E129EB">
        <w:t>.</w:t>
      </w:r>
    </w:p>
    <w:p w:rsidR="00E15990" w:rsidRDefault="00E15990" w:rsidP="00E15990">
      <w:pPr>
        <w:pStyle w:val="Ttulo4"/>
      </w:pPr>
      <w:bookmarkStart w:id="141" w:name="_Toc465179638"/>
      <w:r>
        <w:lastRenderedPageBreak/>
        <w:t>Hardware analógico</w:t>
      </w:r>
      <w:bookmarkEnd w:id="141"/>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proofErr w:type="spellStart"/>
      <w:r w:rsidR="00B544B8" w:rsidRPr="00B544B8">
        <w:rPr>
          <w:rStyle w:val="OtherLanguage"/>
          <w:lang w:val="pt-BR"/>
        </w:rPr>
        <w:t>chirp</w:t>
      </w:r>
      <w:proofErr w:type="spellEnd"/>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9B6C59">
        <w:t xml:space="preserve">Figura </w:t>
      </w:r>
      <w:r w:rsidR="009B6C59">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drawing>
          <wp:inline distT="0" distB="0" distL="0" distR="0" wp14:anchorId="01C64CE8" wp14:editId="053BF287">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2" w:name="_Ref436750552"/>
      <w:r>
        <w:t xml:space="preserve">Figura </w:t>
      </w:r>
      <w:fldSimple w:instr=" SEQ Figura \* ARABIC ">
        <w:r w:rsidR="00C7665F">
          <w:rPr>
            <w:noProof/>
          </w:rPr>
          <w:t>36</w:t>
        </w:r>
      </w:fldSimple>
      <w:bookmarkEnd w:id="142"/>
      <w:r>
        <w:t>: Circuit</w:t>
      </w:r>
      <w:r w:rsidR="00E77289">
        <w:t>o atenuador e</w:t>
      </w:r>
      <w:r>
        <w:t xml:space="preserve"> subtrator para modulação d</w:t>
      </w:r>
      <w:r w:rsidR="00CC66A9">
        <w:t>o formato d</w:t>
      </w:r>
      <w:r>
        <w:t xml:space="preserve">a </w:t>
      </w:r>
      <w:proofErr w:type="spellStart"/>
      <w:r>
        <w:t>chirp</w:t>
      </w:r>
      <w:proofErr w:type="spellEnd"/>
      <w:r>
        <w:t xml:space="preserve"> ternária.</w:t>
      </w:r>
    </w:p>
    <w:p w:rsidR="00B25A7B" w:rsidRDefault="00B25A7B" w:rsidP="00B25A7B">
      <w:pPr>
        <w:rPr>
          <w:lang w:eastAsia="ar-SA"/>
        </w:rPr>
      </w:pPr>
      <w:r>
        <w:rPr>
          <w:lang w:eastAsia="ar-SA"/>
        </w:rPr>
        <w:t xml:space="preserve">O amplificador utilizado foi o LM7171, com </w:t>
      </w:r>
      <w:bookmarkStart w:id="143" w:name="sigla_GBW"/>
      <w:r>
        <w:rPr>
          <w:lang w:eastAsia="ar-SA"/>
        </w:rPr>
        <w:t xml:space="preserve">GBW </w:t>
      </w:r>
      <w:bookmarkEnd w:id="143"/>
      <w:r>
        <w:rPr>
          <w:lang w:eastAsia="ar-SA"/>
        </w:rPr>
        <w:t>(</w:t>
      </w:r>
      <w:proofErr w:type="spellStart"/>
      <w:r w:rsidRPr="009600D8">
        <w:rPr>
          <w:rStyle w:val="OtherLanguage"/>
          <w:lang w:val="pt-BR"/>
        </w:rPr>
        <w:t>Gain</w:t>
      </w:r>
      <w:proofErr w:type="spellEnd"/>
      <w:r w:rsidRPr="009600D8">
        <w:rPr>
          <w:rStyle w:val="OtherLanguage"/>
          <w:lang w:val="pt-BR"/>
        </w:rPr>
        <w:t xml:space="preserve"> Bandwidth </w:t>
      </w:r>
      <w:proofErr w:type="spellStart"/>
      <w:r w:rsidRPr="009600D8">
        <w:rPr>
          <w:rStyle w:val="OtherLanguage"/>
          <w:lang w:val="pt-BR"/>
        </w:rPr>
        <w:t>Product</w:t>
      </w:r>
      <w:proofErr w:type="spellEnd"/>
      <w:r>
        <w:rPr>
          <w:lang w:eastAsia="ar-SA"/>
        </w:rPr>
        <w:t xml:space="preserve">) de 200 MHz e </w:t>
      </w:r>
      <w:proofErr w:type="spellStart"/>
      <w:r w:rsidRPr="009600D8">
        <w:rPr>
          <w:rStyle w:val="OtherLanguage"/>
          <w:lang w:val="pt-BR"/>
        </w:rPr>
        <w:t>slew</w:t>
      </w:r>
      <w:proofErr w:type="spellEnd"/>
      <w:r w:rsidRPr="009600D8">
        <w:rPr>
          <w:rStyle w:val="OtherLanguage"/>
          <w:lang w:val="pt-BR"/>
        </w:rPr>
        <w:t xml:space="preserve"> rate</w:t>
      </w:r>
      <w:r>
        <w:rPr>
          <w:lang w:eastAsia="ar-SA"/>
        </w:rPr>
        <w:t xml:space="preserve"> de 4100 V/µs (capaz de excursionar 3,3 V em 3,47 </w:t>
      </w:r>
      <w:proofErr w:type="spellStart"/>
      <w:r>
        <w:rPr>
          <w:lang w:eastAsia="ar-SA"/>
        </w:rPr>
        <w:t>ns</w:t>
      </w:r>
      <w:proofErr w:type="spellEnd"/>
      <w:r>
        <w:rPr>
          <w:lang w:eastAsia="ar-SA"/>
        </w:rPr>
        <w:t>), tais especificações são dadas para uma alimentação de ±5 V.</w:t>
      </w:r>
    </w:p>
    <w:p w:rsidR="00E13FAF" w:rsidRPr="0003047F" w:rsidRDefault="00E13FAF" w:rsidP="00E13FAF">
      <w:pPr>
        <w:pStyle w:val="Ttulo3"/>
      </w:pPr>
      <w:bookmarkStart w:id="144" w:name="_Toc465179643"/>
      <w:r w:rsidRPr="0003047F">
        <w:lastRenderedPageBreak/>
        <w:t>Fonte de corrente controlada por tensão (VCCS)</w:t>
      </w:r>
      <w:bookmarkEnd w:id="144"/>
    </w:p>
    <w:p w:rsidR="00E13FAF" w:rsidRDefault="00E13FAF" w:rsidP="00E13FAF">
      <w:pPr>
        <w:pStyle w:val="Equation"/>
      </w:pPr>
      <w:r>
        <w:t xml:space="preserve">A VCCS deve ser capaz de realizar as excitações da </w:t>
      </w:r>
      <w:proofErr w:type="spellStart"/>
      <w:r w:rsidRPr="009600D8">
        <w:rPr>
          <w:rStyle w:val="OtherLanguage"/>
          <w:lang w:val="pt-BR"/>
        </w:rPr>
        <w:t>chirp</w:t>
      </w:r>
      <w:proofErr w:type="spellEnd"/>
      <w:r>
        <w:t xml:space="preserve"> ternária com uma amplitude de pico de 500 µA, para que isto ocorra corretamente, temos que considerar a carga máxima que receberá sua corrente, 1 </w:t>
      </w:r>
      <w:proofErr w:type="spellStart"/>
      <w:r>
        <w:t>kΩ</w:t>
      </w:r>
      <w:proofErr w:type="spellEnd"/>
      <w:r>
        <w:t xml:space="preserve">, e a banda de frequência desejada, </w:t>
      </w:r>
      <w:proofErr w:type="gramStart"/>
      <w:r>
        <w:t>1</w:t>
      </w:r>
      <w:proofErr w:type="gramEnd"/>
      <w:r>
        <w:t> kHz a 1 MHz. Devido aos efeitos parasitas e limitações de frequência dos componentes, esta pode ser considerada a etapa mais delicada do projeto em relação ao hardware analógico.</w:t>
      </w:r>
    </w:p>
    <w:p w:rsidR="00E13FAF" w:rsidRDefault="00E13FAF" w:rsidP="00E13FAF">
      <w:r w:rsidRPr="00E30E6A">
        <w:t xml:space="preserve">O circuito proposto para atender as especificações de amplitude, faixa de frequência e impedância desejadas tem como base um amplificador de transcondutância (OTA – </w:t>
      </w:r>
      <w:proofErr w:type="spellStart"/>
      <w:r w:rsidRPr="00BB68AE">
        <w:rPr>
          <w:rStyle w:val="OtherLanguage"/>
          <w:lang w:val="pt-BR"/>
        </w:rPr>
        <w:t>Opera</w:t>
      </w:r>
      <w:r>
        <w:rPr>
          <w:rStyle w:val="OtherLanguage"/>
          <w:lang w:val="pt-BR"/>
        </w:rPr>
        <w:t>t</w:t>
      </w:r>
      <w:r w:rsidRPr="00BB68AE">
        <w:rPr>
          <w:rStyle w:val="OtherLanguage"/>
          <w:lang w:val="pt-BR"/>
        </w:rPr>
        <w:t>ional</w:t>
      </w:r>
      <w:proofErr w:type="spellEnd"/>
      <w:r w:rsidRPr="00BB68AE">
        <w:rPr>
          <w:rStyle w:val="OtherLanguage"/>
          <w:lang w:val="pt-BR"/>
        </w:rPr>
        <w:t xml:space="preserve"> </w:t>
      </w:r>
      <w:proofErr w:type="spellStart"/>
      <w:r w:rsidRPr="00BB68AE">
        <w:rPr>
          <w:rStyle w:val="OtherLanguage"/>
          <w:lang w:val="pt-BR"/>
        </w:rPr>
        <w:t>Transconductance</w:t>
      </w:r>
      <w:proofErr w:type="spellEnd"/>
      <w:r w:rsidRPr="00BB68AE">
        <w:rPr>
          <w:rStyle w:val="OtherLanguage"/>
          <w:lang w:val="pt-BR"/>
        </w:rPr>
        <w:t xml:space="preserve"> </w:t>
      </w:r>
      <w:proofErr w:type="spellStart"/>
      <w:r w:rsidRPr="00BB68AE">
        <w:rPr>
          <w:rStyle w:val="OtherLanguage"/>
          <w:lang w:val="pt-BR"/>
        </w:rPr>
        <w:t>Amplifier</w:t>
      </w:r>
      <w:proofErr w:type="spellEnd"/>
      <w:r w:rsidRPr="00E30E6A">
        <w:t xml:space="preserve">), que por definição </w:t>
      </w:r>
      <w:r>
        <w:t xml:space="preserve">já </w:t>
      </w:r>
      <w:r w:rsidRPr="00E30E6A">
        <w:t>consiste de uma VCCS.</w:t>
      </w:r>
      <w:r>
        <w:t xml:space="preserve"> </w:t>
      </w:r>
      <w:r w:rsidRPr="00E30E6A">
        <w:t xml:space="preserve">O OTA OPA861, desenvolvido pela </w:t>
      </w:r>
      <w:r w:rsidRPr="00BB68AE">
        <w:rPr>
          <w:rStyle w:val="OtherLanguage"/>
          <w:lang w:val="pt-BR"/>
        </w:rPr>
        <w:t xml:space="preserve">Texas </w:t>
      </w:r>
      <w:proofErr w:type="spellStart"/>
      <w:r w:rsidRPr="00BB68AE">
        <w:rPr>
          <w:rStyle w:val="OtherLanguage"/>
          <w:lang w:val="pt-BR"/>
        </w:rPr>
        <w:t>Instruments</w:t>
      </w:r>
      <w:proofErr w:type="spellEnd"/>
      <w:r w:rsidRPr="00E30E6A">
        <w:t xml:space="preserve">, foi escolhido para o projeto por possuir como características principais banda passante de 80 MHz, </w:t>
      </w:r>
      <w:proofErr w:type="spellStart"/>
      <w:r w:rsidRPr="00F258FC">
        <w:rPr>
          <w:i/>
        </w:rPr>
        <w:t>slew</w:t>
      </w:r>
      <w:proofErr w:type="spellEnd"/>
      <w:r w:rsidRPr="00F258FC">
        <w:rPr>
          <w:i/>
        </w:rPr>
        <w:t xml:space="preserve"> rate</w:t>
      </w:r>
      <w:r w:rsidRPr="00E30E6A">
        <w:t xml:space="preserve"> de 900 V/µs e impedância de saída equivalente a 54 </w:t>
      </w:r>
      <w:proofErr w:type="spellStart"/>
      <w:r w:rsidRPr="00E30E6A">
        <w:t>kΩ</w:t>
      </w:r>
      <w:proofErr w:type="spellEnd"/>
      <w:r w:rsidRPr="00E30E6A">
        <w:t xml:space="preserve"> em paralelo com uma capacitância de </w:t>
      </w:r>
      <w:proofErr w:type="gramStart"/>
      <w:r w:rsidRPr="00E30E6A">
        <w:t>2</w:t>
      </w:r>
      <w:proofErr w:type="gramEnd"/>
      <w:r w:rsidRPr="00E30E6A">
        <w:t> </w:t>
      </w:r>
      <w:proofErr w:type="spellStart"/>
      <w:r w:rsidRPr="00E30E6A">
        <w:t>pF.</w:t>
      </w:r>
      <w:proofErr w:type="spellEnd"/>
    </w:p>
    <w:p w:rsidR="00E13FAF" w:rsidRPr="00E30E6A" w:rsidRDefault="00E13FAF" w:rsidP="00E13FAF">
      <w:r>
        <w:t>O OTA foi aplicado ao circuito implementado através de uma topologia bipolar (</w:t>
      </w:r>
      <w:r>
        <w:fldChar w:fldCharType="begin"/>
      </w:r>
      <w:r>
        <w:instrText xml:space="preserve"> REF _Ref464060256 \h </w:instrText>
      </w:r>
      <w:r>
        <w:fldChar w:fldCharType="separate"/>
      </w:r>
      <w:r w:rsidR="009B6C59">
        <w:t xml:space="preserve">Figura </w:t>
      </w:r>
      <w:r w:rsidR="009B6C59">
        <w:rPr>
          <w:noProof/>
        </w:rPr>
        <w:t>37</w:t>
      </w:r>
      <w:r>
        <w:fldChar w:fldCharType="end"/>
      </w:r>
      <w:r>
        <w:t xml:space="preserve">), semelhante aos desenvolvidos </w:t>
      </w:r>
      <w:proofErr w:type="gramStart"/>
      <w:r>
        <w:t>por</w:t>
      </w:r>
      <w:proofErr w:type="gramEnd"/>
      <w:r>
        <w:t xml:space="preserve"> </w:t>
      </w:r>
      <w:r>
        <w:fldChar w:fldCharType="begin"/>
      </w:r>
      <w:r>
        <w:instrText xml:space="preserve"> ADDIN ZOTERO_ITEM CSL_CITATION {"citationID":"35cIgAot","properties":{"custom":"BERTEMES-FILHO et al. (2012); STIZ et al. (2009); SOUZA et al. (2016)","formattedCitation":"BERTEMES-FILHO et al. (2012); STIZ et al. (2009); SOUZA et al. (2016)","plainCitation":"BERTEMES-FILHO et al. (2012); STIZ et al. (2009); SOUZA et al. (2016)"},"citationItems":[{"id":515,"uris":["http://zotero.org/users/1027301/items/EJSKBWIC"],"uri":["http://zotero.org/users/1027301/items/EJSKBWIC"],"itemData":{"id":515,"type":"article-journal","title":"Mirrored Modified Howland Circuit for Bioimpedance Applications: Analytical Analysis","container-title":"Journal of Physics: Conference Series","page":"012030","volume":"407","issue":"1","source":"Institute of Physics","abstract":"Multifrequency Electrical Bioimpedance (MEB) has been widely used as a non-invasive technique for characterizing tissues. Most MEB systems use wideband current sources for injecting current to load and instrumentation amplifiers for measuring the resultant potential. Current sources should present intrinsically high output impedance in a very wide frequency range. The objective of this work is to investigate the performance of the Mirrored Modified Howland Current Source (MMHCS) by comparing the analytical solution with the SPICE simulation. It was implemented four MMHCS circuits by using four different operational amplifiers each one. The output current was set to 1 mAp (peak) in the frequency from 1 Hz to 100 MHz. Both techniques presented similar results at lower frequencies. It can be concluded that the output impedance of the circuit is highly dependent of the open-loop gain of the operation amplifier. The analytical solution showed that it is possible to project a current source by using only theirs output current and impedance equations.","DOI":"10.1088/1742-6596/407/1/012030","ISSN":"1742-6596","shortTitle":"Mirrored Modified Howland Circuit for Bioimpedance Applications","journalAbbreviation":"J. Phys.: Conf. Ser.","language":"en","author":[{"family":"Bertemes-Filho","given":"P."},{"family":"Negri","given":"L. H."},{"family":"Felipe","given":"A."},{"family":"Vincence","given":"V. C."}],"issued":{"date-parts":[["2012"]]}},"label":"page"},{"id":739,"uris":["http://zotero.org/users/1027301/items/MR2DZB4M"],"uri":["http://zotero.org/users/1027301/items/MR2DZB4M"],"itemData":{"id":739,"type":"paper-conference","title":"Desenvolvimento de fonte de corrente controlada por tensão para analisador de bioimpedância banda-larga","publisher-place":"Foz do Iguaçu - Brasil","event":"XXV Congresso Brasileiro de Engenharia Biomédica","event-place":"Foz do Iguaçu - Brasil","author":[{"family":"Souza","given":"A.F.C."},{"family":"Pino","given":"A.V."},{"family":"Souza","given":"M. N."}],"issued":{"date-parts":[["2016",10]]}},"label":"page"},{"id":532,"uris":["http://zotero.org/users/1027301/items/9KH2EDMU"],"uri":["http://zotero.org/users/1027301/items/9KH2EDMU"],"itemData":{"id":532,"type":"article-journal","title":"Wide Band Howland Bipolar Current Source using AGC Amplifier","container-title":"IEEE Latin America Transactions","page":"514-518","volume":"7","issue":"5","source":"IEEE Xplore","abstract":"Electrical impedance tomography (EIT) is a promising technique for imaging the conductivity distribution within the body from voltage surface measurements. The measuring precision is very important, where inaccuracies from the current source generate distortions in the images. These are particularly caused by stray capacitances which reduce the frequency response of the instrumentation. This paper investigates the performance of a bipolar current source attached to a multiplexer using an Automatic Gain Control (AGC) Amplifier circuit. Output current measurements were made in the frequency range 100 Hz to 1 MHz and also output impedance at 100 kHz, both with and without the AGC Amplifier circuit. The results showed a constant output current with a maximum error of Â±2% when using the AGC Amplifier circuit whereas 300% not using it. Also, the output impedance was approximately 10.4 and 1.2 MÂ¿ with and without using the AGC Amplifier circuit, respectively. It can be concluded that the AGC Amplifier circuit may increase significantly the precision of the current measurements and may improve the image quality in EIT systems.","DOI":"10.1109/TLA.2009.5361187","ISSN":"1548-0992","author":[{"family":"Stiz","given":"R. Alecio"},{"family":"Bertemes","given":"P."},{"family":"Ramos","given":"A."},{"family":"Vincence","given":"V. Coelho"}],"issued":{"date-parts":[["2009",9]]}},"label":"page"}],"schema":"https://github.com/citation-style-language/schema/raw/master/csl-citation.json"} </w:instrText>
      </w:r>
      <w:r>
        <w:fldChar w:fldCharType="separate"/>
      </w:r>
      <w:r w:rsidRPr="00197149">
        <w:t xml:space="preserve">BERTEMES-FILHO </w:t>
      </w:r>
      <w:proofErr w:type="gramStart"/>
      <w:r w:rsidRPr="00197149">
        <w:t>et</w:t>
      </w:r>
      <w:proofErr w:type="gramEnd"/>
      <w:r w:rsidRPr="00197149">
        <w:t xml:space="preserve"> al. (2012); STIZ et al. (2009); SOUZA et al. (2016)</w:t>
      </w:r>
      <w:r>
        <w:fldChar w:fldCharType="end"/>
      </w:r>
      <w:r>
        <w:t xml:space="preserve">, de modo a serem empregados dois OPA861, um funcionando como </w:t>
      </w:r>
      <w:proofErr w:type="spellStart"/>
      <w:r w:rsidRPr="008C2F0D">
        <w:rPr>
          <w:rStyle w:val="OtherLanguage"/>
          <w:lang w:val="pt-BR"/>
        </w:rPr>
        <w:t>sink</w:t>
      </w:r>
      <w:proofErr w:type="spellEnd"/>
      <w:r>
        <w:t xml:space="preserve"> (U14, R32 e RE2) e outro como </w:t>
      </w:r>
      <w:proofErr w:type="spellStart"/>
      <w:r w:rsidRPr="008C2F0D">
        <w:rPr>
          <w:rStyle w:val="OtherLanguage"/>
          <w:lang w:val="pt-BR"/>
        </w:rPr>
        <w:t>source</w:t>
      </w:r>
      <w:proofErr w:type="spellEnd"/>
      <w:r w:rsidRPr="008C2F0D">
        <w:t xml:space="preserve"> (U13</w:t>
      </w:r>
      <w:r>
        <w:t>, R30, RE1</w:t>
      </w:r>
      <w:r w:rsidRPr="008C2F0D">
        <w:t xml:space="preserve">). </w:t>
      </w:r>
      <w:r>
        <w:t xml:space="preserve">Para isto foram utilizados dois amplificadores operacionais, LM7171, em configuração </w:t>
      </w:r>
      <w:r w:rsidRPr="008C2F0D">
        <w:rPr>
          <w:rStyle w:val="OtherLanguage"/>
          <w:lang w:val="pt-BR"/>
        </w:rPr>
        <w:t>buffer</w:t>
      </w:r>
      <w:r>
        <w:t xml:space="preserve"> (U11) e inversora (U12, R27 e R28).</w:t>
      </w:r>
    </w:p>
    <w:p w:rsidR="00E13FAF" w:rsidRDefault="00E13FAF" w:rsidP="00E13FAF">
      <w:pPr>
        <w:pStyle w:val="Figure"/>
      </w:pPr>
      <w:r>
        <w:rPr>
          <w:noProof/>
          <w:lang w:eastAsia="pt-BR"/>
        </w:rPr>
        <w:lastRenderedPageBreak/>
        <w:drawing>
          <wp:inline distT="0" distB="0" distL="0" distR="0" wp14:anchorId="7C94CCDD" wp14:editId="73842D39">
            <wp:extent cx="5362575" cy="38957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362575" cy="3895725"/>
                    </a:xfrm>
                    <a:prstGeom prst="rect">
                      <a:avLst/>
                    </a:prstGeom>
                  </pic:spPr>
                </pic:pic>
              </a:graphicData>
            </a:graphic>
          </wp:inline>
        </w:drawing>
      </w:r>
    </w:p>
    <w:p w:rsidR="00E13FAF" w:rsidRDefault="00E13FAF" w:rsidP="00E13FAF">
      <w:pPr>
        <w:pStyle w:val="Legenda"/>
      </w:pPr>
      <w:bookmarkStart w:id="145" w:name="_Ref464060256"/>
      <w:r>
        <w:t xml:space="preserve">Figura </w:t>
      </w:r>
      <w:fldSimple w:instr=" SEQ Figura \* ARABIC ">
        <w:r w:rsidR="00C7665F">
          <w:rPr>
            <w:noProof/>
          </w:rPr>
          <w:t>37</w:t>
        </w:r>
      </w:fldSimple>
      <w:bookmarkEnd w:id="145"/>
      <w:r>
        <w:t>: Circuito do VCCS.</w:t>
      </w:r>
    </w:p>
    <w:p w:rsidR="00E13FAF" w:rsidRDefault="00E13FAF" w:rsidP="00E13FAF">
      <w:r>
        <w:t xml:space="preserve">O ganho do OTA foi configurado para 552,33 µA/V, o que ocorre realizando um curto entre o pino </w:t>
      </w:r>
      <w:proofErr w:type="spellStart"/>
      <w:proofErr w:type="gramStart"/>
      <w:r>
        <w:t>IqAdj</w:t>
      </w:r>
      <w:proofErr w:type="spellEnd"/>
      <w:proofErr w:type="gramEnd"/>
      <w:r>
        <w:t xml:space="preserve"> e a tensão de alimentação negativa (</w:t>
      </w:r>
      <w:proofErr w:type="spellStart"/>
      <w:r>
        <w:t>Vcc</w:t>
      </w:r>
      <w:proofErr w:type="spellEnd"/>
      <w:r>
        <w:t xml:space="preserve">-) </w:t>
      </w:r>
      <w:r>
        <w:fldChar w:fldCharType="begin"/>
      </w:r>
      <w:r>
        <w:instrText xml:space="preserve"> ADDIN ZOTERO_ITEM CSL_CITATION {"citationID":"rzj0q6J1","properties":{"formattedCitation":"(TEXAS INSTRUMENTS, 2005)","plainCitation":"(TEXAS INSTRUMENTS, 2005)"},"citationItems":[{"id":355,"uris":["http://zotero.org/users/1027301/items/2UFNT3JD"],"uri":["http://zotero.org/users/1027301/items/2UFNT3JD"],"itemData":{"id":355,"type":"webpage","title":"Wide Bandwidth Operational Transconductance Amplifier (OTA) (Rev. G) - opa861.pdf","URL":"http://www.ti.com/lit/ds/symlink/opa861.pdf","author":[{"family":"Texas Instruments","given":""}],"issued":{"date-parts":[["2005",8]]},"accessed":{"date-parts":[["2016",3,8]]}}}],"schema":"https://github.com/citation-style-language/schema/raw/master/csl-citation.json"} </w:instrText>
      </w:r>
      <w:r>
        <w:fldChar w:fldCharType="separate"/>
      </w:r>
      <w:r w:rsidRPr="0003047F">
        <w:t>(TEXAS INSTRUMENTS, 2005)</w:t>
      </w:r>
      <w:r>
        <w:fldChar w:fldCharType="end"/>
      </w:r>
      <w:r>
        <w:t xml:space="preserve">, e selecionando o resistor do emissor (RE1 e RE2) para 1800 Ω (equação </w:t>
      </w:r>
      <w:r>
        <w:fldChar w:fldCharType="begin"/>
      </w:r>
      <w:r>
        <w:instrText xml:space="preserve"> REF eq_ganho_vccs \h </w:instrText>
      </w:r>
      <w:r>
        <w:fldChar w:fldCharType="separate"/>
      </w:r>
      <w:r w:rsidR="009B6C59">
        <w:rPr>
          <w:noProof/>
        </w:rPr>
        <w:t>44</w:t>
      </w:r>
      <w:r>
        <w:fldChar w:fldCharType="end"/>
      </w:r>
      <w:r>
        <w:t xml:space="preserve">). A conexão entre </w:t>
      </w:r>
      <w:proofErr w:type="spellStart"/>
      <w:proofErr w:type="gramStart"/>
      <w:r>
        <w:t>IqAdj</w:t>
      </w:r>
      <w:proofErr w:type="spellEnd"/>
      <w:proofErr w:type="gramEnd"/>
      <w:r>
        <w:t xml:space="preserve"> e </w:t>
      </w:r>
      <w:proofErr w:type="spellStart"/>
      <w:r>
        <w:t>Vcc</w:t>
      </w:r>
      <w:proofErr w:type="spellEnd"/>
      <w:r>
        <w:t xml:space="preserve">- faz com que o valor de </w:t>
      </w:r>
      <w:proofErr w:type="spellStart"/>
      <w:r>
        <w:t>Gm</w:t>
      </w:r>
      <w:proofErr w:type="spellEnd"/>
      <w:r>
        <w:t xml:space="preserve"> seja fixado em 95 </w:t>
      </w:r>
      <w:proofErr w:type="spellStart"/>
      <w:r>
        <w:t>mA</w:t>
      </w:r>
      <w:proofErr w:type="spellEnd"/>
      <w:r>
        <w:t>/V.</w:t>
      </w:r>
    </w:p>
    <w:p w:rsidR="00E13FAF" w:rsidRDefault="00E13FAF" w:rsidP="00E13FAF">
      <w:r>
        <w:t>Como os ganhos dos circuitos formados por U11 e U12 são unitários, o ganho do OTA é o ganho do VCCS.</w:t>
      </w:r>
    </w:p>
    <w:p w:rsidR="00E13FAF" w:rsidRDefault="00E13FAF" w:rsidP="00E13FAF">
      <w:pPr>
        <w:pStyle w:val="Equation"/>
      </w:pPr>
      <w:r>
        <w:tab/>
      </w:r>
      <w:r w:rsidRPr="00650E89">
        <w:rPr>
          <w:position w:val="-88"/>
        </w:rPr>
        <w:object w:dxaOrig="5240" w:dyaOrig="1260">
          <v:shape id="_x0000_i1095" type="#_x0000_t75" style="width:253.5pt;height:58.5pt" o:ole="">
            <v:imagedata r:id="rId201" o:title=""/>
          </v:shape>
          <o:OLEObject Type="Embed" ProgID="Equation.3" ShapeID="_x0000_i1095" DrawAspect="Content" ObjectID="_1539330852" r:id="rId202"/>
        </w:object>
      </w:r>
      <w:r>
        <w:tab/>
        <w:t>(</w:t>
      </w:r>
      <w:bookmarkStart w:id="146" w:name="eq_ganho_vccs"/>
      <w:r>
        <w:fldChar w:fldCharType="begin"/>
      </w:r>
      <w:r>
        <w:instrText xml:space="preserve"> SEQ equacao </w:instrText>
      </w:r>
      <w:r>
        <w:fldChar w:fldCharType="separate"/>
      </w:r>
      <w:r w:rsidR="009B6C59">
        <w:rPr>
          <w:noProof/>
        </w:rPr>
        <w:t>44</w:t>
      </w:r>
      <w:r>
        <w:fldChar w:fldCharType="end"/>
      </w:r>
      <w:bookmarkEnd w:id="146"/>
      <w:r>
        <w:t>)</w:t>
      </w:r>
    </w:p>
    <w:p w:rsidR="00774DC0" w:rsidRDefault="00774DC0" w:rsidP="00774DC0">
      <w:pPr>
        <w:pStyle w:val="Ttulo3"/>
      </w:pPr>
      <w:bookmarkStart w:id="147" w:name="_Toc465179639"/>
      <w:r>
        <w:t>Sistema de aquisição</w:t>
      </w:r>
      <w:bookmarkEnd w:id="147"/>
    </w:p>
    <w:p w:rsidR="005F54CB" w:rsidRDefault="005F54CB" w:rsidP="00774DC0">
      <w:bookmarkStart w:id="148" w:name="_Toc405135935"/>
      <w:bookmarkEnd w:id="148"/>
      <w:r>
        <w:t>O sistema de aquisição é responsável por digitalizar os sinais da corrente de excitação e a tensão</w:t>
      </w:r>
      <w:r w:rsidR="004E11B0">
        <w:t xml:space="preserve"> obtida sobre a </w:t>
      </w:r>
      <w:r w:rsidR="00D259E8">
        <w:t>bio</w:t>
      </w:r>
      <w:r w:rsidR="004E11B0">
        <w:t>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lastRenderedPageBreak/>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49" w:name="_Toc465179640"/>
      <w:r>
        <w:t xml:space="preserve">Filtro </w:t>
      </w:r>
      <w:r w:rsidRPr="004E11B0">
        <w:rPr>
          <w:rStyle w:val="OtherLanguage"/>
        </w:rPr>
        <w:t>anti</w:t>
      </w:r>
      <w:r w:rsidR="004E11B0" w:rsidRPr="004E11B0">
        <w:rPr>
          <w:rStyle w:val="OtherLanguage"/>
        </w:rPr>
        <w:t>-</w:t>
      </w:r>
      <w:r w:rsidRPr="004E11B0">
        <w:rPr>
          <w:rStyle w:val="OtherLanguage"/>
        </w:rPr>
        <w:t>aliasing</w:t>
      </w:r>
      <w:bookmarkEnd w:id="149"/>
    </w:p>
    <w:p w:rsidR="00406497" w:rsidRDefault="004E11B0" w:rsidP="005F54CB">
      <w:pPr>
        <w:rPr>
          <w:lang w:eastAsia="ar-SA"/>
        </w:rPr>
      </w:pPr>
      <w:r>
        <w:rPr>
          <w:lang w:eastAsia="ar-SA"/>
        </w:rPr>
        <w:t>U</w:t>
      </w:r>
      <w:r w:rsidRPr="004E11B0">
        <w:rPr>
          <w:lang w:eastAsia="ar-SA"/>
        </w:rPr>
        <w:t xml:space="preserve">m filtro </w:t>
      </w:r>
      <w:proofErr w:type="spellStart"/>
      <w:r w:rsidRPr="004E11B0">
        <w:rPr>
          <w:rStyle w:val="OtherLanguage"/>
          <w:lang w:val="pt-BR"/>
        </w:rPr>
        <w:t>anti-aliasing</w:t>
      </w:r>
      <w:proofErr w:type="spellEnd"/>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proofErr w:type="spellStart"/>
      <w:r w:rsidR="004E11B0" w:rsidRPr="00406497">
        <w:rPr>
          <w:rStyle w:val="OtherLanguage"/>
          <w:lang w:val="pt-BR"/>
        </w:rPr>
        <w:t>butterworth</w:t>
      </w:r>
      <w:proofErr w:type="spellEnd"/>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w:t>
      </w:r>
      <w:proofErr w:type="spellStart"/>
      <w:r w:rsidR="00406497">
        <w:rPr>
          <w:lang w:eastAsia="ar-SA"/>
        </w:rPr>
        <w:t>Filter</w:t>
      </w:r>
      <w:proofErr w:type="spellEnd"/>
      <w:r w:rsidR="00406497">
        <w:rPr>
          <w:lang w:eastAsia="ar-SA"/>
        </w:rPr>
        <w:t xml:space="preserve"> Pro, fornec</w:t>
      </w:r>
      <w:r>
        <w:rPr>
          <w:lang w:eastAsia="ar-SA"/>
        </w:rPr>
        <w:t xml:space="preserve">ido pela </w:t>
      </w:r>
      <w:r w:rsidRPr="004E11B0">
        <w:rPr>
          <w:rStyle w:val="OtherLanguage"/>
          <w:lang w:val="pt-BR"/>
        </w:rPr>
        <w:t xml:space="preserve">Texas </w:t>
      </w:r>
      <w:proofErr w:type="spellStart"/>
      <w:r w:rsidRPr="004E11B0">
        <w:rPr>
          <w:rStyle w:val="OtherLanguage"/>
          <w:lang w:val="pt-BR"/>
        </w:rPr>
        <w:t>Instruments</w:t>
      </w:r>
      <w:proofErr w:type="spellEnd"/>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proofErr w:type="spellStart"/>
      <w:r w:rsidR="00406497" w:rsidRPr="00406497">
        <w:rPr>
          <w:rStyle w:val="OtherLanguage"/>
          <w:lang w:val="pt-BR"/>
        </w:rPr>
        <w:t>Butterworth</w:t>
      </w:r>
      <w:proofErr w:type="spellEnd"/>
      <w:r w:rsidR="00406497">
        <w:rPr>
          <w:lang w:eastAsia="ar-SA"/>
        </w:rPr>
        <w:t>)</w:t>
      </w:r>
      <w:r w:rsidR="006E31F9">
        <w:rPr>
          <w:lang w:eastAsia="ar-SA"/>
        </w:rPr>
        <w:t xml:space="preserve"> e a </w:t>
      </w:r>
      <w:r>
        <w:rPr>
          <w:lang w:eastAsia="ar-SA"/>
        </w:rPr>
        <w:t>topologia do filtro</w:t>
      </w:r>
      <w:r w:rsidR="00406497">
        <w:rPr>
          <w:lang w:eastAsia="ar-SA"/>
        </w:rPr>
        <w:t xml:space="preserve"> (</w:t>
      </w:r>
      <w:proofErr w:type="spellStart"/>
      <w:r w:rsidR="00406497" w:rsidRPr="00CD2E5F">
        <w:rPr>
          <w:rStyle w:val="OtherLanguage"/>
          <w:lang w:val="pt-BR"/>
        </w:rPr>
        <w:t>Sallen-key</w:t>
      </w:r>
      <w:proofErr w:type="spellEnd"/>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9B6C59">
        <w:t xml:space="preserve">Figura </w:t>
      </w:r>
      <w:r w:rsidR="009B6C59">
        <w:rPr>
          <w:noProof/>
        </w:rPr>
        <w:t>38</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lastRenderedPageBreak/>
        <w:drawing>
          <wp:inline distT="0" distB="0" distL="0" distR="0" wp14:anchorId="3D242356" wp14:editId="2E6C5D4E">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50" w:name="_Ref463551628"/>
      <w:r>
        <w:t xml:space="preserve">Figura </w:t>
      </w:r>
      <w:fldSimple w:instr=" SEQ Figura \* ARABIC ">
        <w:r w:rsidR="00C7665F">
          <w:rPr>
            <w:noProof/>
          </w:rPr>
          <w:t>38</w:t>
        </w:r>
      </w:fldSimple>
      <w:bookmarkEnd w:id="150"/>
      <w:r>
        <w:t>:</w:t>
      </w:r>
      <w:r w:rsidR="00981AEE">
        <w:t xml:space="preserve"> Circuito dos filtros </w:t>
      </w:r>
      <w:proofErr w:type="spellStart"/>
      <w:r w:rsidR="00981AEE">
        <w:t>anti-aliasing</w:t>
      </w:r>
      <w:proofErr w:type="spellEnd"/>
      <w:r w:rsidR="00981AEE">
        <w:t xml:space="preserve"> utilizados, com frequência de corte teórica em 10</w:t>
      </w:r>
      <w:r w:rsidR="00406497">
        <w:t>,44</w:t>
      </w:r>
      <w:r w:rsidR="00981AEE">
        <w:t xml:space="preserve"> MHz. Onde Vi é o sinal entrada para a amostragem da corrente e </w:t>
      </w:r>
      <w:proofErr w:type="spellStart"/>
      <w:proofErr w:type="gramStart"/>
      <w:r w:rsidR="00981AEE">
        <w:t>Vv</w:t>
      </w:r>
      <w:proofErr w:type="spellEnd"/>
      <w:proofErr w:type="gramEnd"/>
      <w:r w:rsidR="00981AEE">
        <w:t xml:space="preserve"> é o sinal de entrada para a amostragem da tensão. </w:t>
      </w:r>
      <w:proofErr w:type="spellStart"/>
      <w:proofErr w:type="gramStart"/>
      <w:r w:rsidR="00981AEE">
        <w:t>ViFilt</w:t>
      </w:r>
      <w:proofErr w:type="spellEnd"/>
      <w:proofErr w:type="gramEnd"/>
      <w:r w:rsidR="00981AEE">
        <w:t xml:space="preserve"> e </w:t>
      </w:r>
      <w:proofErr w:type="spellStart"/>
      <w:r w:rsidR="00981AEE">
        <w:t>VvFilt</w:t>
      </w:r>
      <w:proofErr w:type="spellEnd"/>
      <w:r w:rsidR="00981AEE">
        <w:t xml:space="preserve"> são as respectivas saída, já filtradas.</w:t>
      </w:r>
    </w:p>
    <w:p w:rsidR="003216E3" w:rsidRDefault="003216E3" w:rsidP="003216E3">
      <w:pPr>
        <w:pStyle w:val="Ttulo4"/>
      </w:pPr>
      <w:bookmarkStart w:id="151" w:name="_Toc465179641"/>
      <w:r>
        <w:t>Circuito de ajuste de nível</w:t>
      </w:r>
      <w:bookmarkEnd w:id="151"/>
    </w:p>
    <w:p w:rsidR="00CD2E5F" w:rsidRDefault="00CD2E5F" w:rsidP="00FB63D8">
      <w:pPr>
        <w:rPr>
          <w:lang w:eastAsia="ar-SA"/>
        </w:rPr>
      </w:pPr>
      <w:r>
        <w:rPr>
          <w:lang w:eastAsia="ar-SA"/>
        </w:rPr>
        <w:t>A</w:t>
      </w:r>
      <w:r w:rsidR="00FB63D8">
        <w:rPr>
          <w:lang w:eastAsia="ar-SA"/>
        </w:rPr>
        <w:t xml:space="preserve"> tensão produzida pelos circuitos de filtro </w:t>
      </w:r>
      <w:proofErr w:type="spellStart"/>
      <w:r w:rsidR="00FB63D8" w:rsidRPr="00CD2E5F">
        <w:rPr>
          <w:rStyle w:val="OtherLanguage"/>
          <w:lang w:val="pt-BR"/>
        </w:rPr>
        <w:t>anti-aliasing</w:t>
      </w:r>
      <w:proofErr w:type="spellEnd"/>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w:t>
      </w:r>
      <w:proofErr w:type="spellStart"/>
      <w:r w:rsidR="00FB63D8">
        <w:rPr>
          <w:lang w:eastAsia="ar-SA"/>
        </w:rPr>
        <w:t>mV</w:t>
      </w:r>
      <w:proofErr w:type="spellEnd"/>
      <w:r w:rsidR="00FB63D8">
        <w:rPr>
          <w:lang w:eastAsia="ar-SA"/>
        </w:rPr>
        <w:t>.</w:t>
      </w:r>
      <w:r>
        <w:rPr>
          <w:lang w:eastAsia="ar-SA"/>
        </w:rPr>
        <w:t xml:space="preserve"> </w:t>
      </w:r>
      <w:r w:rsidR="00180256">
        <w:rPr>
          <w:lang w:eastAsia="ar-SA"/>
        </w:rPr>
        <w:t>De</w:t>
      </w:r>
      <w:r w:rsidR="006907FD">
        <w:rPr>
          <w:lang w:eastAsia="ar-SA"/>
        </w:rPr>
        <w:t xml:space="preserv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9B6C59">
        <w:t xml:space="preserve">Figura </w:t>
      </w:r>
      <w:r w:rsidR="009B6C59">
        <w:rPr>
          <w:noProof/>
        </w:rPr>
        <w:t>39</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w:t>
      </w:r>
      <w:proofErr w:type="spellStart"/>
      <w:r w:rsidR="004076E5">
        <w:rPr>
          <w:lang w:eastAsia="ar-SA"/>
        </w:rPr>
        <w:t>mV</w:t>
      </w:r>
      <w:proofErr w:type="spellEnd"/>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DFA651B" wp14:editId="5A057B86">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52" w:name="_Ref463551775"/>
      <w:r>
        <w:t xml:space="preserve">Figura </w:t>
      </w:r>
      <w:fldSimple w:instr=" SEQ Figura \* ARABIC ">
        <w:r w:rsidR="00C7665F">
          <w:rPr>
            <w:noProof/>
          </w:rPr>
          <w:t>39</w:t>
        </w:r>
      </w:fldSimple>
      <w:bookmarkEnd w:id="152"/>
      <w:r>
        <w:t xml:space="preserve">: Circuito de ajuste de nível para </w:t>
      </w:r>
      <w:r w:rsidR="001F0A44">
        <w:t>os sinais filtrados relacionados a amostrados de corrente (</w:t>
      </w:r>
      <w:proofErr w:type="spellStart"/>
      <w:proofErr w:type="gramStart"/>
      <w:r w:rsidR="001F0A44">
        <w:t>ViFilt</w:t>
      </w:r>
      <w:proofErr w:type="spellEnd"/>
      <w:proofErr w:type="gramEnd"/>
      <w:r w:rsidR="001F0A44">
        <w:t>) e da tensão (</w:t>
      </w:r>
      <w:proofErr w:type="spellStart"/>
      <w:r w:rsidR="001F0A44">
        <w:t>VvFilt</w:t>
      </w:r>
      <w:proofErr w:type="spellEnd"/>
      <w:r w:rsidR="001F0A44">
        <w:t xml:space="preserve">). De modo que o pino A3 do microcontrolador fornece uma tensão DC de referência, que é somada aos dois sinais </w:t>
      </w:r>
      <w:proofErr w:type="spellStart"/>
      <w:proofErr w:type="gramStart"/>
      <w:r w:rsidR="001F0A44">
        <w:t>ViFilt</w:t>
      </w:r>
      <w:proofErr w:type="spellEnd"/>
      <w:proofErr w:type="gramEnd"/>
      <w:r w:rsidR="001F0A44">
        <w:t xml:space="preserve"> e </w:t>
      </w:r>
      <w:proofErr w:type="spellStart"/>
      <w:r w:rsidR="001F0A44">
        <w:t>VvFilt</w:t>
      </w:r>
      <w:proofErr w:type="spellEnd"/>
      <w:r w:rsidR="001F0A44">
        <w: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Default="005F54CB" w:rsidP="005F54CB">
      <w:pPr>
        <w:pStyle w:val="Ttulo4"/>
      </w:pPr>
      <w:bookmarkStart w:id="153" w:name="_Toc465179642"/>
      <w:bookmarkStart w:id="154" w:name="_Ref465282117"/>
      <w:r>
        <w:t>Firmware</w:t>
      </w:r>
      <w:bookmarkEnd w:id="153"/>
      <w:bookmarkEnd w:id="154"/>
    </w:p>
    <w:p w:rsidR="00DD468C" w:rsidRDefault="00DD468C" w:rsidP="00835FA0">
      <w:r>
        <w:t xml:space="preserve">O firmware para o controle do periférico ADC foi projetado de modo a possibilitar a maior frequência de amostragem possível e </w:t>
      </w:r>
      <w:r w:rsidR="003A6D87">
        <w:t>armazenar um número de amostra</w:t>
      </w:r>
      <w:r>
        <w:t xml:space="preserve">s </w:t>
      </w:r>
      <w:r w:rsidR="003A6D87">
        <w:t xml:space="preserve">correspondentes a </w:t>
      </w:r>
      <w:r w:rsidR="007F7D2B">
        <w:t>um período de amostragem</w:t>
      </w:r>
      <w:r w:rsidR="003A6D87">
        <w:t xml:space="preserve"> de pelo menos </w:t>
      </w:r>
      <w:proofErr w:type="gramStart"/>
      <w:r>
        <w:t>1</w:t>
      </w:r>
      <w:proofErr w:type="gramEnd"/>
      <w:r>
        <w:t> </w:t>
      </w:r>
      <w:proofErr w:type="spellStart"/>
      <w:r>
        <w:t>ms</w:t>
      </w:r>
      <w:proofErr w:type="spellEnd"/>
      <w:r>
        <w:t xml:space="preserve">, </w:t>
      </w:r>
      <w:r w:rsidR="003A6D87">
        <w:t>período</w:t>
      </w:r>
      <w:r>
        <w:t xml:space="preserve"> mínimo para se obter uma resolução espectral de 1 kHz.</w:t>
      </w:r>
    </w:p>
    <w:p w:rsidR="003A6D87" w:rsidRDefault="005F54CB" w:rsidP="003A6D87">
      <w:r>
        <w:t xml:space="preserve">O </w:t>
      </w:r>
      <w:r w:rsidR="00D259E8">
        <w:t xml:space="preserve">periférico </w:t>
      </w:r>
      <w:r>
        <w:t>ADC presente no LPC4370 proporciona</w:t>
      </w:r>
      <w:r w:rsidR="00D259E8">
        <w:t>, nominalmente,</w:t>
      </w:r>
      <w:r>
        <w:t xml:space="preserve"> a conversão a uma taxa </w:t>
      </w:r>
      <w:r w:rsidR="00835FA0">
        <w:t xml:space="preserve">máxima </w:t>
      </w:r>
      <w:r>
        <w:t>de 80 MSPS</w:t>
      </w:r>
      <w:r w:rsidR="0024407D">
        <w:t xml:space="preserve"> (</w:t>
      </w:r>
      <w:proofErr w:type="spellStart"/>
      <w:r w:rsidR="0024407D" w:rsidRPr="0024407D">
        <w:rPr>
          <w:rStyle w:val="OtherLanguage"/>
          <w:lang w:val="pt-BR"/>
        </w:rPr>
        <w:t>Mega-Samples</w:t>
      </w:r>
      <w:proofErr w:type="spellEnd"/>
      <w:r w:rsidR="0024407D" w:rsidRPr="0024407D">
        <w:rPr>
          <w:rStyle w:val="OtherLanguage"/>
          <w:lang w:val="pt-BR"/>
        </w:rPr>
        <w:t xml:space="preserve"> Per </w:t>
      </w:r>
      <w:proofErr w:type="spellStart"/>
      <w:r w:rsidR="0024407D" w:rsidRPr="0024407D">
        <w:rPr>
          <w:rStyle w:val="OtherLanguage"/>
          <w:lang w:val="pt-BR"/>
        </w:rPr>
        <w:t>Second</w:t>
      </w:r>
      <w:proofErr w:type="spellEnd"/>
      <w:r w:rsidR="0024407D">
        <w:t>)</w:t>
      </w:r>
      <w:r w:rsidR="00D259E8">
        <w:t xml:space="preserve"> com 12 bits de resolução. </w:t>
      </w:r>
      <w:r w:rsidR="00835FA0">
        <w:t>No entanto, devido à</w:t>
      </w:r>
      <w:r w:rsidR="00D259E8">
        <w:t xml:space="preserve"> multiplexação entre dois canais, um par</w:t>
      </w:r>
      <w:r>
        <w:t>a</w:t>
      </w:r>
      <w:r w:rsidR="00D259E8">
        <w:t xml:space="preserve"> a</w:t>
      </w:r>
      <w:r>
        <w:t xml:space="preserve"> leitura da tensão</w:t>
      </w:r>
      <w:r w:rsidR="00D259E8">
        <w:t xml:space="preserve"> (pino A1 - </w:t>
      </w:r>
      <w:r w:rsidR="00D259E8">
        <w:rPr>
          <w:lang w:eastAsia="ar-SA"/>
        </w:rPr>
        <w:lastRenderedPageBreak/>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9B6C59">
        <w:t xml:space="preserve">Figura </w:t>
      </w:r>
      <w:r w:rsidR="009B6C59">
        <w:rPr>
          <w:noProof/>
        </w:rPr>
        <w:t>39</w:t>
      </w:r>
      <w:r w:rsidR="00D259E8">
        <w:rPr>
          <w:lang w:eastAsia="ar-SA"/>
        </w:rPr>
        <w:fldChar w:fldCharType="end"/>
      </w:r>
      <w:r w:rsidR="00D259E8">
        <w:t>)</w:t>
      </w:r>
      <w:r>
        <w:t xml:space="preserve"> e</w:t>
      </w:r>
      <w:r w:rsidR="00D259E8">
        <w:t xml:space="preserve"> outro para a</w:t>
      </w:r>
      <w:r>
        <w:t xml:space="preserve"> corrente</w:t>
      </w:r>
      <w:r w:rsidR="00D259E8">
        <w:t xml:space="preserve"> (pino A2 - </w:t>
      </w:r>
      <w:r w:rsidR="00D259E8">
        <w:rPr>
          <w:lang w:eastAsia="ar-SA"/>
        </w:rPr>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9B6C59">
        <w:t xml:space="preserve">Figura </w:t>
      </w:r>
      <w:r w:rsidR="009B6C59">
        <w:rPr>
          <w:noProof/>
        </w:rPr>
        <w:t>39</w:t>
      </w:r>
      <w:r w:rsidR="00D259E8">
        <w:rPr>
          <w:lang w:eastAsia="ar-SA"/>
        </w:rPr>
        <w:fldChar w:fldCharType="end"/>
      </w:r>
      <w:r w:rsidR="00D259E8">
        <w:t>)</w:t>
      </w:r>
      <w:r w:rsidR="00733F3B">
        <w:t xml:space="preserve">, </w:t>
      </w:r>
      <w:r w:rsidR="00835FA0">
        <w:t xml:space="preserve">a frequência de amostragem máxima é </w:t>
      </w:r>
      <w:r w:rsidR="00EA7B9F">
        <w:t xml:space="preserve">reduzida </w:t>
      </w:r>
      <w:r w:rsidR="00733F3B">
        <w:t>pela metade</w:t>
      </w:r>
      <w:r>
        <w:t xml:space="preserve">. </w:t>
      </w:r>
      <w:r w:rsidR="00835FA0">
        <w:t>Já em relação à resolução do ADC, o</w:t>
      </w:r>
      <w:r w:rsidR="00733F3B">
        <w:t xml:space="preserve"> número de bits</w:t>
      </w:r>
      <w:r w:rsidR="00835FA0">
        <w:t xml:space="preserve"> efetivo é reduzido para 10 bits quando é utilizada uma frequência de amostragem acima de 10 MSPS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r w:rsidR="003A6D87">
        <w:t xml:space="preserve"> </w:t>
      </w:r>
    </w:p>
    <w:p w:rsidR="003A6D87" w:rsidRDefault="003A6D87" w:rsidP="003A6D87">
      <w:r>
        <w:t>O armazenamento das amostras é</w:t>
      </w:r>
      <w:r w:rsidR="009A726F">
        <w:t xml:space="preserve"> realizado automaticamente pelo periférico em </w:t>
      </w:r>
      <w:r>
        <w:t xml:space="preserve">uma </w:t>
      </w:r>
      <w:bookmarkStart w:id="155" w:name="sigla_FIFO"/>
      <w:r>
        <w:t>FIFO</w:t>
      </w:r>
      <w:bookmarkEnd w:id="155"/>
      <w:r>
        <w:t xml:space="preserve"> (</w:t>
      </w:r>
      <w:proofErr w:type="spellStart"/>
      <w:r>
        <w:t>First</w:t>
      </w:r>
      <w:proofErr w:type="spellEnd"/>
      <w:r>
        <w:t xml:space="preserve"> In </w:t>
      </w:r>
      <w:proofErr w:type="spellStart"/>
      <w:r>
        <w:t>First</w:t>
      </w:r>
      <w:proofErr w:type="spellEnd"/>
      <w:r>
        <w:t xml:space="preserve"> Out)</w:t>
      </w:r>
      <w:r w:rsidR="009A726F">
        <w:t xml:space="preserve"> com capacidade limitada de apenas </w:t>
      </w:r>
      <w:proofErr w:type="gramStart"/>
      <w:r w:rsidR="009A726F">
        <w:t>8</w:t>
      </w:r>
      <w:proofErr w:type="gramEnd"/>
      <w:r w:rsidR="009A726F">
        <w:t xml:space="preserve"> </w:t>
      </w:r>
      <w:r>
        <w:t>amostras</w:t>
      </w:r>
      <w:r w:rsidR="009A726F">
        <w:t xml:space="preserve"> vindas</w:t>
      </w:r>
      <w:r>
        <w:t xml:space="preserve"> de cada canal</w:t>
      </w:r>
      <w:r w:rsidR="009A726F">
        <w:t xml:space="preserve"> (16 amostras no total). Como o projeto necessita de um número de amostras muito superior </w:t>
      </w:r>
      <w:proofErr w:type="gramStart"/>
      <w:r w:rsidR="009A726F">
        <w:t>à</w:t>
      </w:r>
      <w:proofErr w:type="gramEnd"/>
      <w:r w:rsidR="009A726F">
        <w:t xml:space="preserve"> 16 e deseja-se utilizar taxas altas de frequência de amostragem (dezenas de MHz), a função de esvaziar a FIFO e salvar os dados na memória RAM do microcontrolador foi realizada utilizando-se um canal do DMA. Onde o DMA foi configurado para ser ativado</w:t>
      </w:r>
      <w:r>
        <w:t xml:space="preserve"> todas a</w:t>
      </w:r>
      <w:r w:rsidR="009A726F">
        <w:t>s vezes que a FIFO estivesse completa</w:t>
      </w:r>
      <w:r>
        <w:t>.</w:t>
      </w:r>
    </w:p>
    <w:p w:rsidR="00835FA0" w:rsidRDefault="00835FA0" w:rsidP="00835FA0">
      <w:r>
        <w:t>A forma como os dados são alocados na memória pelo perif</w:t>
      </w:r>
      <w:r w:rsidR="00DD468C">
        <w:t xml:space="preserve">érico é exibida na </w:t>
      </w:r>
      <w:r w:rsidR="00DD468C">
        <w:fldChar w:fldCharType="begin"/>
      </w:r>
      <w:r w:rsidR="00DD468C">
        <w:instrText xml:space="preserve"> REF _Ref465275750 \h </w:instrText>
      </w:r>
      <w:r w:rsidR="00DD468C">
        <w:fldChar w:fldCharType="separate"/>
      </w:r>
      <w:r w:rsidR="009B6C59">
        <w:t xml:space="preserve">Figura </w:t>
      </w:r>
      <w:r w:rsidR="009B6C59">
        <w:rPr>
          <w:noProof/>
        </w:rPr>
        <w:t>40</w:t>
      </w:r>
      <w:r w:rsidR="00DD468C">
        <w:fldChar w:fldCharType="end"/>
      </w:r>
      <w:r>
        <w:t xml:space="preserve">, </w:t>
      </w:r>
      <w:r w:rsidR="00DD468C">
        <w:t xml:space="preserve">onde </w:t>
      </w:r>
      <w:proofErr w:type="gramStart"/>
      <w:r w:rsidR="00DD468C">
        <w:t>2</w:t>
      </w:r>
      <w:proofErr w:type="gramEnd"/>
      <w:r w:rsidR="00DD468C">
        <w:t xml:space="preserve"> amostras</w:t>
      </w:r>
      <w:r w:rsidR="009A726F">
        <w:t xml:space="preserve"> de canais distintos</w:t>
      </w:r>
      <w:r w:rsidR="00DD468C">
        <w:t xml:space="preserve"> são alocadas </w:t>
      </w:r>
      <w:r w:rsidR="005A3C62">
        <w:t xml:space="preserve">sequencialmente </w:t>
      </w:r>
      <w:r w:rsidR="00DD468C">
        <w:t>em um registrador de 32 bits</w:t>
      </w:r>
      <w:r>
        <w:t>.</w:t>
      </w:r>
      <w:r w:rsidR="005A3C62">
        <w:t xml:space="preserve"> A amostra do primeiro canal (n) é armazenada entre o bit </w:t>
      </w:r>
      <w:proofErr w:type="gramStart"/>
      <w:r w:rsidR="005A3C62">
        <w:t>0</w:t>
      </w:r>
      <w:proofErr w:type="gramEnd"/>
      <w:r w:rsidR="005A3C62">
        <w:t xml:space="preserve"> e 11, já entre os bits 12 e 14 é escrito um identificador de origem na amostra do primeiro canal (o próprio valor de n); para a amostra vinda do segundo canal (n+1) são utilizados os bits 16 a 27 para guardar a amostra e os bits entre 28 e 30 para guardar o identificador do respectivo canal (o próprio valor de n+1). Os bits 15 e 31 do registrador não são utilizados e permanecem com o valor zero.</w:t>
      </w:r>
    </w:p>
    <w:tbl>
      <w:tblPr>
        <w:tblStyle w:val="Tabelacomgrade"/>
        <w:tblW w:w="0" w:type="auto"/>
        <w:tblLook w:val="04A0" w:firstRow="1" w:lastRow="0" w:firstColumn="1" w:lastColumn="0" w:noHBand="0" w:noVBand="1"/>
      </w:tblPr>
      <w:tblGrid>
        <w:gridCol w:w="817"/>
        <w:gridCol w:w="1418"/>
        <w:gridCol w:w="2268"/>
        <w:gridCol w:w="850"/>
        <w:gridCol w:w="1353"/>
        <w:gridCol w:w="2506"/>
      </w:tblGrid>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31</w:t>
            </w:r>
          </w:p>
        </w:tc>
        <w:tc>
          <w:tcPr>
            <w:tcW w:w="141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 xml:space="preserve">Bits 30 </w:t>
            </w:r>
            <w:r w:rsidR="007F7D2B">
              <w:rPr>
                <w:rFonts w:ascii="Times New Roman" w:hAnsi="Times New Roman" w:cs="Times New Roman"/>
              </w:rPr>
              <w:t>–</w:t>
            </w:r>
            <w:r w:rsidRPr="000818D2">
              <w:rPr>
                <w:rFonts w:ascii="Times New Roman" w:hAnsi="Times New Roman" w:cs="Times New Roman"/>
              </w:rPr>
              <w:t xml:space="preserve"> 28</w:t>
            </w:r>
          </w:p>
        </w:tc>
        <w:tc>
          <w:tcPr>
            <w:tcW w:w="226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27 - 16</w:t>
            </w:r>
          </w:p>
        </w:tc>
        <w:tc>
          <w:tcPr>
            <w:tcW w:w="850"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5</w:t>
            </w:r>
          </w:p>
        </w:tc>
        <w:tc>
          <w:tcPr>
            <w:tcW w:w="1353"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4-12</w:t>
            </w:r>
          </w:p>
        </w:tc>
        <w:tc>
          <w:tcPr>
            <w:tcW w:w="2506"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1-0</w:t>
            </w:r>
          </w:p>
        </w:tc>
      </w:tr>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41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n+1</w:t>
            </w:r>
          </w:p>
        </w:tc>
        <w:tc>
          <w:tcPr>
            <w:tcW w:w="226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1</w:t>
            </w:r>
          </w:p>
        </w:tc>
        <w:tc>
          <w:tcPr>
            <w:tcW w:w="850"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353" w:type="dxa"/>
          </w:tcPr>
          <w:p w:rsidR="00835FA0" w:rsidRPr="000818D2" w:rsidRDefault="005A3C62" w:rsidP="00DE6B82">
            <w:pPr>
              <w:ind w:firstLine="0"/>
              <w:jc w:val="center"/>
              <w:rPr>
                <w:rFonts w:ascii="Times New Roman" w:hAnsi="Times New Roman" w:cs="Times New Roman"/>
              </w:rPr>
            </w:pPr>
            <w:r>
              <w:rPr>
                <w:rFonts w:ascii="Times New Roman" w:hAnsi="Times New Roman" w:cs="Times New Roman"/>
              </w:rPr>
              <w:t>n</w:t>
            </w:r>
          </w:p>
        </w:tc>
        <w:tc>
          <w:tcPr>
            <w:tcW w:w="2506"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w:t>
            </w:r>
          </w:p>
        </w:tc>
      </w:tr>
    </w:tbl>
    <w:p w:rsidR="00835FA0" w:rsidRDefault="00DD468C" w:rsidP="00DD468C">
      <w:pPr>
        <w:pStyle w:val="Legenda"/>
      </w:pPr>
      <w:bookmarkStart w:id="156" w:name="_Ref465275750"/>
      <w:r>
        <w:t xml:space="preserve">Figura </w:t>
      </w:r>
      <w:fldSimple w:instr=" SEQ Figura \* ARABIC ">
        <w:r w:rsidR="00C7665F">
          <w:rPr>
            <w:noProof/>
          </w:rPr>
          <w:t>40</w:t>
        </w:r>
      </w:fldSimple>
      <w:bookmarkEnd w:id="156"/>
      <w:r>
        <w:t xml:space="preserve">: Forma de armazenamento das amostras do ADC utilizado pelo microcontrolador, onde </w:t>
      </w:r>
      <w:proofErr w:type="gramStart"/>
      <w:r>
        <w:t>2</w:t>
      </w:r>
      <w:proofErr w:type="gramEnd"/>
      <w:r>
        <w:t xml:space="preserve"> amostras de canais diferentes são alocadas em</w:t>
      </w:r>
      <w:r w:rsidR="007F7D2B">
        <w:t xml:space="preserve"> um registrador de</w:t>
      </w:r>
      <w:r>
        <w:t xml:space="preserve"> 32 bits</w:t>
      </w:r>
      <w:r w:rsidR="00DA4388">
        <w:t>, com seus respectivos identificadores</w:t>
      </w:r>
      <w:r>
        <w:t>.</w:t>
      </w:r>
    </w:p>
    <w:p w:rsidR="00733F3B" w:rsidRDefault="007F7D2B" w:rsidP="007F7D2B">
      <w:r>
        <w:rPr>
          <w:lang w:eastAsia="ar-SA"/>
        </w:rPr>
        <w:t xml:space="preserve">A quantidade de memória RAM disponível no microcontrolador para armazenar as amostras do ADC ficou limitada em 25.000 amostras para cada canal, deste modo a frequência de amostragem do ADC foi configurada para 25 MSPS, obtendo-se exatos </w:t>
      </w:r>
      <w:proofErr w:type="gramStart"/>
      <w:r>
        <w:rPr>
          <w:lang w:eastAsia="ar-SA"/>
        </w:rPr>
        <w:t>1</w:t>
      </w:r>
      <w:proofErr w:type="gramEnd"/>
      <w:r>
        <w:rPr>
          <w:lang w:eastAsia="ar-SA"/>
        </w:rPr>
        <w:t> </w:t>
      </w:r>
      <w:proofErr w:type="spellStart"/>
      <w:r>
        <w:rPr>
          <w:lang w:eastAsia="ar-SA"/>
        </w:rPr>
        <w:t>ms</w:t>
      </w:r>
      <w:proofErr w:type="spellEnd"/>
      <w:r>
        <w:rPr>
          <w:lang w:eastAsia="ar-SA"/>
        </w:rPr>
        <w:t xml:space="preserve"> de período de amostragem. Como o armazenamento de </w:t>
      </w:r>
      <w:proofErr w:type="gramStart"/>
      <w:r>
        <w:rPr>
          <w:lang w:eastAsia="ar-SA"/>
        </w:rPr>
        <w:t>2</w:t>
      </w:r>
      <w:proofErr w:type="gramEnd"/>
      <w:r>
        <w:rPr>
          <w:lang w:eastAsia="ar-SA"/>
        </w:rPr>
        <w:t xml:space="preserve"> amostras utiliza 32 bits (mencionado acima), o consumo de memória somente</w:t>
      </w:r>
      <w:r w:rsidR="00370FB5">
        <w:t xml:space="preserve"> </w:t>
      </w:r>
      <w:proofErr w:type="spellStart"/>
      <w:r w:rsidR="001D512D">
        <w:t>somente</w:t>
      </w:r>
      <w:proofErr w:type="spellEnd"/>
      <w:r w:rsidR="001D512D">
        <w:t xml:space="preserve"> </w:t>
      </w:r>
      <w:r w:rsidR="00370FB5">
        <w:t xml:space="preserve">para armazenar todas as amostras é de </w:t>
      </w:r>
      <w:r w:rsidR="0024407D">
        <w:t xml:space="preserve">aproximadamente </w:t>
      </w:r>
      <w:r w:rsidR="00CD2E5F">
        <w:t>97 </w:t>
      </w:r>
      <w:proofErr w:type="spellStart"/>
      <w:r w:rsidR="00370FB5">
        <w:t>kBytes</w:t>
      </w:r>
      <w:proofErr w:type="spellEnd"/>
      <w:r w:rsidR="0024407D">
        <w:t>.</w:t>
      </w:r>
    </w:p>
    <w:p w:rsidR="00593ED3" w:rsidRDefault="00593ED3" w:rsidP="007F7D2B">
      <w:r>
        <w:lastRenderedPageBreak/>
        <w:t>O</w:t>
      </w:r>
      <w:r w:rsidR="007F7D2B">
        <w:t xml:space="preserve">utra limitação observada </w:t>
      </w:r>
      <w:r>
        <w:t xml:space="preserve">durante </w:t>
      </w:r>
      <w:r w:rsidR="007F7D2B">
        <w:t>a utilização do periférico ADC em conj</w:t>
      </w:r>
      <w:r>
        <w:t xml:space="preserve">unto com o DMA foi </w:t>
      </w:r>
      <w:proofErr w:type="gramStart"/>
      <w:r>
        <w:t>a</w:t>
      </w:r>
      <w:proofErr w:type="gramEnd"/>
      <w:r>
        <w:t xml:space="preserve"> perda </w:t>
      </w:r>
      <w:r w:rsidR="00D42842">
        <w:t>algumas</w:t>
      </w:r>
      <w:r w:rsidR="007F7D2B">
        <w:t xml:space="preserve"> amostras</w:t>
      </w:r>
      <w:r>
        <w:t xml:space="preserve"> </w:t>
      </w:r>
      <w:r w:rsidR="00D42842">
        <w:t xml:space="preserve">entre </w:t>
      </w:r>
      <w:r w:rsidR="007F7D2B">
        <w:t>as 25.000 amostras coletadas</w:t>
      </w:r>
      <w:r>
        <w:t>, o que ocorre em momentos aleatórios</w:t>
      </w:r>
      <w:r w:rsidR="007F7D2B">
        <w:t xml:space="preserve">. </w:t>
      </w:r>
      <w:r>
        <w:t>Este</w:t>
      </w:r>
      <w:r w:rsidR="007F7D2B">
        <w:t xml:space="preserve"> problema não</w:t>
      </w:r>
      <w:r>
        <w:t xml:space="preserve"> é</w:t>
      </w:r>
      <w:r w:rsidR="007F7D2B">
        <w:t xml:space="preserve"> descrito pe</w:t>
      </w:r>
      <w:r>
        <w:t xml:space="preserve">lo manual do fabricante, mas surge na documentação de outro projeto que também utilizou o microcontrolador LPC4370 </w:t>
      </w:r>
      <w:r>
        <w:fldChar w:fldCharType="begin"/>
      </w:r>
      <w:r w:rsidR="00D42842">
        <w:instrText xml:space="preserve"> ADDIN ZOTERO_ITEM CSL_CITATION {"citationID":"WYe33FjY","properties":{"formattedCitation":"(EMBEDDED ARTISTS, 2016)","plainCitation":"(EMBEDDED ARTISTS, 2016)"},"citationItems":[{"id":741,"uris":["http://zotero.org/users/1027301/items/2KD5ZH8E"],"uri":["http://zotero.org/users/1027301/items/2KD5ZH8E"],"itemData":{"id":741,"type":"webpage","title":"Software for the LabTool logic analyzer and oscilloscope","container-title":"GitHub","abstract":"labtool - Software for the LabTool logic analyzer and oscilloscope","URL":"https://github.com/embeddedartists/labtool","author":[{"family":"Embedded Artists","given":""}],"issued":{"date-parts":[["2016"]]},"accessed":{"date-parts":[["2016",10,26]]}}}],"schema":"https://github.com/citation-style-language/schema/raw/master/csl-citation.json"} </w:instrText>
      </w:r>
      <w:r>
        <w:fldChar w:fldCharType="separate"/>
      </w:r>
      <w:r w:rsidR="00D42842" w:rsidRPr="00D42842">
        <w:t>(EMBEDDED ARTISTS, 2016)</w:t>
      </w:r>
      <w:r>
        <w:fldChar w:fldCharType="end"/>
      </w:r>
      <w:r>
        <w:t xml:space="preserve">. </w:t>
      </w:r>
      <w:r w:rsidR="00D42842">
        <w:t>De</w:t>
      </w:r>
      <w:r>
        <w:t xml:space="preserve"> modo</w:t>
      </w:r>
      <w:r w:rsidR="00D42842">
        <w:t xml:space="preserve"> que</w:t>
      </w:r>
      <w:r>
        <w:t xml:space="preserve"> </w:t>
      </w:r>
      <w:proofErr w:type="gramStart"/>
      <w:r>
        <w:t>buscou-se</w:t>
      </w:r>
      <w:proofErr w:type="gramEnd"/>
      <w:r w:rsidR="00D42842">
        <w:t xml:space="preserve"> reduzir o dano causado por este problema através de </w:t>
      </w:r>
      <w:r>
        <w:t xml:space="preserve">software, mantendo-se o pareamento entre as amostras vinda da corrente e da tensão. </w:t>
      </w:r>
      <w:r w:rsidR="00D42842">
        <w:t xml:space="preserve">Tal solução será descrita no capítulo referente ao </w:t>
      </w:r>
      <w:r w:rsidR="00D42842" w:rsidRPr="00DA4388">
        <w:rPr>
          <w:rStyle w:val="OtherLanguage"/>
          <w:lang w:val="pt-BR"/>
        </w:rPr>
        <w:t>software</w:t>
      </w:r>
      <w:r w:rsidR="00D42842">
        <w:t xml:space="preserve"> (Capítulo </w:t>
      </w:r>
      <w:r w:rsidR="00D42842">
        <w:fldChar w:fldCharType="begin"/>
      </w:r>
      <w:r w:rsidR="00D42842">
        <w:instrText xml:space="preserve"> REF _Ref465279265 \r \h </w:instrText>
      </w:r>
      <w:r w:rsidR="00D42842">
        <w:fldChar w:fldCharType="separate"/>
      </w:r>
      <w:r w:rsidR="009B6C59">
        <w:t>3.2.1</w:t>
      </w:r>
      <w:r w:rsidR="00D42842">
        <w:fldChar w:fldCharType="end"/>
      </w:r>
      <w:r w:rsidR="00D42842">
        <w:t>).</w:t>
      </w:r>
    </w:p>
    <w:p w:rsidR="009E1127" w:rsidRDefault="009E1127" w:rsidP="009E1127">
      <w:pPr>
        <w:pStyle w:val="Ttulo3"/>
      </w:pPr>
      <w:bookmarkStart w:id="157" w:name="_Toc465179644"/>
      <w:r>
        <w:t>Condicionador</w:t>
      </w:r>
      <w:r w:rsidR="0016182E">
        <w:t xml:space="preserve">es de </w:t>
      </w:r>
      <w:r w:rsidR="00394CB9">
        <w:t xml:space="preserve">sinais de </w:t>
      </w:r>
      <w:r w:rsidR="0016182E">
        <w:t>corrente e tensão</w:t>
      </w:r>
      <w:bookmarkEnd w:id="157"/>
    </w:p>
    <w:p w:rsidR="0016182E" w:rsidRDefault="0016182E" w:rsidP="0016182E">
      <w:r>
        <w:t>Para que os sinais de excitação</w:t>
      </w:r>
      <w:r w:rsidR="00226D50">
        <w:t xml:space="preserve"> </w:t>
      </w:r>
      <w:r w:rsidR="00EE5535">
        <w:t xml:space="preserve">por </w:t>
      </w:r>
      <w:r w:rsidR="00226D50">
        <w:t>corrente</w:t>
      </w:r>
      <w:r>
        <w:t xml:space="preserve"> e</w:t>
      </w:r>
      <w:r w:rsidR="00EE5535">
        <w:t xml:space="preserve"> sua respectiva</w:t>
      </w:r>
      <w:r>
        <w:t xml:space="preserve"> resposta</w:t>
      </w:r>
      <w:r w:rsidR="00EE5535">
        <w:t xml:space="preserve"> de </w:t>
      </w:r>
      <w:r w:rsidR="00226D50">
        <w:t>tensão</w:t>
      </w:r>
      <w:r>
        <w:t xml:space="preserve"> possam ser amostrados, são necess</w:t>
      </w:r>
      <w:r w:rsidR="00EE5535">
        <w:t>ários condicionadores de sinais.</w:t>
      </w:r>
      <w:r>
        <w:t xml:space="preserve"> </w:t>
      </w:r>
      <w:r w:rsidR="00EE5535">
        <w:t xml:space="preserve">Estes são </w:t>
      </w:r>
      <w:r>
        <w:t>responsáveis p</w:t>
      </w:r>
      <w:r w:rsidR="00EE5535">
        <w:t>or adequar a amplitude máxima dos</w:t>
      </w:r>
      <w:r w:rsidR="00F378BF">
        <w:t xml:space="preserve"> sinais </w:t>
      </w:r>
      <w:r w:rsidR="00226D50">
        <w:t xml:space="preserve">a </w:t>
      </w:r>
      <w:r w:rsidR="00180256">
        <w:t xml:space="preserve">faixa </w:t>
      </w:r>
      <w:r w:rsidR="00226D50">
        <w:t>dinâmica do ADC (800 </w:t>
      </w:r>
      <w:proofErr w:type="spellStart"/>
      <w:r w:rsidR="00226D50">
        <w:t>mV</w:t>
      </w:r>
      <w:proofErr w:type="spellEnd"/>
      <w:r w:rsidR="00226D50">
        <w:t>)</w:t>
      </w:r>
      <w:r>
        <w:t>. Deste modo foram utilizados dois circuitos</w:t>
      </w:r>
      <w:r w:rsidR="00226D50">
        <w:t xml:space="preserve"> condicionadores de sinais</w:t>
      </w:r>
      <w:r w:rsidR="00F378BF">
        <w:t>, um para corrente e outro para 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Default="00AB41CE" w:rsidP="00AB41CE">
      <w:pPr>
        <w:pStyle w:val="Ttulo4"/>
      </w:pPr>
      <w:bookmarkStart w:id="158" w:name="_Toc465179645"/>
      <w:r>
        <w:t>Condicionador I</w:t>
      </w:r>
      <w:bookmarkEnd w:id="158"/>
    </w:p>
    <w:p w:rsidR="00AB41CE" w:rsidRDefault="00AB41CE" w:rsidP="00EE5535">
      <w:pPr>
        <w:rPr>
          <w:lang w:eastAsia="ar-SA"/>
        </w:rPr>
      </w:pPr>
      <w:r>
        <w:rPr>
          <w:lang w:eastAsia="ar-SA"/>
        </w:rPr>
        <w:t>O condicionador I é responsável por adequar o sinal da exci</w:t>
      </w:r>
      <w:r w:rsidR="00EE5535">
        <w:rPr>
          <w:lang w:eastAsia="ar-SA"/>
        </w:rPr>
        <w:t xml:space="preserve">tação realizada por corrente. Neste caso, temos a entrada dada por corrente, que possui uma faixa dinâmica de </w:t>
      </w:r>
      <w:proofErr w:type="gramStart"/>
      <w:r w:rsidR="00EE5535">
        <w:rPr>
          <w:lang w:eastAsia="ar-SA"/>
        </w:rPr>
        <w:t>1</w:t>
      </w:r>
      <w:proofErr w:type="gramEnd"/>
      <w:r w:rsidR="00EE5535">
        <w:rPr>
          <w:lang w:eastAsia="ar-SA"/>
        </w:rPr>
        <w:t> </w:t>
      </w:r>
      <w:proofErr w:type="spellStart"/>
      <w:r w:rsidR="00EE5535">
        <w:rPr>
          <w:lang w:eastAsia="ar-SA"/>
        </w:rPr>
        <w:t>mA</w:t>
      </w:r>
      <w:proofErr w:type="spellEnd"/>
      <w:r w:rsidR="00EE5535">
        <w:rPr>
          <w:lang w:eastAsia="ar-SA"/>
        </w:rPr>
        <w:t xml:space="preserve">, vinda da amplitude da corrente teórica entre </w:t>
      </w:r>
      <w:r w:rsidR="00EE5535">
        <w:rPr>
          <w:lang w:eastAsia="ar-SA"/>
        </w:rPr>
        <w:noBreakHyphen/>
        <w:t xml:space="preserve">500 µA e +500 µA; e a saída tem que estar limitada para a faixa dinâmica do ADC, </w:t>
      </w:r>
      <w:r>
        <w:rPr>
          <w:lang w:eastAsia="ar-SA"/>
        </w:rPr>
        <w:t>800 </w:t>
      </w:r>
      <w:proofErr w:type="spellStart"/>
      <w:r>
        <w:rPr>
          <w:lang w:eastAsia="ar-SA"/>
        </w:rPr>
        <w:t>mV</w:t>
      </w:r>
      <w:proofErr w:type="spellEnd"/>
      <w:r>
        <w:rPr>
          <w:lang w:eastAsia="ar-SA"/>
        </w:rPr>
        <w:t>.</w:t>
      </w:r>
    </w:p>
    <w:p w:rsidR="00EE5535" w:rsidRDefault="003F5481" w:rsidP="00AB41CE">
      <w:pPr>
        <w:rPr>
          <w:lang w:eastAsia="ar-SA"/>
        </w:rPr>
      </w:pPr>
      <w:r>
        <w:rPr>
          <w:lang w:eastAsia="ar-SA"/>
        </w:rPr>
        <w:t>Para</w:t>
      </w:r>
      <w:r w:rsidR="00D82B95">
        <w:rPr>
          <w:lang w:eastAsia="ar-SA"/>
        </w:rPr>
        <w:t xml:space="preserve"> a</w:t>
      </w:r>
      <w:r>
        <w:rPr>
          <w:lang w:eastAsia="ar-SA"/>
        </w:rPr>
        <w:t xml:space="preserve"> </w:t>
      </w:r>
      <w:r w:rsidR="00D20CC9">
        <w:rPr>
          <w:lang w:eastAsia="ar-SA"/>
        </w:rPr>
        <w:t>abordagem prática,</w:t>
      </w:r>
      <w:r>
        <w:rPr>
          <w:lang w:eastAsia="ar-SA"/>
        </w:rPr>
        <w:t xml:space="preserve"> opto</w:t>
      </w:r>
      <w:r w:rsidR="00D82B95">
        <w:rPr>
          <w:lang w:eastAsia="ar-SA"/>
        </w:rPr>
        <w:t>u-se por utilizar em torno de 75</w:t>
      </w:r>
      <w:r>
        <w:rPr>
          <w:lang w:eastAsia="ar-SA"/>
        </w:rPr>
        <w:t>% da faixa dinâmica do ADC, o que resulta em um</w:t>
      </w:r>
      <w:r w:rsidR="00D82B95">
        <w:rPr>
          <w:lang w:eastAsia="ar-SA"/>
        </w:rPr>
        <w:t>a</w:t>
      </w:r>
      <w:r>
        <w:rPr>
          <w:lang w:eastAsia="ar-SA"/>
        </w:rPr>
        <w:t xml:space="preserve"> </w:t>
      </w:r>
      <w:r w:rsidR="00EE5535">
        <w:rPr>
          <w:lang w:eastAsia="ar-SA"/>
        </w:rPr>
        <w:t xml:space="preserve">faixa dinâmica </w:t>
      </w:r>
      <w:r w:rsidR="00D82B95">
        <w:rPr>
          <w:lang w:eastAsia="ar-SA"/>
        </w:rPr>
        <w:t xml:space="preserve">de </w:t>
      </w:r>
      <w:r w:rsidR="00EE5535">
        <w:rPr>
          <w:lang w:eastAsia="ar-SA"/>
        </w:rPr>
        <w:t>6</w:t>
      </w:r>
      <w:r w:rsidR="00D82B95">
        <w:rPr>
          <w:lang w:eastAsia="ar-SA"/>
        </w:rPr>
        <w:t>0</w:t>
      </w:r>
      <w:r w:rsidR="00EE5535">
        <w:rPr>
          <w:lang w:eastAsia="ar-SA"/>
        </w:rPr>
        <w:t>0 </w:t>
      </w:r>
      <w:proofErr w:type="spellStart"/>
      <w:r w:rsidR="00EE5535">
        <w:rPr>
          <w:lang w:eastAsia="ar-SA"/>
        </w:rPr>
        <w:t>mV</w:t>
      </w:r>
      <w:proofErr w:type="spellEnd"/>
      <w:r w:rsidR="00EE5535">
        <w:rPr>
          <w:lang w:eastAsia="ar-SA"/>
        </w:rPr>
        <w:t xml:space="preserve">. Deste modo é possível calcular o ganho </w:t>
      </w:r>
      <w:r w:rsidR="00D82B95">
        <w:rPr>
          <w:lang w:eastAsia="ar-SA"/>
        </w:rPr>
        <w:t xml:space="preserve">teórico desejado </w:t>
      </w:r>
      <w:r w:rsidR="00EE5535">
        <w:rPr>
          <w:lang w:eastAsia="ar-SA"/>
        </w:rPr>
        <w:t xml:space="preserve">para este circuito de </w:t>
      </w:r>
      <w:r w:rsidR="00D82B95">
        <w:rPr>
          <w:lang w:eastAsia="ar-SA"/>
        </w:rPr>
        <w:t xml:space="preserve">600 V/A (equação </w:t>
      </w:r>
      <w:r w:rsidR="00844EEF">
        <w:rPr>
          <w:lang w:eastAsia="ar-SA"/>
        </w:rPr>
        <w:fldChar w:fldCharType="begin"/>
      </w:r>
      <w:r w:rsidR="00844EEF">
        <w:rPr>
          <w:lang w:eastAsia="ar-SA"/>
        </w:rPr>
        <w:instrText xml:space="preserve"> REF eq_ganho_teorico_condicionadorI \h </w:instrText>
      </w:r>
      <w:r w:rsidR="00844EEF">
        <w:rPr>
          <w:lang w:eastAsia="ar-SA"/>
        </w:rPr>
      </w:r>
      <w:r w:rsidR="00844EEF">
        <w:rPr>
          <w:lang w:eastAsia="ar-SA"/>
        </w:rPr>
        <w:fldChar w:fldCharType="separate"/>
      </w:r>
      <w:r w:rsidR="009B6C59">
        <w:rPr>
          <w:noProof/>
        </w:rPr>
        <w:t>45</w:t>
      </w:r>
      <w:r w:rsidR="00844EEF">
        <w:rPr>
          <w:lang w:eastAsia="ar-SA"/>
        </w:rPr>
        <w:fldChar w:fldCharType="end"/>
      </w:r>
      <w:r w:rsidR="00D82B95">
        <w:rPr>
          <w:lang w:eastAsia="ar-SA"/>
        </w:rPr>
        <w:t>).</w:t>
      </w:r>
    </w:p>
    <w:p w:rsidR="00EE5535" w:rsidRDefault="00EE5535" w:rsidP="00EE5535">
      <w:pPr>
        <w:pStyle w:val="Equation"/>
      </w:pPr>
      <w:r>
        <w:tab/>
      </w:r>
      <w:r w:rsidR="00A64687" w:rsidRPr="00EE5535">
        <w:rPr>
          <w:position w:val="-24"/>
        </w:rPr>
        <w:object w:dxaOrig="3140" w:dyaOrig="620">
          <v:shape id="_x0000_i1096" type="#_x0000_t75" style="width:152.25pt;height:28.5pt" o:ole="">
            <v:imagedata r:id="rId205" o:title=""/>
          </v:shape>
          <o:OLEObject Type="Embed" ProgID="Equation.3" ShapeID="_x0000_i1096" DrawAspect="Content" ObjectID="_1539330853" r:id="rId206"/>
        </w:object>
      </w:r>
      <w:r>
        <w:tab/>
        <w:t>(</w:t>
      </w:r>
      <w:bookmarkStart w:id="159" w:name="eq_ganho_teorico_condicionadorI"/>
      <w:r>
        <w:fldChar w:fldCharType="begin"/>
      </w:r>
      <w:r>
        <w:instrText xml:space="preserve"> SEQ equacao </w:instrText>
      </w:r>
      <w:r>
        <w:fldChar w:fldCharType="separate"/>
      </w:r>
      <w:r w:rsidR="009B6C59">
        <w:rPr>
          <w:noProof/>
        </w:rPr>
        <w:t>45</w:t>
      </w:r>
      <w:r>
        <w:fldChar w:fldCharType="end"/>
      </w:r>
      <w:bookmarkEnd w:id="159"/>
      <w:r>
        <w:t>)</w:t>
      </w:r>
    </w:p>
    <w:p w:rsidR="003F5481" w:rsidRDefault="00D20CC9" w:rsidP="00137A4C">
      <w:pPr>
        <w:rPr>
          <w:lang w:eastAsia="ar-SA"/>
        </w:rPr>
      </w:pPr>
      <w:r>
        <w:rPr>
          <w:lang w:eastAsia="ar-SA"/>
        </w:rPr>
        <w:t xml:space="preserve">A </w:t>
      </w:r>
      <w:proofErr w:type="gramStart"/>
      <w:r>
        <w:rPr>
          <w:lang w:eastAsia="ar-SA"/>
        </w:rPr>
        <w:t>implementação</w:t>
      </w:r>
      <w:proofErr w:type="gramEnd"/>
      <w:r>
        <w:rPr>
          <w:lang w:eastAsia="ar-SA"/>
        </w:rPr>
        <w:t xml:space="preserve"> do circuito elétrico</w:t>
      </w:r>
      <w:r w:rsidR="003B43DA">
        <w:rPr>
          <w:lang w:eastAsia="ar-SA"/>
        </w:rPr>
        <w:t xml:space="preserve"> (</w:t>
      </w:r>
      <w:r w:rsidR="003B43DA">
        <w:rPr>
          <w:lang w:eastAsia="ar-SA"/>
        </w:rPr>
        <w:fldChar w:fldCharType="begin"/>
      </w:r>
      <w:r w:rsidR="003B43DA">
        <w:rPr>
          <w:lang w:eastAsia="ar-SA"/>
        </w:rPr>
        <w:instrText xml:space="preserve"> REF _Ref463862533 \h </w:instrText>
      </w:r>
      <w:r w:rsidR="003B43DA">
        <w:rPr>
          <w:lang w:eastAsia="ar-SA"/>
        </w:rPr>
      </w:r>
      <w:r w:rsidR="003B43DA">
        <w:rPr>
          <w:lang w:eastAsia="ar-SA"/>
        </w:rPr>
        <w:fldChar w:fldCharType="separate"/>
      </w:r>
      <w:r w:rsidR="009B6C59">
        <w:t xml:space="preserve">Figura </w:t>
      </w:r>
      <w:r w:rsidR="009B6C59">
        <w:rPr>
          <w:noProof/>
        </w:rPr>
        <w:t>41</w:t>
      </w:r>
      <w:r w:rsidR="003B43DA">
        <w:rPr>
          <w:lang w:eastAsia="ar-SA"/>
        </w:rPr>
        <w:fldChar w:fldCharType="end"/>
      </w:r>
      <w:r w:rsidR="003B43DA">
        <w:rPr>
          <w:lang w:eastAsia="ar-SA"/>
        </w:rPr>
        <w:t>)</w:t>
      </w:r>
      <w:r>
        <w:rPr>
          <w:lang w:eastAsia="ar-SA"/>
        </w:rPr>
        <w:t xml:space="preserve"> para obter o ganho teórico (600 V/A) foi divida em </w:t>
      </w:r>
      <w:r w:rsidR="00137A4C">
        <w:rPr>
          <w:lang w:eastAsia="ar-SA"/>
        </w:rPr>
        <w:t>três</w:t>
      </w:r>
      <w:r>
        <w:rPr>
          <w:lang w:eastAsia="ar-SA"/>
        </w:rPr>
        <w:t xml:space="preserve"> partes: a primeira utiliza </w:t>
      </w:r>
      <w:r w:rsidR="00137A4C">
        <w:rPr>
          <w:lang w:eastAsia="ar-SA"/>
        </w:rPr>
        <w:t xml:space="preserve">um resistor (R31) </w:t>
      </w:r>
      <w:r>
        <w:rPr>
          <w:lang w:eastAsia="ar-SA"/>
        </w:rPr>
        <w:t>em s</w:t>
      </w:r>
      <w:r w:rsidR="00137A4C">
        <w:rPr>
          <w:lang w:eastAsia="ar-SA"/>
        </w:rPr>
        <w:t>érie com a VCCS</w:t>
      </w:r>
      <w:r>
        <w:rPr>
          <w:lang w:eastAsia="ar-SA"/>
        </w:rPr>
        <w:t>, a segunda trata da amplificação da tensão sobre o resistor (U15, R33 e R34)</w:t>
      </w:r>
      <w:r w:rsidR="00137A4C">
        <w:rPr>
          <w:lang w:eastAsia="ar-SA"/>
        </w:rPr>
        <w:t>, utilizando o</w:t>
      </w:r>
      <w:r>
        <w:rPr>
          <w:lang w:eastAsia="ar-SA"/>
        </w:rPr>
        <w:t xml:space="preserve"> amplificador de diferenças (AD8130), e a última parte consiste de uma etapa de amplificação do sinal (U16, R36, R35).</w:t>
      </w:r>
      <w:r w:rsidR="00936C99">
        <w:rPr>
          <w:lang w:eastAsia="ar-SA"/>
        </w:rPr>
        <w:t xml:space="preserve"> O resistor R37 não interfere no ganho do circuito, e foi utilizado para fins de testes, onde era adicionado um divisor resistivo.</w:t>
      </w:r>
    </w:p>
    <w:p w:rsidR="003B43DA" w:rsidRDefault="003B43DA" w:rsidP="003B43DA">
      <w:pPr>
        <w:pStyle w:val="Figure"/>
      </w:pPr>
      <w:r w:rsidRPr="003B43DA">
        <w:rPr>
          <w:noProof/>
          <w:lang w:eastAsia="pt-BR"/>
        </w:rPr>
        <w:lastRenderedPageBreak/>
        <w:drawing>
          <wp:inline distT="0" distB="0" distL="0" distR="0" wp14:anchorId="59D75560" wp14:editId="34F323DC">
            <wp:extent cx="5534025" cy="2171700"/>
            <wp:effectExtent l="0" t="0" r="952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5534025" cy="2171700"/>
                    </a:xfrm>
                    <a:prstGeom prst="rect">
                      <a:avLst/>
                    </a:prstGeom>
                  </pic:spPr>
                </pic:pic>
              </a:graphicData>
            </a:graphic>
          </wp:inline>
        </w:drawing>
      </w:r>
    </w:p>
    <w:p w:rsidR="003B43DA" w:rsidRPr="00FD6336" w:rsidRDefault="003B43DA" w:rsidP="003B43DA">
      <w:pPr>
        <w:pStyle w:val="Legenda"/>
      </w:pPr>
      <w:bookmarkStart w:id="160" w:name="_Ref463862533"/>
      <w:r>
        <w:t xml:space="preserve">Figura </w:t>
      </w:r>
      <w:fldSimple w:instr=" SEQ Figura \* ARABIC ">
        <w:r w:rsidR="00C7665F">
          <w:rPr>
            <w:noProof/>
          </w:rPr>
          <w:t>41</w:t>
        </w:r>
      </w:fldSimple>
      <w:bookmarkEnd w:id="160"/>
      <w:r>
        <w:t xml:space="preserve">: Circuito do condicionador I, responsável por ajustar a faixa dinâmica da corrente </w:t>
      </w:r>
      <w:proofErr w:type="spellStart"/>
      <w:r>
        <w:t>Iout</w:t>
      </w:r>
      <w:proofErr w:type="spellEnd"/>
      <w:r>
        <w:t xml:space="preserve"> (</w:t>
      </w:r>
      <w:proofErr w:type="gramStart"/>
      <w:r>
        <w:t>1</w:t>
      </w:r>
      <w:proofErr w:type="gramEnd"/>
      <w:r>
        <w:t> </w:t>
      </w:r>
      <w:proofErr w:type="spellStart"/>
      <w:r>
        <w:t>mA</w:t>
      </w:r>
      <w:proofErr w:type="spellEnd"/>
      <w:r>
        <w:t>) para a faixa dinâmica do ADC (800 </w:t>
      </w:r>
      <w:proofErr w:type="spellStart"/>
      <w:r>
        <w:t>mV</w:t>
      </w:r>
      <w:proofErr w:type="spellEnd"/>
      <w:r>
        <w:t xml:space="preserve">). O circuito possui um ganho de 613,8 V/A, entre Vi e </w:t>
      </w:r>
      <w:proofErr w:type="spellStart"/>
      <w:r>
        <w:t>Iout</w:t>
      </w:r>
      <w:proofErr w:type="spellEnd"/>
      <w:r>
        <w:t>.</w:t>
      </w:r>
    </w:p>
    <w:p w:rsidR="00D20CC9" w:rsidRDefault="00D20CC9" w:rsidP="00AB41CE">
      <w:pPr>
        <w:rPr>
          <w:lang w:eastAsia="ar-SA"/>
        </w:rPr>
      </w:pPr>
      <w:r>
        <w:rPr>
          <w:lang w:eastAsia="ar-SA"/>
        </w:rPr>
        <w:t xml:space="preserve">O ganho prático pode ser calculado multiplicando-se os ganhos de cada etapa </w:t>
      </w:r>
      <w:r w:rsidR="003B43DA">
        <w:rPr>
          <w:lang w:eastAsia="ar-SA"/>
        </w:rPr>
        <w:t>c</w:t>
      </w:r>
      <w:r>
        <w:rPr>
          <w:lang w:eastAsia="ar-SA"/>
        </w:rPr>
        <w:t>itada acima, o que resulta em um ganho total de 613,8 V/A (equação</w:t>
      </w:r>
      <w:r w:rsidR="00844EEF">
        <w:rPr>
          <w:lang w:eastAsia="ar-SA"/>
        </w:rPr>
        <w:t xml:space="preserve"> </w:t>
      </w:r>
      <w:r w:rsidR="00844EEF">
        <w:rPr>
          <w:lang w:eastAsia="ar-SA"/>
        </w:rPr>
        <w:fldChar w:fldCharType="begin"/>
      </w:r>
      <w:r w:rsidR="00844EEF">
        <w:rPr>
          <w:lang w:eastAsia="ar-SA"/>
        </w:rPr>
        <w:instrText xml:space="preserve"> REF eq_ganho_condicionadorI \h </w:instrText>
      </w:r>
      <w:r w:rsidR="00844EEF">
        <w:rPr>
          <w:lang w:eastAsia="ar-SA"/>
        </w:rPr>
      </w:r>
      <w:r w:rsidR="00844EEF">
        <w:rPr>
          <w:lang w:eastAsia="ar-SA"/>
        </w:rPr>
        <w:fldChar w:fldCharType="separate"/>
      </w:r>
      <w:r w:rsidR="009B6C59">
        <w:rPr>
          <w:noProof/>
        </w:rPr>
        <w:t>46</w:t>
      </w:r>
      <w:r w:rsidR="00844EEF">
        <w:rPr>
          <w:lang w:eastAsia="ar-SA"/>
        </w:rPr>
        <w:fldChar w:fldCharType="end"/>
      </w:r>
      <w:r>
        <w:rPr>
          <w:lang w:eastAsia="ar-SA"/>
        </w:rPr>
        <w:t>).</w:t>
      </w:r>
    </w:p>
    <w:p w:rsidR="00D20CC9" w:rsidRDefault="00D20CC9" w:rsidP="00D20CC9">
      <w:pPr>
        <w:pStyle w:val="Equation"/>
      </w:pPr>
      <w:r>
        <w:tab/>
      </w:r>
      <w:r w:rsidR="00844EEF" w:rsidRPr="00A64687">
        <w:rPr>
          <w:position w:val="-28"/>
        </w:rPr>
        <w:object w:dxaOrig="6500" w:dyaOrig="680">
          <v:shape id="_x0000_i1097" type="#_x0000_t75" style="width:314.25pt;height:31.5pt" o:ole="">
            <v:imagedata r:id="rId208" o:title=""/>
          </v:shape>
          <o:OLEObject Type="Embed" ProgID="Equation.3" ShapeID="_x0000_i1097" DrawAspect="Content" ObjectID="_1539330854" r:id="rId209"/>
        </w:object>
      </w:r>
      <w:r>
        <w:tab/>
        <w:t>(</w:t>
      </w:r>
      <w:bookmarkStart w:id="161" w:name="eq_ganho_condicionadorI"/>
      <w:r>
        <w:fldChar w:fldCharType="begin"/>
      </w:r>
      <w:r>
        <w:instrText xml:space="preserve"> SEQ equacao </w:instrText>
      </w:r>
      <w:r>
        <w:fldChar w:fldCharType="separate"/>
      </w:r>
      <w:r w:rsidR="009B6C59">
        <w:rPr>
          <w:noProof/>
        </w:rPr>
        <w:t>46</w:t>
      </w:r>
      <w:r>
        <w:fldChar w:fldCharType="end"/>
      </w:r>
      <w:bookmarkEnd w:id="161"/>
      <w:r>
        <w:t>)</w:t>
      </w:r>
    </w:p>
    <w:p w:rsidR="00AB41CE" w:rsidRDefault="00AB41CE" w:rsidP="00AB41CE">
      <w:pPr>
        <w:pStyle w:val="Ttulo4"/>
      </w:pPr>
      <w:bookmarkStart w:id="162" w:name="_Toc465179646"/>
      <w:r>
        <w:t>Condicionador V</w:t>
      </w:r>
      <w:bookmarkEnd w:id="162"/>
    </w:p>
    <w:p w:rsidR="00936C99" w:rsidRDefault="00936C99" w:rsidP="00FD6336">
      <w:pPr>
        <w:rPr>
          <w:lang w:eastAsia="ar-SA"/>
        </w:rPr>
      </w:pPr>
      <w:r w:rsidRPr="00936C99">
        <w:rPr>
          <w:lang w:eastAsia="ar-SA"/>
        </w:rPr>
        <w:t xml:space="preserve">O condicionador V é utilizado para </w:t>
      </w:r>
      <w:r>
        <w:rPr>
          <w:lang w:eastAsia="ar-SA"/>
        </w:rPr>
        <w:t>obter a tensão diferencial sobre a resistência que se deseja avaliar</w:t>
      </w:r>
      <w:r w:rsidR="00844EEF">
        <w:rPr>
          <w:lang w:eastAsia="ar-SA"/>
        </w:rPr>
        <w:t xml:space="preserve"> e adaptá-lo a faixa dinâmica do ADC (800 </w:t>
      </w:r>
      <w:proofErr w:type="spellStart"/>
      <w:r w:rsidR="00844EEF">
        <w:rPr>
          <w:lang w:eastAsia="ar-SA"/>
        </w:rPr>
        <w:t>mV</w:t>
      </w:r>
      <w:proofErr w:type="spellEnd"/>
      <w:r w:rsidR="00844EEF">
        <w:rPr>
          <w:lang w:eastAsia="ar-SA"/>
        </w:rPr>
        <w:t>)</w:t>
      </w:r>
      <w:r>
        <w:rPr>
          <w:lang w:eastAsia="ar-SA"/>
        </w:rPr>
        <w:t xml:space="preserve">. </w:t>
      </w:r>
      <w:r w:rsidR="00844EEF">
        <w:rPr>
          <w:lang w:eastAsia="ar-SA"/>
        </w:rPr>
        <w:t>Para tal, é necessário considerar o valor máximo de impedância que se deseja avaliar (1 kΩ) e a faixa dinâmica da corrente de excitação (</w:t>
      </w:r>
      <w:proofErr w:type="gramStart"/>
      <w:r w:rsidR="00844EEF">
        <w:rPr>
          <w:lang w:eastAsia="ar-SA"/>
        </w:rPr>
        <w:t>1</w:t>
      </w:r>
      <w:proofErr w:type="gramEnd"/>
      <w:r w:rsidR="00844EEF">
        <w:rPr>
          <w:lang w:eastAsia="ar-SA"/>
        </w:rPr>
        <w:t> </w:t>
      </w:r>
      <w:proofErr w:type="spellStart"/>
      <w:r w:rsidR="00844EEF">
        <w:rPr>
          <w:lang w:eastAsia="ar-SA"/>
        </w:rPr>
        <w:t>mA</w:t>
      </w:r>
      <w:proofErr w:type="spellEnd"/>
      <w:r w:rsidR="00844EEF">
        <w:rPr>
          <w:lang w:eastAsia="ar-SA"/>
        </w:rPr>
        <w:t>). Dividindo-se a faixa dinâmica da entrada (</w:t>
      </w:r>
      <w:proofErr w:type="gramStart"/>
      <w:r w:rsidR="00844EEF">
        <w:rPr>
          <w:lang w:eastAsia="ar-SA"/>
        </w:rPr>
        <w:t>1</w:t>
      </w:r>
      <w:proofErr w:type="gramEnd"/>
      <w:r w:rsidR="00844EEF">
        <w:rPr>
          <w:lang w:eastAsia="ar-SA"/>
        </w:rPr>
        <w:t> V) pela saída (800 </w:t>
      </w:r>
      <w:proofErr w:type="spellStart"/>
      <w:r w:rsidR="00844EEF">
        <w:rPr>
          <w:lang w:eastAsia="ar-SA"/>
        </w:rPr>
        <w:t>mV</w:t>
      </w:r>
      <w:proofErr w:type="spellEnd"/>
      <w:r w:rsidR="00844EEF">
        <w:rPr>
          <w:lang w:eastAsia="ar-SA"/>
        </w:rPr>
        <w:t xml:space="preserve">) é possível obter o ganho teórico desejado para o condicionador V (equação </w:t>
      </w:r>
      <w:r w:rsidR="00844EEF">
        <w:rPr>
          <w:lang w:eastAsia="ar-SA"/>
        </w:rPr>
        <w:fldChar w:fldCharType="begin"/>
      </w:r>
      <w:r w:rsidR="00844EEF">
        <w:rPr>
          <w:lang w:eastAsia="ar-SA"/>
        </w:rPr>
        <w:instrText xml:space="preserve"> REF eq_ganho_teorico_condicionadorV \h </w:instrText>
      </w:r>
      <w:r w:rsidR="00844EEF">
        <w:rPr>
          <w:lang w:eastAsia="ar-SA"/>
        </w:rPr>
      </w:r>
      <w:r w:rsidR="00844EEF">
        <w:rPr>
          <w:lang w:eastAsia="ar-SA"/>
        </w:rPr>
        <w:fldChar w:fldCharType="separate"/>
      </w:r>
      <w:r w:rsidR="009B6C59">
        <w:rPr>
          <w:noProof/>
        </w:rPr>
        <w:t>47</w:t>
      </w:r>
      <w:r w:rsidR="00844EEF">
        <w:rPr>
          <w:lang w:eastAsia="ar-SA"/>
        </w:rPr>
        <w:fldChar w:fldCharType="end"/>
      </w:r>
      <w:r w:rsidR="00844EEF">
        <w:rPr>
          <w:lang w:eastAsia="ar-SA"/>
        </w:rPr>
        <w:t>).</w:t>
      </w:r>
    </w:p>
    <w:p w:rsidR="00A64687" w:rsidRDefault="00A64687" w:rsidP="00A64687">
      <w:pPr>
        <w:pStyle w:val="Equation"/>
      </w:pPr>
      <w:r>
        <w:tab/>
      </w:r>
      <w:r w:rsidR="00371926" w:rsidRPr="00EE5535">
        <w:rPr>
          <w:position w:val="-24"/>
        </w:rPr>
        <w:object w:dxaOrig="3360" w:dyaOrig="620">
          <v:shape id="_x0000_i1098" type="#_x0000_t75" style="width:162.75pt;height:28.5pt" o:ole="">
            <v:imagedata r:id="rId210" o:title=""/>
          </v:shape>
          <o:OLEObject Type="Embed" ProgID="Equation.3" ShapeID="_x0000_i1098" DrawAspect="Content" ObjectID="_1539330855" r:id="rId211"/>
        </w:object>
      </w:r>
      <w:r>
        <w:tab/>
        <w:t>(</w:t>
      </w:r>
      <w:bookmarkStart w:id="163" w:name="eq_ganho_teorico_condicionadorV"/>
      <w:r>
        <w:fldChar w:fldCharType="begin"/>
      </w:r>
      <w:r>
        <w:instrText xml:space="preserve"> SEQ equacao </w:instrText>
      </w:r>
      <w:r>
        <w:fldChar w:fldCharType="separate"/>
      </w:r>
      <w:r w:rsidR="009B6C59">
        <w:rPr>
          <w:noProof/>
        </w:rPr>
        <w:t>47</w:t>
      </w:r>
      <w:r>
        <w:fldChar w:fldCharType="end"/>
      </w:r>
      <w:bookmarkEnd w:id="163"/>
      <w:r>
        <w:t>)</w:t>
      </w:r>
    </w:p>
    <w:p w:rsidR="00844EEF" w:rsidRPr="00745E9A" w:rsidRDefault="00745E9A" w:rsidP="00844EEF">
      <w:r>
        <w:t xml:space="preserve">Na </w:t>
      </w:r>
      <w:proofErr w:type="gramStart"/>
      <w:r>
        <w:t>implementação</w:t>
      </w:r>
      <w:proofErr w:type="gramEnd"/>
      <w:r>
        <w:t xml:space="preserve"> prática é necessário considerar também, a tensão de meia-célula, uma variação de tensão de baixa frequência, produzida pelo acoplamento entre o circuito eletrônico e o meio iônico, através do eletrodo. Considerando isto, o circuito foi implementado utilizando três etapas: a primeira com o amplificador de diferenças (U17, R38 e R39), a segunda é </w:t>
      </w:r>
      <w:proofErr w:type="gramStart"/>
      <w:r>
        <w:t xml:space="preserve">composta por um filtro </w:t>
      </w:r>
      <w:proofErr w:type="spellStart"/>
      <w:r>
        <w:t>passa-altas</w:t>
      </w:r>
      <w:proofErr w:type="spellEnd"/>
      <w:r>
        <w:t>, cuja frequência de corte é</w:t>
      </w:r>
      <w:proofErr w:type="gramEnd"/>
      <w:r>
        <w:t xml:space="preserve"> de 11,53 Hz, implementado em conjunto com um divisor resistivo</w:t>
      </w:r>
      <w:r w:rsidR="009B72D1">
        <w:t xml:space="preserve"> (C12, C11, R40 e R41)</w:t>
      </w:r>
      <w:r>
        <w:t xml:space="preserve">; e a última etapa consiste de um circuito </w:t>
      </w:r>
      <w:r w:rsidRPr="00197149">
        <w:rPr>
          <w:rStyle w:val="OtherLanguage"/>
          <w:lang w:val="pt-BR"/>
        </w:rPr>
        <w:t>buffer</w:t>
      </w:r>
      <w:r w:rsidRPr="00745E9A">
        <w:t xml:space="preserve"> (</w:t>
      </w:r>
      <w:r>
        <w:t>U18, R43</w:t>
      </w:r>
      <w:r w:rsidRPr="00745E9A">
        <w:t>).</w:t>
      </w:r>
    </w:p>
    <w:p w:rsidR="00844EEF" w:rsidRPr="00844EEF" w:rsidRDefault="00844EEF" w:rsidP="00844EEF">
      <w:pPr>
        <w:pStyle w:val="Figure"/>
      </w:pPr>
      <w:r>
        <w:rPr>
          <w:noProof/>
          <w:lang w:eastAsia="pt-BR"/>
        </w:rPr>
        <w:lastRenderedPageBreak/>
        <w:drawing>
          <wp:inline distT="0" distB="0" distL="0" distR="0" wp14:anchorId="6EB37C8C" wp14:editId="76BDE797">
            <wp:extent cx="5534025" cy="1800225"/>
            <wp:effectExtent l="0" t="0" r="9525" b="952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5534025" cy="1800225"/>
                    </a:xfrm>
                    <a:prstGeom prst="rect">
                      <a:avLst/>
                    </a:prstGeom>
                  </pic:spPr>
                </pic:pic>
              </a:graphicData>
            </a:graphic>
          </wp:inline>
        </w:drawing>
      </w:r>
    </w:p>
    <w:p w:rsidR="00844EEF" w:rsidRDefault="00844EEF" w:rsidP="00844EEF">
      <w:pPr>
        <w:pStyle w:val="Legenda"/>
      </w:pPr>
      <w:bookmarkStart w:id="164" w:name="_Toc405135933"/>
      <w:bookmarkEnd w:id="164"/>
      <w:r>
        <w:t xml:space="preserve">Figura </w:t>
      </w:r>
      <w:fldSimple w:instr=" SEQ Figura \* ARABIC ">
        <w:r w:rsidR="00C7665F">
          <w:rPr>
            <w:noProof/>
          </w:rPr>
          <w:t>42</w:t>
        </w:r>
      </w:fldSimple>
      <w:r>
        <w:t>:</w:t>
      </w:r>
      <w:r w:rsidR="00745E9A">
        <w:t xml:space="preserve"> </w:t>
      </w:r>
      <w:r w:rsidR="00B346BF">
        <w:t>Circuito condicionador de tensão</w:t>
      </w:r>
      <w:r w:rsidR="00AB1C9C">
        <w:t>, com ganho configurado para 0,811 V/V</w:t>
      </w:r>
      <w:r w:rsidR="00B346BF">
        <w:t>.</w:t>
      </w:r>
    </w:p>
    <w:p w:rsidR="00844EEF" w:rsidRPr="009B72D1" w:rsidRDefault="009B72D1" w:rsidP="00844EEF">
      <w:r>
        <w:t xml:space="preserve">Para calcular o ganho prático podem ser desconsiderados os efeitos do filtro </w:t>
      </w:r>
      <w:proofErr w:type="spellStart"/>
      <w:r>
        <w:t>passa-altas</w:t>
      </w:r>
      <w:proofErr w:type="spellEnd"/>
      <w:r>
        <w:t xml:space="preserve">, pois este possui uma frequência de corte (11,53 Hz) muito inferior a frequência que se deseja analisar, entre </w:t>
      </w:r>
      <w:proofErr w:type="gramStart"/>
      <w:r>
        <w:t>1</w:t>
      </w:r>
      <w:proofErr w:type="gramEnd"/>
      <w:r>
        <w:t> kHz e 1 MHz. De modo que o ganho prático entre a tensão diferencial (Tensão</w:t>
      </w:r>
      <w:r>
        <w:rPr>
          <w:vertAlign w:val="subscript"/>
        </w:rPr>
        <w:t>+</w:t>
      </w:r>
      <w:r>
        <w:t xml:space="preserve"> – Tensão</w:t>
      </w:r>
      <w:r>
        <w:rPr>
          <w:vertAlign w:val="subscript"/>
        </w:rPr>
        <w:t>-</w:t>
      </w:r>
      <w:r>
        <w:t>) e a ten</w:t>
      </w:r>
      <w:r w:rsidR="00AB1C9C">
        <w:t>são de saída (</w:t>
      </w:r>
      <w:proofErr w:type="spellStart"/>
      <w:proofErr w:type="gramStart"/>
      <w:r w:rsidR="00AB1C9C">
        <w:t>Vv</w:t>
      </w:r>
      <w:proofErr w:type="spellEnd"/>
      <w:proofErr w:type="gramEnd"/>
      <w:r w:rsidR="00AB1C9C">
        <w:t>) é de 0,811 V/V</w:t>
      </w:r>
      <w:r>
        <w:t xml:space="preserve"> (equação </w:t>
      </w:r>
      <w:r>
        <w:fldChar w:fldCharType="begin"/>
      </w:r>
      <w:r>
        <w:instrText xml:space="preserve"> REF eq_ganho_condicionadorV \h </w:instrText>
      </w:r>
      <w:r>
        <w:fldChar w:fldCharType="separate"/>
      </w:r>
      <w:r w:rsidR="009B6C59" w:rsidRPr="009B6C59">
        <w:rPr>
          <w:noProof/>
        </w:rPr>
        <w:t>48</w:t>
      </w:r>
      <w:r>
        <w:fldChar w:fldCharType="end"/>
      </w:r>
      <w:r>
        <w:t>).</w:t>
      </w:r>
    </w:p>
    <w:p w:rsidR="00A64687" w:rsidRPr="00A64687" w:rsidRDefault="00A64687" w:rsidP="00A64687">
      <w:pPr>
        <w:pStyle w:val="Equation"/>
        <w:rPr>
          <w:lang w:val="en-US"/>
        </w:rPr>
      </w:pPr>
      <w:r>
        <w:tab/>
      </w:r>
      <w:r w:rsidR="00AB1C9C" w:rsidRPr="00A64687">
        <w:rPr>
          <w:position w:val="-30"/>
        </w:rPr>
        <w:object w:dxaOrig="7520" w:dyaOrig="700">
          <v:shape id="_x0000_i1099" type="#_x0000_t75" style="width:363.75pt;height:32.25pt" o:ole="">
            <v:imagedata r:id="rId213" o:title=""/>
          </v:shape>
          <o:OLEObject Type="Embed" ProgID="Equation.3" ShapeID="_x0000_i1099" DrawAspect="Content" ObjectID="_1539330856" r:id="rId214"/>
        </w:object>
      </w:r>
      <w:r w:rsidRPr="00A64687">
        <w:rPr>
          <w:lang w:val="en-US"/>
        </w:rPr>
        <w:tab/>
        <w:t>(</w:t>
      </w:r>
      <w:bookmarkStart w:id="165" w:name="eq_ganho_condicionadorV"/>
      <w:r>
        <w:fldChar w:fldCharType="begin"/>
      </w:r>
      <w:r w:rsidRPr="00A64687">
        <w:rPr>
          <w:lang w:val="en-US"/>
        </w:rPr>
        <w:instrText xml:space="preserve"> SEQ equacao </w:instrText>
      </w:r>
      <w:r>
        <w:fldChar w:fldCharType="separate"/>
      </w:r>
      <w:r w:rsidR="009B6C59">
        <w:rPr>
          <w:noProof/>
          <w:lang w:val="en-US"/>
        </w:rPr>
        <w:t>48</w:t>
      </w:r>
      <w:r>
        <w:fldChar w:fldCharType="end"/>
      </w:r>
      <w:bookmarkEnd w:id="165"/>
      <w:r w:rsidRPr="00A64687">
        <w:rPr>
          <w:lang w:val="en-US"/>
        </w:rPr>
        <w:t>)</w:t>
      </w:r>
    </w:p>
    <w:p w:rsidR="00C67A38" w:rsidRDefault="00662100" w:rsidP="00E4077D">
      <w:pPr>
        <w:pStyle w:val="Ttulo2"/>
        <w:rPr>
          <w:i/>
        </w:rPr>
      </w:pPr>
      <w:bookmarkStart w:id="166" w:name="_Toc465179647"/>
      <w:r>
        <w:t xml:space="preserve">Arquitetura de </w:t>
      </w:r>
      <w:r w:rsidRPr="00662100">
        <w:rPr>
          <w:i/>
        </w:rPr>
        <w:t>s</w:t>
      </w:r>
      <w:r w:rsidR="00E4077D" w:rsidRPr="00662100">
        <w:rPr>
          <w:i/>
        </w:rPr>
        <w:t>oftware</w:t>
      </w:r>
      <w:bookmarkEnd w:id="166"/>
    </w:p>
    <w:p w:rsidR="00CD4A60" w:rsidRPr="00CD4A60" w:rsidRDefault="00CD4A60" w:rsidP="00CD4A60">
      <w:r>
        <w:t>A seguir serão descritos os processos para obter o espectro da bioimpedância (Z(</w:t>
      </w:r>
      <w:proofErr w:type="spellStart"/>
      <w:r>
        <w:t>jω</w:t>
      </w:r>
      <w:proofErr w:type="spellEnd"/>
      <w:r>
        <w:t xml:space="preserve">)) </w:t>
      </w:r>
      <w:proofErr w:type="gramStart"/>
      <w:r>
        <w:t>à</w:t>
      </w:r>
      <w:proofErr w:type="gramEnd"/>
      <w:r>
        <w:t xml:space="preserve"> partir dos dados brutos</w:t>
      </w:r>
      <w:r w:rsidR="00665328">
        <w:t xml:space="preserve"> de v(t) e i(t)</w:t>
      </w:r>
      <w:r>
        <w:t xml:space="preserve"> digitalizados pelo microcontrolador. Após tal descrição é apresentado brevemente o funcionamento do </w:t>
      </w:r>
      <w:r w:rsidRPr="00C56216">
        <w:rPr>
          <w:rStyle w:val="OtherLanguage"/>
          <w:lang w:val="pt-BR"/>
        </w:rPr>
        <w:t>software</w:t>
      </w:r>
      <w:r>
        <w:t xml:space="preserve"> desenvolvido em </w:t>
      </w:r>
      <w:proofErr w:type="gramStart"/>
      <w:r>
        <w:t>LabVIEW</w:t>
      </w:r>
      <w:proofErr w:type="gramEnd"/>
      <w:r>
        <w:t xml:space="preserve"> para interface com o usuário.</w:t>
      </w:r>
    </w:p>
    <w:p w:rsidR="00F823C5" w:rsidRDefault="00D5030A" w:rsidP="00D5030A">
      <w:pPr>
        <w:pStyle w:val="Ttulo3"/>
      </w:pPr>
      <w:bookmarkStart w:id="167" w:name="_Toc465179648"/>
      <w:bookmarkStart w:id="168" w:name="_Ref465279265"/>
      <w:bookmarkStart w:id="169" w:name="_Ref465279274"/>
      <w:r>
        <w:t>Processamento de sinais</w:t>
      </w:r>
      <w:bookmarkEnd w:id="167"/>
      <w:bookmarkEnd w:id="168"/>
      <w:bookmarkEnd w:id="169"/>
    </w:p>
    <w:p w:rsidR="00CE5A7A" w:rsidRDefault="00CD4A60" w:rsidP="00CD4A60">
      <w:r>
        <w:t xml:space="preserve">O </w:t>
      </w:r>
      <w:r w:rsidR="00665328">
        <w:t>processamento dos sinais</w:t>
      </w:r>
      <w:r w:rsidR="00CE5A7A">
        <w:t xml:space="preserve"> é realizado inteiramente pelo</w:t>
      </w:r>
      <w:r w:rsidR="00CE5A7A" w:rsidRPr="00DA4388">
        <w:rPr>
          <w:rStyle w:val="OtherLanguage"/>
          <w:lang w:val="pt-BR"/>
        </w:rPr>
        <w:t xml:space="preserve"> software</w:t>
      </w:r>
      <w:r w:rsidR="00CE5A7A">
        <w:t xml:space="preserve"> desenvolvido em </w:t>
      </w:r>
      <w:proofErr w:type="gramStart"/>
      <w:r w:rsidR="00CE5A7A">
        <w:t>LabVIEW</w:t>
      </w:r>
      <w:proofErr w:type="gramEnd"/>
      <w:r w:rsidR="00CE5A7A">
        <w:t>, esta arquitetura foi necessária por não haver memória suficiente no microcontrolador</w:t>
      </w:r>
      <w:r w:rsidR="00F70A78">
        <w:t xml:space="preserve"> para realizar o processamento.</w:t>
      </w:r>
    </w:p>
    <w:p w:rsidR="00CD4A60" w:rsidRDefault="00F70A78" w:rsidP="00CD4A60">
      <w:r>
        <w:t>O</w:t>
      </w:r>
      <w:r w:rsidR="00665328">
        <w:t>bter um espectro de bioimpedância</w:t>
      </w:r>
      <w:r>
        <w:t xml:space="preserve"> (Z(</w:t>
      </w:r>
      <w:proofErr w:type="spellStart"/>
      <w:r>
        <w:t>jω</w:t>
      </w:r>
      <w:proofErr w:type="spellEnd"/>
      <w:r>
        <w:t>))</w:t>
      </w:r>
      <w:r w:rsidR="00665328">
        <w:t xml:space="preserve"> é </w:t>
      </w:r>
      <w:r>
        <w:t xml:space="preserve">um processo </w:t>
      </w:r>
      <w:r w:rsidR="00665328">
        <w:t>rea</w:t>
      </w:r>
      <w:r w:rsidR="00CE5A7A">
        <w:t xml:space="preserve">lizado basicamente </w:t>
      </w:r>
      <w:r w:rsidR="00C23DC6">
        <w:t>por</w:t>
      </w:r>
      <w:r w:rsidR="00CE5A7A">
        <w:t xml:space="preserve"> </w:t>
      </w:r>
      <w:proofErr w:type="gramStart"/>
      <w:r w:rsidR="00340E05">
        <w:t>5</w:t>
      </w:r>
      <w:proofErr w:type="gramEnd"/>
      <w:r w:rsidR="00CE5A7A">
        <w:t xml:space="preserve"> etapas</w:t>
      </w:r>
      <w:r w:rsidR="00C23DC6">
        <w:t xml:space="preserve"> sequenciais (</w:t>
      </w:r>
      <w:r w:rsidR="00C23DC6">
        <w:fldChar w:fldCharType="begin"/>
      </w:r>
      <w:r w:rsidR="00C23DC6">
        <w:instrText xml:space="preserve"> REF _Ref465179722 \h </w:instrText>
      </w:r>
      <w:r w:rsidR="00C23DC6">
        <w:fldChar w:fldCharType="separate"/>
      </w:r>
      <w:r w:rsidR="009B6C59">
        <w:t xml:space="preserve">Figura </w:t>
      </w:r>
      <w:r w:rsidR="009B6C59">
        <w:rPr>
          <w:noProof/>
        </w:rPr>
        <w:t>43</w:t>
      </w:r>
      <w:r w:rsidR="00C23DC6">
        <w:fldChar w:fldCharType="end"/>
      </w:r>
      <w:r w:rsidR="00C23DC6">
        <w:t>)</w:t>
      </w:r>
      <w:r w:rsidR="00CE5A7A">
        <w:t xml:space="preserve">. </w:t>
      </w:r>
      <w:r w:rsidR="00665328">
        <w:t xml:space="preserve">Primeiramente </w:t>
      </w:r>
      <w:r w:rsidR="00DE6B82">
        <w:t xml:space="preserve">é realizada </w:t>
      </w:r>
      <w:r w:rsidR="00665328">
        <w:t>a</w:t>
      </w:r>
      <w:r w:rsidR="00DE6B82">
        <w:t xml:space="preserve"> re</w:t>
      </w:r>
      <w:r w:rsidR="00340E05">
        <w:t>construção dos dados brutos vindos do microcontrolador, em seguida a</w:t>
      </w:r>
      <w:r w:rsidR="00665328">
        <w:t xml:space="preserve"> verificação </w:t>
      </w:r>
      <w:r w:rsidR="00C23DC6">
        <w:t>n</w:t>
      </w:r>
      <w:r w:rsidR="00665328">
        <w:t xml:space="preserve">os dados </w:t>
      </w:r>
      <w:r w:rsidR="00C23DC6">
        <w:t>recebidos pelo microcontrolador</w:t>
      </w:r>
      <w:r w:rsidR="00340E05">
        <w:t xml:space="preserve"> em busca de perda de amostras</w:t>
      </w:r>
      <w:r w:rsidR="00665328">
        <w:t xml:space="preserve">, </w:t>
      </w:r>
      <w:r w:rsidR="00340E05">
        <w:t xml:space="preserve">a seguir é realizada a </w:t>
      </w:r>
      <w:r w:rsidR="00665328">
        <w:t>FFT dos sinais</w:t>
      </w:r>
      <w:r w:rsidR="00C23DC6">
        <w:t xml:space="preserve"> de corrente e tensão</w:t>
      </w:r>
      <w:r w:rsidR="00665328">
        <w:t>, a divisão do espectro da corrente (I(</w:t>
      </w:r>
      <w:proofErr w:type="spellStart"/>
      <w:r w:rsidR="00665328">
        <w:t>jω</w:t>
      </w:r>
      <w:proofErr w:type="spellEnd"/>
      <w:r w:rsidR="00665328">
        <w:t>)) pelo da tensão (V(</w:t>
      </w:r>
      <w:proofErr w:type="spellStart"/>
      <w:r w:rsidR="00665328">
        <w:t>jω</w:t>
      </w:r>
      <w:proofErr w:type="spellEnd"/>
      <w:r w:rsidR="00665328">
        <w:t xml:space="preserve">)) </w:t>
      </w:r>
      <w:r w:rsidR="009627EE">
        <w:t>e, por fim, é realizada uma compensação pelo atraso grupo.</w:t>
      </w:r>
    </w:p>
    <w:p w:rsidR="003F3C0D" w:rsidRDefault="00340E05" w:rsidP="003F3C0D">
      <w:pPr>
        <w:pStyle w:val="Figure"/>
      </w:pPr>
      <w:r>
        <w:rPr>
          <w:noProof/>
          <w:lang w:eastAsia="pt-BR"/>
        </w:rPr>
        <w:lastRenderedPageBreak/>
        <w:drawing>
          <wp:inline distT="0" distB="0" distL="0" distR="0" wp14:anchorId="78AA6D9C" wp14:editId="40F0B7EB">
            <wp:extent cx="4219575" cy="3352800"/>
            <wp:effectExtent l="0" t="0" r="952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4219575" cy="3352800"/>
                    </a:xfrm>
                    <a:prstGeom prst="rect">
                      <a:avLst/>
                    </a:prstGeom>
                  </pic:spPr>
                </pic:pic>
              </a:graphicData>
            </a:graphic>
          </wp:inline>
        </w:drawing>
      </w:r>
    </w:p>
    <w:p w:rsidR="003F3C0D" w:rsidRDefault="003F3C0D" w:rsidP="003F3C0D">
      <w:pPr>
        <w:pStyle w:val="Legenda"/>
      </w:pPr>
      <w:bookmarkStart w:id="170" w:name="_Ref465179722"/>
      <w:r>
        <w:t xml:space="preserve">Figura </w:t>
      </w:r>
      <w:fldSimple w:instr=" SEQ Figura \* ARABIC ">
        <w:r w:rsidR="00C7665F">
          <w:rPr>
            <w:noProof/>
          </w:rPr>
          <w:t>43</w:t>
        </w:r>
      </w:fldSimple>
      <w:bookmarkEnd w:id="170"/>
      <w:r>
        <w:t xml:space="preserve">: </w:t>
      </w:r>
      <w:r w:rsidR="00BF484A">
        <w:t>Processo</w:t>
      </w:r>
      <w:r w:rsidR="00C23DC6">
        <w:t xml:space="preserve"> executado pelo software em </w:t>
      </w:r>
      <w:proofErr w:type="gramStart"/>
      <w:r w:rsidR="00C23DC6">
        <w:t>LabVIEW</w:t>
      </w:r>
      <w:proofErr w:type="gramEnd"/>
      <w:r w:rsidR="00C23DC6">
        <w:t xml:space="preserve"> sobre os dados brutos obtidos do microcontrolador (</w:t>
      </w:r>
      <w:proofErr w:type="spellStart"/>
      <w:r w:rsidR="00C23DC6">
        <w:t>v</w:t>
      </w:r>
      <w:r w:rsidR="00C23DC6" w:rsidRPr="00C23DC6">
        <w:rPr>
          <w:vertAlign w:val="subscript"/>
        </w:rPr>
        <w:t>bruto</w:t>
      </w:r>
      <w:proofErr w:type="spellEnd"/>
      <w:r w:rsidR="00C23DC6">
        <w:t xml:space="preserve">[n] e </w:t>
      </w:r>
      <w:proofErr w:type="spellStart"/>
      <w:r w:rsidR="00C23DC6">
        <w:t>i</w:t>
      </w:r>
      <w:r w:rsidR="00C23DC6">
        <w:rPr>
          <w:vertAlign w:val="subscript"/>
        </w:rPr>
        <w:t>bruto</w:t>
      </w:r>
      <w:proofErr w:type="spellEnd"/>
      <w:r w:rsidR="00C23DC6">
        <w:t>[n]) para obter um espectro de bioimpedância (</w:t>
      </w:r>
      <w:proofErr w:type="spellStart"/>
      <w:r w:rsidR="00C23DC6">
        <w:t>Z</w:t>
      </w:r>
      <w:r w:rsidR="00C23DC6">
        <w:rPr>
          <w:vertAlign w:val="subscript"/>
        </w:rPr>
        <w:t>i</w:t>
      </w:r>
      <w:proofErr w:type="spellEnd"/>
      <w:r w:rsidR="00C23DC6">
        <w:t>(</w:t>
      </w:r>
      <w:proofErr w:type="spellStart"/>
      <w:r w:rsidR="00C23DC6">
        <w:t>j</w:t>
      </w:r>
      <w:r w:rsidR="00C23DC6">
        <w:rPr>
          <w:rFonts w:cs="Times New Roman"/>
        </w:rPr>
        <w:t>ω</w:t>
      </w:r>
      <w:proofErr w:type="spellEnd"/>
      <w:r w:rsidR="00C23DC6">
        <w:t>)), onde i indica o número de medições já realizadas</w:t>
      </w:r>
      <w:r w:rsidR="00BF484A">
        <w:t>.</w:t>
      </w:r>
    </w:p>
    <w:p w:rsidR="00340E05" w:rsidRDefault="00D42842" w:rsidP="00AE12E7">
      <w:r>
        <w:t>Os dados de corrente e tensão</w:t>
      </w:r>
      <w:r w:rsidR="00AE12E7">
        <w:t xml:space="preserve"> são recebidos pelo </w:t>
      </w:r>
      <w:r w:rsidR="00AE12E7" w:rsidRPr="00340E05">
        <w:rPr>
          <w:rStyle w:val="OtherLanguage"/>
          <w:lang w:val="pt-BR"/>
        </w:rPr>
        <w:t>software</w:t>
      </w:r>
      <w:r w:rsidR="00AE12E7">
        <w:t xml:space="preserve"> </w:t>
      </w:r>
      <w:r w:rsidR="00340E05">
        <w:t>na forma bruta</w:t>
      </w:r>
      <w:r w:rsidR="00AE12E7">
        <w:t>,</w:t>
      </w:r>
      <w:r w:rsidR="00340E05">
        <w:t xml:space="preserve"> ou seja,</w:t>
      </w:r>
      <w:r w:rsidR="00AE12E7">
        <w:t xml:space="preserve"> </w:t>
      </w:r>
      <w:r w:rsidR="00340E05">
        <w:t xml:space="preserve">um vetor de 25.000 amostras, onde cada item deste vetor é um registrador de 32 bits contendo uma amostra de corrente e tensão, formato </w:t>
      </w:r>
      <w:r w:rsidR="00AE12E7">
        <w:t xml:space="preserve">descrito pela </w:t>
      </w:r>
      <w:r w:rsidR="00AE12E7">
        <w:fldChar w:fldCharType="begin"/>
      </w:r>
      <w:r w:rsidR="00AE12E7">
        <w:instrText xml:space="preserve"> REF _Ref465275750 \h </w:instrText>
      </w:r>
      <w:r w:rsidR="00AE12E7">
        <w:fldChar w:fldCharType="separate"/>
      </w:r>
      <w:r w:rsidR="009B6C59">
        <w:t xml:space="preserve">Figura </w:t>
      </w:r>
      <w:r w:rsidR="009B6C59">
        <w:rPr>
          <w:noProof/>
        </w:rPr>
        <w:t>40</w:t>
      </w:r>
      <w:r w:rsidR="00AE12E7">
        <w:fldChar w:fldCharType="end"/>
      </w:r>
      <w:r w:rsidR="00AE12E7">
        <w:t xml:space="preserve"> no capítulo </w:t>
      </w:r>
      <w:r w:rsidR="00AE12E7">
        <w:fldChar w:fldCharType="begin"/>
      </w:r>
      <w:r w:rsidR="00AE12E7">
        <w:instrText xml:space="preserve"> REF _Ref465282117 \r \h </w:instrText>
      </w:r>
      <w:r w:rsidR="00AE12E7">
        <w:fldChar w:fldCharType="separate"/>
      </w:r>
      <w:r w:rsidR="009B6C59">
        <w:t>3.1.4.3</w:t>
      </w:r>
      <w:r w:rsidR="00AE12E7">
        <w:fldChar w:fldCharType="end"/>
      </w:r>
      <w:r w:rsidR="00340E05">
        <w:t>. O envio do microcontrolador é realizado desta forma por resultar em uma menor quantidade de bytes a serem trafegados pela comunicação USB.</w:t>
      </w:r>
    </w:p>
    <w:p w:rsidR="00887BF4" w:rsidRDefault="00887BF4" w:rsidP="00AE12E7">
      <w:r w:rsidRPr="00887BF4">
        <w:t>Nesta etapa também é realizado o ajuste de amplitude para os dados amostrados, multi</w:t>
      </w:r>
      <w:r>
        <w:t>plicando-se os ganhos necessários para</w:t>
      </w:r>
      <w:r w:rsidR="00E13FAF">
        <w:t xml:space="preserve"> se converter o valor digital nos valores de</w:t>
      </w:r>
      <w:r>
        <w:t xml:space="preserve"> corrente</w:t>
      </w:r>
      <w:r w:rsidR="0048695D">
        <w:t xml:space="preserve"> (equação </w:t>
      </w:r>
      <w:r w:rsidR="0048695D">
        <w:fldChar w:fldCharType="begin"/>
      </w:r>
      <w:r w:rsidR="0048695D">
        <w:instrText xml:space="preserve"> REF eq_ADC_corrente \h </w:instrText>
      </w:r>
      <w:r w:rsidR="0048695D">
        <w:fldChar w:fldCharType="separate"/>
      </w:r>
      <w:r w:rsidR="009B6C59">
        <w:rPr>
          <w:noProof/>
        </w:rPr>
        <w:t>49</w:t>
      </w:r>
      <w:r w:rsidR="0048695D">
        <w:fldChar w:fldCharType="end"/>
      </w:r>
      <w:r w:rsidR="0048695D">
        <w:t xml:space="preserve">) </w:t>
      </w:r>
      <w:r>
        <w:t>e tensão</w:t>
      </w:r>
      <w:r w:rsidR="00E13FAF">
        <w:t xml:space="preserve"> (</w:t>
      </w:r>
      <w:r w:rsidR="0048695D">
        <w:t>equação</w:t>
      </w:r>
      <w:r w:rsidR="00E13FAF">
        <w:t xml:space="preserve"> </w:t>
      </w:r>
      <w:r w:rsidR="00E13FAF">
        <w:fldChar w:fldCharType="begin"/>
      </w:r>
      <w:r w:rsidR="00E13FAF">
        <w:instrText xml:space="preserve"> REF eq_ADC_tensao \h </w:instrText>
      </w:r>
      <w:r w:rsidR="00E13FAF">
        <w:fldChar w:fldCharType="separate"/>
      </w:r>
      <w:r w:rsidR="009B6C59">
        <w:rPr>
          <w:noProof/>
        </w:rPr>
        <w:t>50</w:t>
      </w:r>
      <w:r w:rsidR="00E13FAF">
        <w:fldChar w:fldCharType="end"/>
      </w:r>
      <w:r w:rsidR="00E13FAF">
        <w:t>)</w:t>
      </w:r>
      <w:r w:rsidR="0048695D">
        <w:t xml:space="preserve"> medidos</w:t>
      </w:r>
      <w:r>
        <w:t>.</w:t>
      </w:r>
      <w:r w:rsidR="003B6FA8">
        <w:t xml:space="preserve"> Em relação à tensão, </w:t>
      </w:r>
      <w:r w:rsidR="00B84D64">
        <w:t xml:space="preserve">através de iteração prática, observou-se que </w:t>
      </w:r>
      <w:r w:rsidR="003B6FA8">
        <w:t xml:space="preserve">a multiplicação pelo valor 0,97, </w:t>
      </w:r>
      <w:r w:rsidR="00B84D64">
        <w:t xml:space="preserve">fator </w:t>
      </w:r>
      <w:r w:rsidR="003B6FA8">
        <w:t>não previsto anteriormente</w:t>
      </w:r>
      <w:r w:rsidR="00B84D64">
        <w:t xml:space="preserve"> no projeto</w:t>
      </w:r>
      <w:r w:rsidR="003B6FA8">
        <w:t>, resultou em uma melhora na amplitude do sinal</w:t>
      </w:r>
      <w:r w:rsidR="00B84D64">
        <w:t>.</w:t>
      </w:r>
    </w:p>
    <w:p w:rsidR="00E13FAF" w:rsidRPr="00E13FAF" w:rsidRDefault="00E13FAF" w:rsidP="00E13FAF">
      <w:pPr>
        <w:pStyle w:val="Equation"/>
      </w:pPr>
      <w:r>
        <w:tab/>
      </w:r>
      <w:r w:rsidR="0048695D" w:rsidRPr="00A64687">
        <w:rPr>
          <w:position w:val="-30"/>
        </w:rPr>
        <w:object w:dxaOrig="4720" w:dyaOrig="720">
          <v:shape id="_x0000_i1100" type="#_x0000_t75" style="width:228pt;height:33pt" o:ole="">
            <v:imagedata r:id="rId216" o:title=""/>
          </v:shape>
          <o:OLEObject Type="Embed" ProgID="Equation.3" ShapeID="_x0000_i1100" DrawAspect="Content" ObjectID="_1539330857" r:id="rId217"/>
        </w:object>
      </w:r>
      <w:r w:rsidRPr="00E13FAF">
        <w:tab/>
        <w:t>(</w:t>
      </w:r>
      <w:bookmarkStart w:id="171" w:name="eq_ADC_corrente"/>
      <w:r>
        <w:fldChar w:fldCharType="begin"/>
      </w:r>
      <w:r w:rsidRPr="00E13FAF">
        <w:instrText xml:space="preserve"> SEQ equacao </w:instrText>
      </w:r>
      <w:r>
        <w:fldChar w:fldCharType="separate"/>
      </w:r>
      <w:r w:rsidR="009B6C59">
        <w:rPr>
          <w:noProof/>
        </w:rPr>
        <w:t>49</w:t>
      </w:r>
      <w:r>
        <w:fldChar w:fldCharType="end"/>
      </w:r>
      <w:bookmarkEnd w:id="171"/>
      <w:r w:rsidRPr="00E13FAF">
        <w:t>)</w:t>
      </w:r>
    </w:p>
    <w:p w:rsidR="00E13FAF" w:rsidRPr="00E13FAF" w:rsidRDefault="00E13FAF" w:rsidP="00E13FAF">
      <w:pPr>
        <w:pStyle w:val="Equation"/>
      </w:pPr>
      <w:r>
        <w:tab/>
      </w:r>
      <w:r w:rsidR="003B6FA8" w:rsidRPr="00A64687">
        <w:rPr>
          <w:position w:val="-30"/>
        </w:rPr>
        <w:object w:dxaOrig="5400" w:dyaOrig="720">
          <v:shape id="_x0000_i1147" type="#_x0000_t75" style="width:261pt;height:33pt" o:ole="">
            <v:imagedata r:id="rId218" o:title=""/>
          </v:shape>
          <o:OLEObject Type="Embed" ProgID="Equation.3" ShapeID="_x0000_i1147" DrawAspect="Content" ObjectID="_1539330858" r:id="rId219"/>
        </w:object>
      </w:r>
      <w:r w:rsidRPr="00E13FAF">
        <w:tab/>
        <w:t>(</w:t>
      </w:r>
      <w:bookmarkStart w:id="172" w:name="eq_ADC_tensao"/>
      <w:r>
        <w:fldChar w:fldCharType="begin"/>
      </w:r>
      <w:r w:rsidRPr="00E13FAF">
        <w:instrText xml:space="preserve"> SEQ equacao </w:instrText>
      </w:r>
      <w:r>
        <w:fldChar w:fldCharType="separate"/>
      </w:r>
      <w:r w:rsidR="009B6C59">
        <w:rPr>
          <w:noProof/>
        </w:rPr>
        <w:t>50</w:t>
      </w:r>
      <w:r>
        <w:fldChar w:fldCharType="end"/>
      </w:r>
      <w:bookmarkEnd w:id="172"/>
      <w:r w:rsidRPr="00E13FAF">
        <w:t>)</w:t>
      </w:r>
    </w:p>
    <w:p w:rsidR="00CE5A7A" w:rsidRDefault="00E13FAF" w:rsidP="00A74B46">
      <w:r>
        <w:t>N</w:t>
      </w:r>
      <w:r w:rsidR="00340E05">
        <w:t xml:space="preserve">a segunda etapa, </w:t>
      </w:r>
      <w:r>
        <w:t>a</w:t>
      </w:r>
      <w:r w:rsidR="00340E05">
        <w:t xml:space="preserve"> verificação</w:t>
      </w:r>
      <w:r w:rsidR="00C269EF">
        <w:t xml:space="preserve"> é feita avaliando a continuidade das amostras, que dev</w:t>
      </w:r>
      <w:r>
        <w:t>eriam estar intercaladas entre um sinal</w:t>
      </w:r>
      <w:r w:rsidR="00C269EF">
        <w:t xml:space="preserve"> d</w:t>
      </w:r>
      <w:r>
        <w:t>e corrente e outro de</w:t>
      </w:r>
      <w:r w:rsidR="00C269EF">
        <w:t xml:space="preserve"> tensão, caso a sequência </w:t>
      </w:r>
      <w:r w:rsidR="00C269EF">
        <w:lastRenderedPageBreak/>
        <w:t xml:space="preserve">apresente duas amostras </w:t>
      </w:r>
      <w:r w:rsidR="009E7840">
        <w:t>vindas do canal da</w:t>
      </w:r>
      <w:r w:rsidR="00CE5A7A">
        <w:t xml:space="preserve"> corrente ou duas amostras vindas d</w:t>
      </w:r>
      <w:r w:rsidR="009E7840">
        <w:t>o canal da</w:t>
      </w:r>
      <w:r w:rsidR="00CE5A7A">
        <w:t xml:space="preserve"> tensão, a última amostra desta dupla é removida da sequência.</w:t>
      </w:r>
      <w:r w:rsidR="00340E05">
        <w:t xml:space="preserve"> A remoção é </w:t>
      </w:r>
      <w:r>
        <w:t>necessária</w:t>
      </w:r>
      <w:proofErr w:type="gramStart"/>
      <w:r>
        <w:t xml:space="preserve"> pois</w:t>
      </w:r>
      <w:proofErr w:type="gramEnd"/>
      <w:r>
        <w:t xml:space="preserve"> busca-se manter </w:t>
      </w:r>
      <w:r w:rsidR="00340E05">
        <w:t xml:space="preserve">os sinais de corrente e tensão </w:t>
      </w:r>
      <w:r w:rsidR="00887BF4">
        <w:t>pareados</w:t>
      </w:r>
      <w:r>
        <w:t>, diminuindo assim erros na fase da impedância medida</w:t>
      </w:r>
      <w:r w:rsidR="00340E05">
        <w:t>.</w:t>
      </w:r>
    </w:p>
    <w:p w:rsidR="00BF484A" w:rsidRDefault="00CE5A7A" w:rsidP="00BF484A">
      <w:pPr>
        <w:rPr>
          <w:lang w:eastAsia="ar-SA"/>
        </w:rPr>
      </w:pPr>
      <w:r>
        <w:rPr>
          <w:lang w:eastAsia="ar-SA"/>
        </w:rPr>
        <w:t>A realização da FFT utiliza o algoritmo cl</w:t>
      </w:r>
      <w:r w:rsidR="0008623A">
        <w:rPr>
          <w:lang w:eastAsia="ar-SA"/>
        </w:rPr>
        <w:t xml:space="preserve">ássico, tendo sido implementado por funções já existentes no </w:t>
      </w:r>
      <w:proofErr w:type="gramStart"/>
      <w:r w:rsidR="0008623A">
        <w:rPr>
          <w:lang w:eastAsia="ar-SA"/>
        </w:rPr>
        <w:t>LabVIEW</w:t>
      </w:r>
      <w:proofErr w:type="gramEnd"/>
      <w:r w:rsidR="0008623A">
        <w:rPr>
          <w:lang w:eastAsia="ar-SA"/>
        </w:rPr>
        <w:t>, a divisão é realizada de forma discreta para cada frequência dos 999 frequências obtidas na faixa entre 1 kHz e 1 MHz.</w:t>
      </w:r>
    </w:p>
    <w:p w:rsidR="0008623A" w:rsidRDefault="00E13FAF" w:rsidP="00E13FAF">
      <w:pPr>
        <w:rPr>
          <w:lang w:eastAsia="ar-SA"/>
        </w:rPr>
      </w:pPr>
      <w:r>
        <w:rPr>
          <w:lang w:eastAsia="ar-SA"/>
        </w:rPr>
        <w:t>Por fim, a</w:t>
      </w:r>
      <w:r w:rsidR="0008623A">
        <w:rPr>
          <w:lang w:eastAsia="ar-SA"/>
        </w:rPr>
        <w:t xml:space="preserve"> compensação do atraso de grupo é necessária</w:t>
      </w:r>
      <w:proofErr w:type="gramStart"/>
      <w:r w:rsidR="0008623A">
        <w:rPr>
          <w:lang w:eastAsia="ar-SA"/>
        </w:rPr>
        <w:t xml:space="preserve"> pois</w:t>
      </w:r>
      <w:proofErr w:type="gramEnd"/>
      <w:r w:rsidR="0008623A">
        <w:rPr>
          <w:lang w:eastAsia="ar-SA"/>
        </w:rPr>
        <w:t xml:space="preserve"> foi observado um atraso analógico entre a cheg</w:t>
      </w:r>
      <w:r>
        <w:rPr>
          <w:lang w:eastAsia="ar-SA"/>
        </w:rPr>
        <w:t>ada do sinal de tensão e o da</w:t>
      </w:r>
      <w:r w:rsidR="0008623A">
        <w:rPr>
          <w:lang w:eastAsia="ar-SA"/>
        </w:rPr>
        <w:t xml:space="preserve"> corrente, o que será avaliado e</w:t>
      </w:r>
      <w:r>
        <w:rPr>
          <w:lang w:eastAsia="ar-SA"/>
        </w:rPr>
        <w:t xml:space="preserve"> discutido nos capítulos seguintes</w:t>
      </w:r>
      <w:r w:rsidR="0008623A">
        <w:rPr>
          <w:lang w:eastAsia="ar-SA"/>
        </w:rPr>
        <w:t xml:space="preserve">. O procedimento para realizar a compensação é realizado através da </w:t>
      </w:r>
      <w:r w:rsidR="00997BF8">
        <w:rPr>
          <w:lang w:eastAsia="ar-SA"/>
        </w:rPr>
        <w:t xml:space="preserve">equação </w:t>
      </w:r>
      <w:r w:rsidR="00997BF8">
        <w:rPr>
          <w:lang w:eastAsia="ar-SA"/>
        </w:rPr>
        <w:fldChar w:fldCharType="begin"/>
      </w:r>
      <w:r w:rsidR="00997BF8">
        <w:rPr>
          <w:lang w:eastAsia="ar-SA"/>
        </w:rPr>
        <w:instrText xml:space="preserve"> REF eq_compesar_atraso_grupo \h </w:instrText>
      </w:r>
      <w:r w:rsidR="00997BF8">
        <w:rPr>
          <w:lang w:eastAsia="ar-SA"/>
        </w:rPr>
      </w:r>
      <w:r w:rsidR="00997BF8">
        <w:rPr>
          <w:lang w:eastAsia="ar-SA"/>
        </w:rPr>
        <w:fldChar w:fldCharType="separate"/>
      </w:r>
      <w:r w:rsidR="009B6C59">
        <w:rPr>
          <w:noProof/>
        </w:rPr>
        <w:t>51</w:t>
      </w:r>
      <w:r w:rsidR="00997BF8">
        <w:rPr>
          <w:lang w:eastAsia="ar-SA"/>
        </w:rPr>
        <w:fldChar w:fldCharType="end"/>
      </w:r>
      <w:r>
        <w:rPr>
          <w:lang w:eastAsia="ar-SA"/>
        </w:rPr>
        <w:t xml:space="preserve">, sendo realizado de modo discreto para cada frequência, onde </w:t>
      </w:r>
      <w:r w:rsidR="00FE31D4">
        <w:rPr>
          <w:lang w:eastAsia="ar-SA"/>
        </w:rPr>
        <w:t xml:space="preserve">é </w:t>
      </w:r>
      <w:proofErr w:type="gramStart"/>
      <w:r w:rsidR="00FE31D4">
        <w:rPr>
          <w:lang w:eastAsia="ar-SA"/>
        </w:rPr>
        <w:t>calculado</w:t>
      </w:r>
      <w:proofErr w:type="gramEnd"/>
      <w:r w:rsidR="00FE31D4">
        <w:rPr>
          <w:lang w:eastAsia="ar-SA"/>
        </w:rPr>
        <w:t xml:space="preserve"> para cada</w:t>
      </w:r>
      <w:r>
        <w:rPr>
          <w:lang w:eastAsia="ar-SA"/>
        </w:rPr>
        <w:t xml:space="preserve"> frequência a quantidade de graus a serem compensados da fase, em função do atraso analógico avaliado.</w:t>
      </w:r>
    </w:p>
    <w:p w:rsidR="0008623A" w:rsidRDefault="0008623A" w:rsidP="0008623A">
      <w:pPr>
        <w:pStyle w:val="Equation"/>
      </w:pPr>
      <w:r>
        <w:tab/>
      </w:r>
      <w:r w:rsidR="00FE31D4" w:rsidRPr="0008623A">
        <w:rPr>
          <w:position w:val="-10"/>
        </w:rPr>
        <w:object w:dxaOrig="4660" w:dyaOrig="320">
          <v:shape id="_x0000_i1101" type="#_x0000_t75" style="width:225.75pt;height:14.25pt" o:ole="">
            <v:imagedata r:id="rId220" o:title=""/>
          </v:shape>
          <o:OLEObject Type="Embed" ProgID="Equation.3" ShapeID="_x0000_i1101" DrawAspect="Content" ObjectID="_1539330859" r:id="rId221"/>
        </w:object>
      </w:r>
      <w:r>
        <w:tab/>
        <w:t>(</w:t>
      </w:r>
      <w:bookmarkStart w:id="173" w:name="eq_compesar_atraso_grupo"/>
      <w:r>
        <w:fldChar w:fldCharType="begin"/>
      </w:r>
      <w:r>
        <w:instrText xml:space="preserve"> SEQ equacao </w:instrText>
      </w:r>
      <w:r>
        <w:fldChar w:fldCharType="separate"/>
      </w:r>
      <w:r w:rsidR="009B6C59">
        <w:rPr>
          <w:noProof/>
        </w:rPr>
        <w:t>51</w:t>
      </w:r>
      <w:r>
        <w:fldChar w:fldCharType="end"/>
      </w:r>
      <w:bookmarkEnd w:id="173"/>
      <w:r>
        <w:t>)</w:t>
      </w:r>
    </w:p>
    <w:p w:rsidR="00FE27A2" w:rsidRDefault="00FE27A2" w:rsidP="00E13FAF">
      <w:r>
        <w:t xml:space="preserve">Também é prevista no </w:t>
      </w:r>
      <w:r w:rsidRPr="00FE27A2">
        <w:rPr>
          <w:rStyle w:val="OtherLanguage"/>
          <w:lang w:val="pt-BR"/>
        </w:rPr>
        <w:t>software</w:t>
      </w:r>
      <w:r>
        <w:t xml:space="preserve"> a possibilidade de realizar a média entre os espectros obti</w:t>
      </w:r>
      <w:r w:rsidR="0048695D">
        <w:t>dos (</w:t>
      </w:r>
      <w:proofErr w:type="spellStart"/>
      <w:proofErr w:type="gramStart"/>
      <w:r w:rsidR="0048695D">
        <w:t>Z</w:t>
      </w:r>
      <w:r w:rsidR="0048695D">
        <w:rPr>
          <w:vertAlign w:val="subscript"/>
        </w:rPr>
        <w:t>i</w:t>
      </w:r>
      <w:proofErr w:type="spellEnd"/>
      <w:r w:rsidR="0048695D">
        <w:t>(</w:t>
      </w:r>
      <w:proofErr w:type="spellStart"/>
      <w:proofErr w:type="gramEnd"/>
      <w:r w:rsidR="0048695D">
        <w:t>jω</w:t>
      </w:r>
      <w:proofErr w:type="spellEnd"/>
      <w:r w:rsidR="0048695D">
        <w:t>)</w:t>
      </w:r>
      <w:r w:rsidR="004F1CCC">
        <w:t>, onde i simboliza um contador</w:t>
      </w:r>
      <w:r w:rsidR="0048695D">
        <w:t>), de modo a permitir ao usuário definir a quantidade desejada de espectros para obter a bioimpedância medida (Z(</w:t>
      </w:r>
      <w:proofErr w:type="spellStart"/>
      <w:r w:rsidR="0048695D">
        <w:t>jω</w:t>
      </w:r>
      <w:proofErr w:type="spellEnd"/>
      <w:r w:rsidR="0048695D">
        <w:t>)) (</w:t>
      </w:r>
      <w:r w:rsidR="0048695D">
        <w:fldChar w:fldCharType="begin"/>
      </w:r>
      <w:r w:rsidR="0048695D">
        <w:instrText xml:space="preserve"> REF _Ref465446705 \h </w:instrText>
      </w:r>
      <w:r w:rsidR="0048695D">
        <w:fldChar w:fldCharType="separate"/>
      </w:r>
      <w:r w:rsidR="009B6C59">
        <w:t xml:space="preserve">Figura </w:t>
      </w:r>
      <w:r w:rsidR="009B6C59">
        <w:rPr>
          <w:noProof/>
        </w:rPr>
        <w:t>44</w:t>
      </w:r>
      <w:r w:rsidR="0048695D">
        <w:fldChar w:fldCharType="end"/>
      </w:r>
      <w:r w:rsidR="0048695D">
        <w:t>). O processo consiste simplesmente no armazenamento dos espectros e ao se obter a quantidade deseja é feito o cálculo da médi</w:t>
      </w:r>
      <w:r w:rsidR="00EB23AD">
        <w:t>a entre os</w:t>
      </w:r>
      <w:r w:rsidR="0048695D">
        <w:t xml:space="preserve"> espectros, conforme a equação</w:t>
      </w:r>
      <w:r w:rsidR="00EB23AD">
        <w:t xml:space="preserve"> </w:t>
      </w:r>
      <w:r w:rsidR="00EB23AD">
        <w:fldChar w:fldCharType="begin"/>
      </w:r>
      <w:r w:rsidR="00EB23AD">
        <w:instrText xml:space="preserve"> REF eq_media_espectros_Zjw \h </w:instrText>
      </w:r>
      <w:r w:rsidR="00EB23AD">
        <w:fldChar w:fldCharType="separate"/>
      </w:r>
      <w:r w:rsidR="009B6C59">
        <w:rPr>
          <w:noProof/>
        </w:rPr>
        <w:t>52</w:t>
      </w:r>
      <w:r w:rsidR="00EB23AD">
        <w:fldChar w:fldCharType="end"/>
      </w:r>
      <w:r w:rsidR="004F1CCC">
        <w:t>, onde N representa o número de espectros desejados</w:t>
      </w:r>
      <w:r w:rsidR="0048695D">
        <w:t>.</w:t>
      </w:r>
    </w:p>
    <w:p w:rsidR="0048695D" w:rsidRDefault="0048695D" w:rsidP="0048695D">
      <w:pPr>
        <w:pStyle w:val="Equation"/>
      </w:pPr>
      <w:r>
        <w:tab/>
      </w:r>
      <w:r w:rsidR="00EB23AD" w:rsidRPr="0048695D">
        <w:rPr>
          <w:position w:val="-24"/>
        </w:rPr>
        <w:object w:dxaOrig="1939" w:dyaOrig="980">
          <v:shape id="_x0000_i1102" type="#_x0000_t75" style="width:93.75pt;height:43.5pt" o:ole="">
            <v:imagedata r:id="rId222" o:title=""/>
          </v:shape>
          <o:OLEObject Type="Embed" ProgID="Equation.3" ShapeID="_x0000_i1102" DrawAspect="Content" ObjectID="_1539330860" r:id="rId223"/>
        </w:object>
      </w:r>
      <w:r>
        <w:tab/>
        <w:t>(</w:t>
      </w:r>
      <w:bookmarkStart w:id="174" w:name="eq_media_espectros_Zjw"/>
      <w:r>
        <w:fldChar w:fldCharType="begin"/>
      </w:r>
      <w:r>
        <w:instrText xml:space="preserve"> SEQ equacao </w:instrText>
      </w:r>
      <w:r>
        <w:fldChar w:fldCharType="separate"/>
      </w:r>
      <w:r w:rsidR="009B6C59">
        <w:rPr>
          <w:noProof/>
        </w:rPr>
        <w:t>52</w:t>
      </w:r>
      <w:r>
        <w:fldChar w:fldCharType="end"/>
      </w:r>
      <w:bookmarkEnd w:id="174"/>
      <w:r>
        <w:t>)</w:t>
      </w:r>
    </w:p>
    <w:p w:rsidR="003F3C0D" w:rsidRDefault="00FE31D4" w:rsidP="00CD4A60">
      <w:pPr>
        <w:pStyle w:val="Figure"/>
      </w:pPr>
      <w:r>
        <w:rPr>
          <w:noProof/>
          <w:lang w:eastAsia="pt-BR"/>
        </w:rPr>
        <w:lastRenderedPageBreak/>
        <w:drawing>
          <wp:inline distT="0" distB="0" distL="0" distR="0" wp14:anchorId="280F40B9" wp14:editId="6C32B898">
            <wp:extent cx="4648200" cy="4352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4648200" cy="4352925"/>
                    </a:xfrm>
                    <a:prstGeom prst="rect">
                      <a:avLst/>
                    </a:prstGeom>
                  </pic:spPr>
                </pic:pic>
              </a:graphicData>
            </a:graphic>
          </wp:inline>
        </w:drawing>
      </w:r>
    </w:p>
    <w:p w:rsidR="00CD4A60" w:rsidRPr="00CD4A60" w:rsidRDefault="00CD4A60" w:rsidP="00CD4A60">
      <w:pPr>
        <w:pStyle w:val="Legenda"/>
      </w:pPr>
      <w:bookmarkStart w:id="175" w:name="_Ref465446705"/>
      <w:r>
        <w:t xml:space="preserve">Figura </w:t>
      </w:r>
      <w:fldSimple w:instr=" SEQ Figura \* ARABIC ">
        <w:r w:rsidR="00C7665F">
          <w:rPr>
            <w:noProof/>
          </w:rPr>
          <w:t>44</w:t>
        </w:r>
      </w:fldSimple>
      <w:bookmarkEnd w:id="175"/>
      <w:r>
        <w:t>: Processo para obter Z(</w:t>
      </w:r>
      <w:proofErr w:type="spellStart"/>
      <w:r>
        <w:t>j</w:t>
      </w:r>
      <w:r>
        <w:rPr>
          <w:rFonts w:cs="Times New Roman"/>
        </w:rPr>
        <w:t>ω</w:t>
      </w:r>
      <w:proofErr w:type="spellEnd"/>
      <w:r>
        <w:t>) após um número determinado de coletas.</w:t>
      </w:r>
    </w:p>
    <w:p w:rsidR="0071259C" w:rsidRDefault="0071259C" w:rsidP="00D5030A">
      <w:pPr>
        <w:pStyle w:val="Ttulo3"/>
      </w:pPr>
      <w:bookmarkStart w:id="176" w:name="_Toc465179649"/>
      <w:bookmarkStart w:id="177" w:name="_GoBack"/>
      <w:bookmarkEnd w:id="177"/>
      <w:r>
        <w:t>Interface com o usuário</w:t>
      </w:r>
      <w:bookmarkEnd w:id="176"/>
    </w:p>
    <w:p w:rsidR="00AF663B" w:rsidRDefault="00AF663B" w:rsidP="003D4F3F">
      <w:r>
        <w:t xml:space="preserve">A interface com o usuário tem como objetivos básicos permitir a configuração do </w:t>
      </w:r>
      <w:r w:rsidRPr="009B7D4C">
        <w:rPr>
          <w:rStyle w:val="OtherLanguage"/>
          <w:lang w:val="pt-BR"/>
        </w:rPr>
        <w:t>hardware</w:t>
      </w:r>
      <w:r w:rsidR="009B7D4C" w:rsidRPr="009B7D4C">
        <w:t xml:space="preserve"> com os parâmetros da </w:t>
      </w:r>
      <w:proofErr w:type="spellStart"/>
      <w:r w:rsidR="009B7D4C" w:rsidRPr="003B6FA8">
        <w:rPr>
          <w:rStyle w:val="OtherLanguage"/>
          <w:lang w:val="pt-BR"/>
        </w:rPr>
        <w:t>chirp</w:t>
      </w:r>
      <w:proofErr w:type="spellEnd"/>
      <w:r w:rsidR="009B7D4C" w:rsidRPr="009B7D4C">
        <w:t xml:space="preserve"> ternária</w:t>
      </w:r>
      <w:r>
        <w:t xml:space="preserve">, a leitura dos dados de corrente e tensão medidos e a visualização </w:t>
      </w:r>
      <w:r w:rsidR="009B7D4C">
        <w:t>dos resultados. Foram adicionada</w:t>
      </w:r>
      <w:r>
        <w:t xml:space="preserve">s opções para salvar os dados, </w:t>
      </w:r>
      <w:r w:rsidR="009B7D4C">
        <w:t xml:space="preserve">para </w:t>
      </w:r>
      <w:r>
        <w:t xml:space="preserve">utilização do </w:t>
      </w:r>
      <w:r w:rsidRPr="009B6C59">
        <w:rPr>
          <w:rStyle w:val="OtherLanguage"/>
          <w:lang w:val="pt-BR"/>
        </w:rPr>
        <w:t>software</w:t>
      </w:r>
      <w:r>
        <w:t xml:space="preserve"> através de dados simulados e a realização da modelagem através de modelos elétricos pré-definidos ou personalizados pelo usuário.</w:t>
      </w:r>
    </w:p>
    <w:p w:rsidR="002D6DB4" w:rsidRDefault="00A42FC8" w:rsidP="003D4F3F">
      <w:r>
        <w:t>A</w:t>
      </w:r>
      <w:r w:rsidR="00DD2BD0">
        <w:t xml:space="preserve"> tela</w:t>
      </w:r>
      <w:r w:rsidR="00A64AB7">
        <w:t xml:space="preserve"> inicial do software (</w:t>
      </w:r>
      <w:r w:rsidR="00A64AB7">
        <w:fldChar w:fldCharType="begin"/>
      </w:r>
      <w:r w:rsidR="00A64AB7">
        <w:instrText xml:space="preserve"> REF _Ref465512822 \h </w:instrText>
      </w:r>
      <w:r w:rsidR="00A64AB7">
        <w:fldChar w:fldCharType="separate"/>
      </w:r>
      <w:r w:rsidR="00A64AB7">
        <w:t xml:space="preserve">Figura </w:t>
      </w:r>
      <w:r w:rsidR="00A64AB7">
        <w:rPr>
          <w:noProof/>
        </w:rPr>
        <w:t>45</w:t>
      </w:r>
      <w:r w:rsidR="00A64AB7">
        <w:fldChar w:fldCharType="end"/>
      </w:r>
      <w:r w:rsidR="00A64AB7">
        <w:t>) apresenta os controles para iniciar e ence</w:t>
      </w:r>
      <w:r w:rsidR="002D6DB4">
        <w:t>rrar a análise de bioimpedância.</w:t>
      </w:r>
      <w:r w:rsidR="00A64AB7">
        <w:t xml:space="preserve"> </w:t>
      </w:r>
      <w:r w:rsidR="002D6DB4">
        <w:t>C</w:t>
      </w:r>
      <w:r w:rsidR="00A64AB7">
        <w:t xml:space="preserve">aso a análise esteja ativada, </w:t>
      </w:r>
      <w:r w:rsidR="002D6DB4">
        <w:t xml:space="preserve">o usuário pode escolher </w:t>
      </w:r>
      <w:r w:rsidR="00F03F9D">
        <w:t>visualizar os seguintes sinais</w:t>
      </w:r>
      <w:r w:rsidR="002D6DB4">
        <w:t>:</w:t>
      </w:r>
    </w:p>
    <w:p w:rsidR="00F03F9D" w:rsidRDefault="00F03F9D" w:rsidP="00F03F9D">
      <w:pPr>
        <w:pStyle w:val="Lista"/>
        <w:numPr>
          <w:ilvl w:val="0"/>
          <w:numId w:val="37"/>
        </w:numPr>
      </w:pPr>
      <w:proofErr w:type="gramStart"/>
      <w:r>
        <w:t>c</w:t>
      </w:r>
      <w:r w:rsidR="00A64AB7">
        <w:t>orrente</w:t>
      </w:r>
      <w:proofErr w:type="gramEnd"/>
      <w:r>
        <w:t xml:space="preserve"> no domínio do tempo</w:t>
      </w:r>
      <w:r w:rsidR="00D5409F">
        <w:t xml:space="preserve"> (</w:t>
      </w:r>
      <w:r w:rsidR="00D5409F">
        <w:fldChar w:fldCharType="begin"/>
      </w:r>
      <w:r w:rsidR="00D5409F">
        <w:instrText xml:space="preserve"> REF _Ref465512822 \h </w:instrText>
      </w:r>
      <w:r w:rsidR="00D5409F">
        <w:fldChar w:fldCharType="separate"/>
      </w:r>
      <w:r w:rsidR="00D5409F">
        <w:t xml:space="preserve">Figura </w:t>
      </w:r>
      <w:r w:rsidR="00D5409F">
        <w:rPr>
          <w:noProof/>
        </w:rPr>
        <w:t>45</w:t>
      </w:r>
      <w:r w:rsidR="00D5409F">
        <w:fldChar w:fldCharType="end"/>
      </w:r>
      <w:r w:rsidR="00D5409F">
        <w:t>-a)</w:t>
      </w:r>
      <w:r>
        <w:t>;</w:t>
      </w:r>
    </w:p>
    <w:p w:rsidR="00F03F9D" w:rsidRDefault="00A64AB7" w:rsidP="00F03F9D">
      <w:pPr>
        <w:pStyle w:val="Lista"/>
        <w:numPr>
          <w:ilvl w:val="0"/>
          <w:numId w:val="37"/>
        </w:numPr>
      </w:pPr>
      <w:proofErr w:type="gramStart"/>
      <w:r>
        <w:t>tensão</w:t>
      </w:r>
      <w:proofErr w:type="gramEnd"/>
      <w:r>
        <w:t xml:space="preserve"> no domínio do tempo</w:t>
      </w:r>
      <w:r w:rsidR="00F03F9D">
        <w:t>;</w:t>
      </w:r>
    </w:p>
    <w:p w:rsidR="00F03F9D" w:rsidRDefault="00A64AB7" w:rsidP="00F03F9D">
      <w:pPr>
        <w:pStyle w:val="Lista"/>
        <w:numPr>
          <w:ilvl w:val="0"/>
          <w:numId w:val="37"/>
        </w:numPr>
      </w:pPr>
      <w:proofErr w:type="gramStart"/>
      <w:r>
        <w:t>esp</w:t>
      </w:r>
      <w:r w:rsidR="00F03F9D">
        <w:t>ectro</w:t>
      </w:r>
      <w:proofErr w:type="gramEnd"/>
      <w:r w:rsidR="00F03F9D">
        <w:t xml:space="preserve"> da</w:t>
      </w:r>
      <w:r>
        <w:t xml:space="preserve"> corrente </w:t>
      </w:r>
      <w:r w:rsidR="00F03F9D">
        <w:t>no domínio da frequência</w:t>
      </w:r>
    </w:p>
    <w:p w:rsidR="00F03F9D" w:rsidRDefault="00F03F9D" w:rsidP="00F03F9D">
      <w:pPr>
        <w:pStyle w:val="Lista"/>
        <w:numPr>
          <w:ilvl w:val="0"/>
          <w:numId w:val="37"/>
        </w:numPr>
      </w:pPr>
      <w:proofErr w:type="gramStart"/>
      <w:r>
        <w:t>espectro</w:t>
      </w:r>
      <w:proofErr w:type="gramEnd"/>
      <w:r>
        <w:t xml:space="preserve"> da </w:t>
      </w:r>
      <w:r w:rsidR="00A64AB7">
        <w:t>tensão do domínio da frequência</w:t>
      </w:r>
      <w:r>
        <w:t>;</w:t>
      </w:r>
    </w:p>
    <w:p w:rsidR="00F03F9D" w:rsidRDefault="00A64AB7" w:rsidP="00F03F9D">
      <w:pPr>
        <w:pStyle w:val="Lista"/>
        <w:numPr>
          <w:ilvl w:val="0"/>
          <w:numId w:val="37"/>
        </w:numPr>
      </w:pPr>
      <w:proofErr w:type="gramStart"/>
      <w:r>
        <w:lastRenderedPageBreak/>
        <w:t>m</w:t>
      </w:r>
      <w:r w:rsidR="00D5409F">
        <w:t>ódulo</w:t>
      </w:r>
      <w:proofErr w:type="gramEnd"/>
      <w:r w:rsidR="00F03F9D">
        <w:t xml:space="preserve"> da bioimpedância;</w:t>
      </w:r>
    </w:p>
    <w:p w:rsidR="00F03F9D" w:rsidRDefault="00F03F9D" w:rsidP="00F03F9D">
      <w:pPr>
        <w:pStyle w:val="Lista"/>
        <w:numPr>
          <w:ilvl w:val="0"/>
          <w:numId w:val="37"/>
        </w:numPr>
      </w:pPr>
      <w:proofErr w:type="gramStart"/>
      <w:r>
        <w:t>fase</w:t>
      </w:r>
      <w:proofErr w:type="gramEnd"/>
      <w:r>
        <w:t xml:space="preserve"> da bioimpedância;</w:t>
      </w:r>
    </w:p>
    <w:p w:rsidR="00F54871" w:rsidRDefault="00A64AB7" w:rsidP="00F54871">
      <w:pPr>
        <w:pStyle w:val="Lista"/>
        <w:numPr>
          <w:ilvl w:val="0"/>
          <w:numId w:val="37"/>
        </w:numPr>
      </w:pPr>
      <w:proofErr w:type="gramStart"/>
      <w:r>
        <w:t>diagrama</w:t>
      </w:r>
      <w:proofErr w:type="gramEnd"/>
      <w:r>
        <w:t xml:space="preserve"> de cole</w:t>
      </w:r>
      <w:r>
        <w:noBreakHyphen/>
        <w:t>cole</w:t>
      </w:r>
      <w:r w:rsidR="00F03F9D">
        <w:t xml:space="preserve"> da bioimpedância</w:t>
      </w:r>
      <w:r w:rsidR="00D5409F">
        <w:t xml:space="preserve"> (</w:t>
      </w:r>
      <w:r>
        <w:t>gráfico da parte real pela parte imaginária)</w:t>
      </w:r>
      <w:r w:rsidR="00D5409F">
        <w:t xml:space="preserve"> (</w:t>
      </w:r>
      <w:r w:rsidR="00D5409F">
        <w:fldChar w:fldCharType="begin"/>
      </w:r>
      <w:r w:rsidR="00D5409F">
        <w:instrText xml:space="preserve"> REF _Ref465512822 \h </w:instrText>
      </w:r>
      <w:r w:rsidR="00D5409F">
        <w:fldChar w:fldCharType="separate"/>
      </w:r>
      <w:r w:rsidR="00D5409F">
        <w:t>Figura </w:t>
      </w:r>
      <w:r w:rsidR="00D5409F">
        <w:rPr>
          <w:noProof/>
        </w:rPr>
        <w:t>45</w:t>
      </w:r>
      <w:r w:rsidR="00D5409F">
        <w:fldChar w:fldCharType="end"/>
      </w:r>
      <w:r w:rsidR="00D5409F">
        <w:t>-b)</w:t>
      </w:r>
      <w:r>
        <w:t>.</w:t>
      </w:r>
    </w:p>
    <w:p w:rsidR="00B22162" w:rsidRDefault="002C719F" w:rsidP="00F54871">
      <w:r>
        <w:t>O programa também possibilita ao usu</w:t>
      </w:r>
      <w:r w:rsidR="00B22162">
        <w:t xml:space="preserve">ário realizar a modelagem dos dados em tempo real, </w:t>
      </w:r>
      <w:r w:rsidR="008D7B56">
        <w:t xml:space="preserve">cujo resultado é </w:t>
      </w:r>
      <w:r w:rsidR="00B22162">
        <w:t xml:space="preserve">exibido em forma gráfica, sobreposto aos valores medidos de bioimpedância (sinal na cor azul no gráfico - </w:t>
      </w:r>
      <w:r w:rsidR="00B22162">
        <w:fldChar w:fldCharType="begin"/>
      </w:r>
      <w:r w:rsidR="00B22162">
        <w:instrText xml:space="preserve"> REF _Ref465512822 \h </w:instrText>
      </w:r>
      <w:r w:rsidR="00B22162">
        <w:fldChar w:fldCharType="separate"/>
      </w:r>
      <w:r w:rsidR="00B22162">
        <w:t>Figura </w:t>
      </w:r>
      <w:r w:rsidR="00B22162">
        <w:rPr>
          <w:noProof/>
        </w:rPr>
        <w:t>45</w:t>
      </w:r>
      <w:r w:rsidR="00B22162">
        <w:fldChar w:fldCharType="end"/>
      </w:r>
      <w:r w:rsidR="00B22162">
        <w:t>-b</w:t>
      </w:r>
      <w:r w:rsidR="00B22162">
        <w:t xml:space="preserve">) </w:t>
      </w:r>
      <w:r w:rsidR="008D7B56">
        <w:t xml:space="preserve">e o valor dos parâmetros obtidos na modelagem são R1, R2 e C (localizados no lado direito da tela inicial - </w:t>
      </w:r>
      <w:r w:rsidR="008D7B56">
        <w:fldChar w:fldCharType="begin"/>
      </w:r>
      <w:r w:rsidR="008D7B56">
        <w:instrText xml:space="preserve"> REF _Ref465512822 \h </w:instrText>
      </w:r>
      <w:r w:rsidR="008D7B56">
        <w:fldChar w:fldCharType="separate"/>
      </w:r>
      <w:r w:rsidR="008D7B56">
        <w:t>Figura </w:t>
      </w:r>
      <w:r w:rsidR="008D7B56">
        <w:rPr>
          <w:noProof/>
        </w:rPr>
        <w:t>45</w:t>
      </w:r>
      <w:r w:rsidR="008D7B56">
        <w:fldChar w:fldCharType="end"/>
      </w:r>
      <w:r w:rsidR="008D7B56">
        <w:t>).</w:t>
      </w:r>
    </w:p>
    <w:p w:rsidR="00F54871" w:rsidRDefault="000909DB" w:rsidP="00F54871">
      <w:r>
        <w:t>Inicialmente as</w:t>
      </w:r>
      <w:r w:rsidR="008D7B56">
        <w:t xml:space="preserve"> opções de modelagem est</w:t>
      </w:r>
      <w:r w:rsidR="00027994">
        <w:t>ão limitadas a</w:t>
      </w:r>
      <w:r w:rsidR="008D7B56">
        <w:t xml:space="preserve"> </w:t>
      </w:r>
      <w:proofErr w:type="gramStart"/>
      <w:r w:rsidR="008D7B56">
        <w:t>3</w:t>
      </w:r>
      <w:proofErr w:type="gramEnd"/>
      <w:r w:rsidR="008D7B56">
        <w:t xml:space="preserve"> </w:t>
      </w:r>
      <w:proofErr w:type="spellStart"/>
      <w:r w:rsidR="008D7B56">
        <w:t>phantons</w:t>
      </w:r>
      <w:proofErr w:type="spellEnd"/>
      <w:r w:rsidR="008D7B56">
        <w:t xml:space="preserve"> elétricos</w:t>
      </w:r>
      <w:r w:rsidR="00FD6276">
        <w:t xml:space="preserve"> (</w:t>
      </w:r>
      <w:r w:rsidR="00FD6276">
        <w:fldChar w:fldCharType="begin"/>
      </w:r>
      <w:r w:rsidR="00FD6276">
        <w:instrText xml:space="preserve"> REF _Ref465586869 \h </w:instrText>
      </w:r>
      <w:r w:rsidR="00FD6276">
        <w:fldChar w:fldCharType="separate"/>
      </w:r>
      <w:r w:rsidR="00FD6276">
        <w:t xml:space="preserve">Figura </w:t>
      </w:r>
      <w:r w:rsidR="00FD6276">
        <w:rPr>
          <w:noProof/>
        </w:rPr>
        <w:t>45</w:t>
      </w:r>
      <w:r w:rsidR="00FD6276">
        <w:fldChar w:fldCharType="end"/>
      </w:r>
      <w:r w:rsidR="00FD6276">
        <w:t>)</w:t>
      </w:r>
      <w:r>
        <w:t xml:space="preserve">, de modo que estes utilizam um algoritmo de mínimos quadrados para que seja feito o melhor ajuste entre os dados de bioimpedância e o modelo. </w:t>
      </w:r>
      <w:r w:rsidR="00027994">
        <w:t xml:space="preserve">No entanto, é possível para o usuário adicionar modelos novos, caso desejado, adicionando a subpasta do software “modelagem/modelos importados” seu </w:t>
      </w:r>
      <w:bookmarkStart w:id="178" w:name="sigla_VI"/>
      <w:r w:rsidR="00027994">
        <w:rPr>
          <w:rStyle w:val="OtherLanguage"/>
          <w:lang w:val="pt-BR"/>
        </w:rPr>
        <w:t>VI</w:t>
      </w:r>
      <w:bookmarkEnd w:id="178"/>
      <w:r w:rsidR="00027994">
        <w:rPr>
          <w:rStyle w:val="OtherLanguage"/>
          <w:lang w:val="pt-BR"/>
        </w:rPr>
        <w:t xml:space="preserve"> (Virtual </w:t>
      </w:r>
      <w:proofErr w:type="spellStart"/>
      <w:r w:rsidR="00027994">
        <w:rPr>
          <w:rStyle w:val="OtherLanguage"/>
          <w:lang w:val="pt-BR"/>
        </w:rPr>
        <w:t>Instrument</w:t>
      </w:r>
      <w:proofErr w:type="spellEnd"/>
      <w:r w:rsidR="0058070F">
        <w:rPr>
          <w:rStyle w:val="OtherLanguage"/>
          <w:lang w:val="pt-BR"/>
        </w:rPr>
        <w:t>).</w:t>
      </w:r>
    </w:p>
    <w:p w:rsidR="00C7665F" w:rsidRPr="00C7665F" w:rsidRDefault="00C7665F" w:rsidP="00C7665F">
      <w:pPr>
        <w:pStyle w:val="Figure"/>
      </w:pPr>
      <w:r>
        <w:rPr>
          <w:noProof/>
        </w:rPr>
        <w:drawing>
          <wp:inline distT="0" distB="0" distL="0" distR="0" wp14:anchorId="777B166C" wp14:editId="481816E2">
            <wp:extent cx="3333750" cy="1857375"/>
            <wp:effectExtent l="0" t="0" r="0" b="9525"/>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333750" cy="1857375"/>
                    </a:xfrm>
                    <a:prstGeom prst="rect">
                      <a:avLst/>
                    </a:prstGeom>
                  </pic:spPr>
                </pic:pic>
              </a:graphicData>
            </a:graphic>
          </wp:inline>
        </w:drawing>
      </w:r>
    </w:p>
    <w:p w:rsidR="00C7665F" w:rsidRDefault="00C7665F" w:rsidP="00C7665F">
      <w:pPr>
        <w:pStyle w:val="Legenda"/>
      </w:pPr>
      <w:bookmarkStart w:id="179" w:name="_Ref465586869"/>
      <w:r>
        <w:t xml:space="preserve">Figura </w:t>
      </w:r>
      <w:fldSimple w:instr=" SEQ Figura \* ARABIC ">
        <w:r>
          <w:rPr>
            <w:noProof/>
          </w:rPr>
          <w:t>45</w:t>
        </w:r>
      </w:fldSimple>
      <w:bookmarkEnd w:id="179"/>
      <w:r>
        <w:t>: Modelo</w:t>
      </w:r>
      <w:r w:rsidR="0058070F">
        <w:t xml:space="preserve"> dos </w:t>
      </w:r>
      <w:proofErr w:type="spellStart"/>
      <w:r w:rsidR="0058070F">
        <w:t>phantons</w:t>
      </w:r>
      <w:proofErr w:type="spellEnd"/>
      <w:r>
        <w:t xml:space="preserve"> elétricos previstos no software.</w:t>
      </w:r>
    </w:p>
    <w:p w:rsidR="008F1D93" w:rsidRDefault="00D1046F" w:rsidP="00C7665F">
      <w:pPr>
        <w:rPr>
          <w:lang w:eastAsia="ar-SA"/>
        </w:rPr>
      </w:pPr>
      <w:r>
        <w:rPr>
          <w:lang w:eastAsia="ar-SA"/>
        </w:rPr>
        <w:t>E</w:t>
      </w:r>
      <w:r w:rsidR="008F1D93">
        <w:rPr>
          <w:lang w:eastAsia="ar-SA"/>
        </w:rPr>
        <w:t xml:space="preserve">m relação </w:t>
      </w:r>
      <w:proofErr w:type="gramStart"/>
      <w:r w:rsidR="008F1D93">
        <w:rPr>
          <w:lang w:eastAsia="ar-SA"/>
        </w:rPr>
        <w:t>à</w:t>
      </w:r>
      <w:proofErr w:type="gramEnd"/>
      <w:r w:rsidR="008F1D93">
        <w:rPr>
          <w:lang w:eastAsia="ar-SA"/>
        </w:rPr>
        <w:t xml:space="preserve"> salva</w:t>
      </w:r>
      <w:r>
        <w:rPr>
          <w:lang w:eastAsia="ar-SA"/>
        </w:rPr>
        <w:t>r os dados,</w:t>
      </w:r>
      <w:r w:rsidR="008F1D93">
        <w:rPr>
          <w:lang w:eastAsia="ar-SA"/>
        </w:rPr>
        <w:t xml:space="preserve"> é possível manter todo o experimento realizado sendo gravado, </w:t>
      </w:r>
      <w:r>
        <w:rPr>
          <w:lang w:eastAsia="ar-SA"/>
        </w:rPr>
        <w:t xml:space="preserve">quando ativo são salvos em </w:t>
      </w:r>
      <w:r w:rsidR="008F1D93">
        <w:rPr>
          <w:lang w:eastAsia="ar-SA"/>
        </w:rPr>
        <w:t>arquivos diferentes o</w:t>
      </w:r>
      <w:r>
        <w:rPr>
          <w:lang w:eastAsia="ar-SA"/>
        </w:rPr>
        <w:t xml:space="preserve">s dados </w:t>
      </w:r>
      <w:r w:rsidR="008F1D93">
        <w:rPr>
          <w:lang w:eastAsia="ar-SA"/>
        </w:rPr>
        <w:t xml:space="preserve">no domínio do tempo e os espectros obtidos no domínio da frequência. </w:t>
      </w:r>
    </w:p>
    <w:p w:rsidR="00C7665F" w:rsidRPr="00C7665F" w:rsidRDefault="00D1046F" w:rsidP="00C7665F">
      <w:pPr>
        <w:rPr>
          <w:lang w:eastAsia="ar-SA"/>
        </w:rPr>
      </w:pPr>
      <w:r>
        <w:rPr>
          <w:lang w:eastAsia="ar-SA"/>
        </w:rPr>
        <w:t xml:space="preserve">Como indicadores de erros e avisos, </w:t>
      </w:r>
      <w:r w:rsidR="006A3C00">
        <w:rPr>
          <w:lang w:eastAsia="ar-SA"/>
        </w:rPr>
        <w:t xml:space="preserve">na parte superior direita </w:t>
      </w:r>
      <w:proofErr w:type="gramStart"/>
      <w:r w:rsidR="006A3C00">
        <w:rPr>
          <w:lang w:eastAsia="ar-SA"/>
        </w:rPr>
        <w:t>é</w:t>
      </w:r>
      <w:proofErr w:type="gramEnd"/>
      <w:r w:rsidR="006A3C00">
        <w:rPr>
          <w:lang w:eastAsia="ar-SA"/>
        </w:rPr>
        <w:t xml:space="preserve"> possível observar o tempo para obter os </w:t>
      </w:r>
      <w:r>
        <w:rPr>
          <w:lang w:eastAsia="ar-SA"/>
        </w:rPr>
        <w:t>resultados da</w:t>
      </w:r>
      <w:r w:rsidR="006A3C00">
        <w:rPr>
          <w:lang w:eastAsia="ar-SA"/>
        </w:rPr>
        <w:t xml:space="preserve"> bioimpedância e realizar a modelagem; </w:t>
      </w:r>
      <w:r w:rsidR="005E78D3">
        <w:rPr>
          <w:lang w:eastAsia="ar-SA"/>
        </w:rPr>
        <w:t xml:space="preserve">e um </w:t>
      </w:r>
      <w:r w:rsidR="006A3C00">
        <w:rPr>
          <w:lang w:eastAsia="ar-SA"/>
        </w:rPr>
        <w:t xml:space="preserve">indicador </w:t>
      </w:r>
      <w:r w:rsidR="005E78D3">
        <w:rPr>
          <w:lang w:eastAsia="ar-SA"/>
        </w:rPr>
        <w:t xml:space="preserve">que mostra o estado de conexão do </w:t>
      </w:r>
      <w:r w:rsidR="005E78D3" w:rsidRPr="005E78D3">
        <w:rPr>
          <w:rStyle w:val="OtherLanguage"/>
          <w:lang w:val="pt-BR"/>
        </w:rPr>
        <w:t>h</w:t>
      </w:r>
      <w:r w:rsidR="006A3C00" w:rsidRPr="005E78D3">
        <w:rPr>
          <w:rStyle w:val="OtherLanguage"/>
          <w:lang w:val="pt-BR"/>
        </w:rPr>
        <w:t>ardware</w:t>
      </w:r>
      <w:r w:rsidR="006A3C00">
        <w:rPr>
          <w:lang w:eastAsia="ar-SA"/>
        </w:rPr>
        <w:t>.</w:t>
      </w:r>
      <w:r w:rsidR="005E78D3">
        <w:rPr>
          <w:lang w:eastAsia="ar-SA"/>
        </w:rPr>
        <w:t xml:space="preserve"> Já o canto inferior direito foi designado para os indicadores de erros e avisos de configuraç</w:t>
      </w:r>
      <w:r>
        <w:rPr>
          <w:lang w:eastAsia="ar-SA"/>
        </w:rPr>
        <w:t>ão</w:t>
      </w:r>
      <w:r w:rsidR="00DF4210">
        <w:rPr>
          <w:lang w:eastAsia="ar-SA"/>
        </w:rPr>
        <w:t xml:space="preserve"> e saturação do sinal de tensão medido.</w:t>
      </w:r>
    </w:p>
    <w:p w:rsidR="00D5030A" w:rsidRDefault="00DE1D58" w:rsidP="00DE1D58">
      <w:pPr>
        <w:pStyle w:val="Figure"/>
      </w:pPr>
      <w:r>
        <w:rPr>
          <w:noProof/>
          <w:lang w:eastAsia="pt-BR"/>
        </w:rPr>
        <w:lastRenderedPageBreak/>
        <w:drawing>
          <wp:inline distT="0" distB="0" distL="0" distR="0" wp14:anchorId="5B4401C1" wp14:editId="5B0438D4">
            <wp:extent cx="5612130" cy="2819400"/>
            <wp:effectExtent l="0" t="0" r="762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5612130" cy="2819400"/>
                    </a:xfrm>
                    <a:prstGeom prst="rect">
                      <a:avLst/>
                    </a:prstGeom>
                  </pic:spPr>
                </pic:pic>
              </a:graphicData>
            </a:graphic>
          </wp:inline>
        </w:drawing>
      </w:r>
    </w:p>
    <w:p w:rsidR="00A42FC8" w:rsidRDefault="00A42FC8" w:rsidP="00A42FC8">
      <w:pPr>
        <w:pStyle w:val="Legenda"/>
      </w:pPr>
      <w:r>
        <w:t>(a)</w:t>
      </w:r>
    </w:p>
    <w:p w:rsidR="00A42FC8" w:rsidRDefault="00A42FC8" w:rsidP="00A42FC8">
      <w:pPr>
        <w:pStyle w:val="Figure"/>
      </w:pPr>
      <w:r>
        <w:rPr>
          <w:noProof/>
          <w:lang w:eastAsia="pt-BR"/>
        </w:rPr>
        <w:drawing>
          <wp:inline distT="0" distB="0" distL="0" distR="0" wp14:anchorId="4C05168D" wp14:editId="7A3EEA86">
            <wp:extent cx="5612130" cy="2819400"/>
            <wp:effectExtent l="0" t="0" r="762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5612130" cy="2819400"/>
                    </a:xfrm>
                    <a:prstGeom prst="rect">
                      <a:avLst/>
                    </a:prstGeom>
                  </pic:spPr>
                </pic:pic>
              </a:graphicData>
            </a:graphic>
          </wp:inline>
        </w:drawing>
      </w:r>
    </w:p>
    <w:p w:rsidR="00A42FC8" w:rsidRPr="00A42FC8" w:rsidRDefault="00A42FC8" w:rsidP="00A42FC8">
      <w:pPr>
        <w:pStyle w:val="Legenda"/>
      </w:pPr>
      <w:r>
        <w:t>(b)</w:t>
      </w:r>
    </w:p>
    <w:p w:rsidR="00DE1D58" w:rsidRDefault="003D4F3F" w:rsidP="003D4F3F">
      <w:pPr>
        <w:pStyle w:val="Legenda"/>
      </w:pPr>
      <w:bookmarkStart w:id="180" w:name="_Ref465512822"/>
      <w:r>
        <w:t>Figura</w:t>
      </w:r>
      <w:r w:rsidR="00D5409F">
        <w:t xml:space="preserve"> </w:t>
      </w:r>
      <w:fldSimple w:instr=" SEQ Figura \* ARABIC ">
        <w:r w:rsidR="00C7665F">
          <w:rPr>
            <w:noProof/>
          </w:rPr>
          <w:t>46</w:t>
        </w:r>
      </w:fldSimple>
      <w:bookmarkEnd w:id="180"/>
      <w:r>
        <w:t xml:space="preserve">: </w:t>
      </w:r>
      <w:r w:rsidR="00DF4210">
        <w:t xml:space="preserve">Tela inicial do software desenvolvido, onde é possível observar diferentes sinais quando a análise está ocorrendo, </w:t>
      </w:r>
      <w:proofErr w:type="gramStart"/>
      <w:r w:rsidR="00DF4210">
        <w:t>destacam-se</w:t>
      </w:r>
      <w:proofErr w:type="gramEnd"/>
      <w:r w:rsidR="00DF4210">
        <w:t xml:space="preserve"> o sinal de excitação por corrente (a) e o gráfico de cole-cole da bioimpedância medida (cor branca) e modelado (cor azul) (b).</w:t>
      </w:r>
      <w:r w:rsidR="00CB216C">
        <w:t xml:space="preserve"> As figuras foram coletadas utilizando o modo de simulação.</w:t>
      </w:r>
    </w:p>
    <w:p w:rsidR="007C3E80" w:rsidRDefault="00CB216C" w:rsidP="00CB216C">
      <w:r>
        <w:t xml:space="preserve">A segunda tela do </w:t>
      </w:r>
      <w:r w:rsidRPr="00D1046F">
        <w:rPr>
          <w:rStyle w:val="OtherLanguage"/>
          <w:lang w:val="pt-BR"/>
        </w:rPr>
        <w:t>software</w:t>
      </w:r>
      <w:r>
        <w:t xml:space="preserve"> é responsável pelas configurações,</w:t>
      </w:r>
      <w:r w:rsidR="00D1046F">
        <w:t xml:space="preserve"> iniciando do lado esquerdo para a direita</w:t>
      </w:r>
      <w:r w:rsidR="007C3E80">
        <w:t>:</w:t>
      </w:r>
    </w:p>
    <w:p w:rsidR="00FB25B2" w:rsidRDefault="007C3E80" w:rsidP="007C3E80">
      <w:pPr>
        <w:pStyle w:val="Lista"/>
        <w:numPr>
          <w:ilvl w:val="0"/>
          <w:numId w:val="38"/>
        </w:numPr>
      </w:pPr>
      <w:proofErr w:type="gramStart"/>
      <w:r>
        <w:t>definir</w:t>
      </w:r>
      <w:proofErr w:type="gramEnd"/>
      <w:r>
        <w:t xml:space="preserve"> os parâmetros da </w:t>
      </w:r>
      <w:proofErr w:type="spellStart"/>
      <w:r w:rsidRPr="007C3E80">
        <w:rPr>
          <w:rStyle w:val="OtherLanguage"/>
          <w:lang w:val="pt-BR"/>
        </w:rPr>
        <w:t>chirp</w:t>
      </w:r>
      <w:proofErr w:type="spellEnd"/>
      <w:r>
        <w:t xml:space="preserve"> ternária</w:t>
      </w:r>
      <w:r>
        <w:t xml:space="preserve"> que serão utilizados na excitação</w:t>
      </w:r>
      <w:r w:rsidR="00FB25B2">
        <w:t xml:space="preserve">, assim como o botão para programar o </w:t>
      </w:r>
      <w:r w:rsidR="00FB25B2" w:rsidRPr="00FB25B2">
        <w:rPr>
          <w:rStyle w:val="OtherLanguage"/>
        </w:rPr>
        <w:t>hardware</w:t>
      </w:r>
      <w:r w:rsidR="00FB25B2">
        <w:t xml:space="preserve"> com tais parâmetros</w:t>
      </w:r>
      <w:r>
        <w:t>;</w:t>
      </w:r>
    </w:p>
    <w:p w:rsidR="007C3E80" w:rsidRDefault="007C3E80" w:rsidP="007C3E80">
      <w:pPr>
        <w:pStyle w:val="Lista"/>
        <w:numPr>
          <w:ilvl w:val="0"/>
          <w:numId w:val="38"/>
        </w:numPr>
      </w:pPr>
      <w:r>
        <w:lastRenderedPageBreak/>
        <w:t xml:space="preserve"> </w:t>
      </w:r>
      <w:proofErr w:type="gramStart"/>
      <w:r>
        <w:t>em</w:t>
      </w:r>
      <w:proofErr w:type="gramEnd"/>
      <w:r>
        <w:t xml:space="preserve"> seguida é possível definir a quantidade de espectros que definirão uma medida de bioimpedância</w:t>
      </w:r>
      <w:r w:rsidR="00FB25B2">
        <w:t>, no setor “Processamento”;</w:t>
      </w:r>
    </w:p>
    <w:p w:rsidR="00FB25B2" w:rsidRDefault="0075652F" w:rsidP="007C3E80">
      <w:pPr>
        <w:pStyle w:val="Lista"/>
        <w:numPr>
          <w:ilvl w:val="0"/>
          <w:numId w:val="38"/>
        </w:numPr>
      </w:pPr>
      <w:proofErr w:type="gramStart"/>
      <w:r>
        <w:t>o</w:t>
      </w:r>
      <w:proofErr w:type="gramEnd"/>
      <w:r w:rsidR="00FB25B2">
        <w:t xml:space="preserve"> </w:t>
      </w:r>
      <w:r w:rsidR="00FB25B2" w:rsidRPr="009959EB">
        <w:rPr>
          <w:rStyle w:val="OtherLanguage"/>
          <w:lang w:val="pt-BR"/>
        </w:rPr>
        <w:t>software</w:t>
      </w:r>
      <w:r w:rsidR="00FB25B2">
        <w:t xml:space="preserve"> pode ser utilizado em dois modos, simulação e conectado ao </w:t>
      </w:r>
      <w:r w:rsidR="00FB25B2" w:rsidRPr="009959EB">
        <w:rPr>
          <w:rStyle w:val="OtherLanguage"/>
          <w:lang w:val="pt-BR"/>
        </w:rPr>
        <w:t>hardware</w:t>
      </w:r>
      <w:r w:rsidR="00FB25B2">
        <w:t xml:space="preserve">, porém, quando em modo simulado o software </w:t>
      </w:r>
      <w:r w:rsidR="009959EB">
        <w:t>utiliza apenas resultados já obtidos previamente, selecionado aleatoriamente dados de uma pasta com os arquivos de simulação;</w:t>
      </w:r>
    </w:p>
    <w:p w:rsidR="009959EB" w:rsidRDefault="0075652F" w:rsidP="007C3E80">
      <w:pPr>
        <w:pStyle w:val="Lista"/>
        <w:numPr>
          <w:ilvl w:val="0"/>
          <w:numId w:val="38"/>
        </w:numPr>
      </w:pPr>
      <w:proofErr w:type="gramStart"/>
      <w:r>
        <w:t>setor</w:t>
      </w:r>
      <w:proofErr w:type="gramEnd"/>
      <w:r w:rsidR="009959EB">
        <w:t xml:space="preserve"> “Selecionar modelo”, nesta é possível definir o modelo elétrico que se deseje utilizar assim como a faixa de frequência a qual os resultados modelados devem ser exibidos no gráfico da tela inicial;</w:t>
      </w:r>
    </w:p>
    <w:p w:rsidR="009959EB" w:rsidRDefault="0075652F" w:rsidP="007C3E80">
      <w:pPr>
        <w:pStyle w:val="Lista"/>
        <w:numPr>
          <w:ilvl w:val="0"/>
          <w:numId w:val="38"/>
        </w:numPr>
      </w:pPr>
      <w:proofErr w:type="gramStart"/>
      <w:r>
        <w:t>setor</w:t>
      </w:r>
      <w:proofErr w:type="gramEnd"/>
      <w:r>
        <w:t xml:space="preserve"> “Salvar arquivos”, utilizado para designar o diretório onde se deseja salvar os dados do experimento.</w:t>
      </w:r>
    </w:p>
    <w:p w:rsidR="003D4F3F" w:rsidRDefault="003D4F3F" w:rsidP="003D4F3F">
      <w:pPr>
        <w:pStyle w:val="Figure"/>
      </w:pPr>
      <w:r>
        <w:rPr>
          <w:noProof/>
          <w:lang w:eastAsia="pt-BR"/>
        </w:rPr>
        <w:drawing>
          <wp:inline distT="0" distB="0" distL="0" distR="0" wp14:anchorId="036BDA76" wp14:editId="5BA8A37A">
            <wp:extent cx="5612130" cy="2819400"/>
            <wp:effectExtent l="0" t="0" r="762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612130" cy="2819400"/>
                    </a:xfrm>
                    <a:prstGeom prst="rect">
                      <a:avLst/>
                    </a:prstGeom>
                  </pic:spPr>
                </pic:pic>
              </a:graphicData>
            </a:graphic>
          </wp:inline>
        </w:drawing>
      </w:r>
    </w:p>
    <w:p w:rsidR="003D4F3F" w:rsidRDefault="003D4F3F" w:rsidP="003D4F3F">
      <w:pPr>
        <w:pStyle w:val="Legenda"/>
      </w:pPr>
      <w:r>
        <w:t xml:space="preserve">Figura </w:t>
      </w:r>
      <w:fldSimple w:instr=" SEQ Figura \* ARABIC ">
        <w:r w:rsidR="00C7665F">
          <w:rPr>
            <w:noProof/>
          </w:rPr>
          <w:t>47</w:t>
        </w:r>
      </w:fldSimple>
      <w:r>
        <w:t xml:space="preserve">: </w:t>
      </w:r>
      <w:r w:rsidR="0075652F">
        <w:t>Tela de configurações do software.</w:t>
      </w:r>
    </w:p>
    <w:p w:rsidR="00F823C5" w:rsidRDefault="00F823C5" w:rsidP="00F823C5">
      <w:pPr>
        <w:pStyle w:val="Ttulo2"/>
      </w:pPr>
      <w:bookmarkStart w:id="181" w:name="_Toc465179650"/>
      <w:r>
        <w:t>Protótipo montado</w:t>
      </w:r>
      <w:bookmarkEnd w:id="181"/>
    </w:p>
    <w:p w:rsidR="00C811F4" w:rsidRDefault="00C811F4" w:rsidP="00C811F4">
      <w:pPr>
        <w:ind w:left="1080" w:firstLine="0"/>
      </w:pPr>
      <w:r>
        <w:t xml:space="preserve">O protótipo montado é apresentado pela </w:t>
      </w:r>
      <w:r w:rsidR="00326129">
        <w:t xml:space="preserve">figura </w:t>
      </w:r>
    </w:p>
    <w:p w:rsidR="00F823C5" w:rsidRDefault="005E4791" w:rsidP="00C811F4">
      <w:pPr>
        <w:ind w:left="1080" w:firstLine="0"/>
      </w:pPr>
      <w:r>
        <w:t xml:space="preserve">Alimentação fonte </w:t>
      </w:r>
      <w:proofErr w:type="gramStart"/>
      <w:r>
        <w:t>5</w:t>
      </w:r>
      <w:proofErr w:type="gramEnd"/>
      <w:r>
        <w:t> V</w:t>
      </w:r>
    </w:p>
    <w:p w:rsidR="005E4791" w:rsidRDefault="005E4791" w:rsidP="005E4791">
      <w:pPr>
        <w:pStyle w:val="PargrafodaLista"/>
        <w:numPr>
          <w:ilvl w:val="0"/>
          <w:numId w:val="36"/>
        </w:numPr>
      </w:pPr>
      <w:r>
        <w:t>Montagem dos cabos</w:t>
      </w:r>
    </w:p>
    <w:p w:rsidR="009B7D4C" w:rsidRDefault="009B7D4C" w:rsidP="005E4791">
      <w:pPr>
        <w:pStyle w:val="PargrafodaLista"/>
        <w:numPr>
          <w:ilvl w:val="0"/>
          <w:numId w:val="36"/>
        </w:numPr>
      </w:pPr>
      <w:r>
        <w:t xml:space="preserve">Resistores e capacitores </w:t>
      </w:r>
      <w:proofErr w:type="spellStart"/>
      <w:r>
        <w:t>through</w:t>
      </w:r>
      <w:proofErr w:type="spellEnd"/>
      <w:r>
        <w:t xml:space="preserve"> role</w:t>
      </w:r>
    </w:p>
    <w:p w:rsidR="004265E0" w:rsidRPr="00B346BF" w:rsidRDefault="00C811F4" w:rsidP="00C811F4">
      <w:pPr>
        <w:pStyle w:val="Figure"/>
      </w:pPr>
      <w:r w:rsidRPr="00C811F4">
        <w:rPr>
          <w:noProof/>
          <w:lang w:eastAsia="pt-BR"/>
        </w:rPr>
        <w:lastRenderedPageBreak/>
        <w:drawing>
          <wp:inline distT="0" distB="0" distL="0" distR="0" wp14:anchorId="6B237BC9" wp14:editId="4B50B379">
            <wp:extent cx="5760720" cy="3171627"/>
            <wp:effectExtent l="0" t="1295400" r="0" b="126746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9"/>
                    <a:stretch>
                      <a:fillRect/>
                    </a:stretch>
                  </pic:blipFill>
                  <pic:spPr>
                    <a:xfrm rot="5400000">
                      <a:off x="0" y="0"/>
                      <a:ext cx="5760720" cy="3171627"/>
                    </a:xfrm>
                    <a:prstGeom prst="rect">
                      <a:avLst/>
                    </a:prstGeom>
                  </pic:spPr>
                </pic:pic>
              </a:graphicData>
            </a:graphic>
          </wp:inline>
        </w:drawing>
      </w:r>
    </w:p>
    <w:p w:rsidR="00F823C5" w:rsidRDefault="00197149" w:rsidP="00F823C5">
      <w:pPr>
        <w:pStyle w:val="Legenda"/>
      </w:pPr>
      <w:r>
        <w:t xml:space="preserve">Figura </w:t>
      </w:r>
      <w:fldSimple w:instr=" SEQ Figura \* ARABIC ">
        <w:r w:rsidR="00C7665F">
          <w:rPr>
            <w:noProof/>
          </w:rPr>
          <w:t>48</w:t>
        </w:r>
      </w:fldSimple>
      <w:r>
        <w:t>: Circuito completo do analisador de bioimpedância.</w:t>
      </w:r>
    </w:p>
    <w:p w:rsidR="00200D63" w:rsidRPr="00200D63" w:rsidRDefault="00200D63" w:rsidP="00200D63">
      <w:pPr>
        <w:rPr>
          <w:lang w:eastAsia="ar-SA"/>
        </w:rPr>
      </w:pPr>
    </w:p>
    <w:p w:rsidR="00200D63" w:rsidRDefault="00200D63" w:rsidP="00197149">
      <w:pPr>
        <w:pStyle w:val="Figure"/>
      </w:pPr>
      <w:r>
        <w:rPr>
          <w:noProof/>
          <w:lang w:eastAsia="pt-BR"/>
        </w:rPr>
        <w:lastRenderedPageBreak/>
        <w:drawing>
          <wp:inline distT="0" distB="0" distL="0" distR="0" wp14:anchorId="01C9BB14" wp14:editId="331AAFD4">
            <wp:extent cx="3305175" cy="4457700"/>
            <wp:effectExtent l="0" t="0" r="0" b="0"/>
            <wp:docPr id="34" name="Imagem 34" descr="D:\Cloud\Carreira\Currículo\Fotos Projetos\2016-BioZ\editadas\WhatsApp Image 2016-08-27 at 14.52.3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D:\Cloud\Carreira\Currículo\Fotos Projetos\2016-BioZ\editadas\WhatsApp Image 2016-08-27 at 14.52.38(1).jpg"/>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305175" cy="4457700"/>
                    </a:xfrm>
                    <a:prstGeom prst="rect">
                      <a:avLst/>
                    </a:prstGeom>
                    <a:noFill/>
                    <a:ln>
                      <a:noFill/>
                    </a:ln>
                  </pic:spPr>
                </pic:pic>
              </a:graphicData>
            </a:graphic>
          </wp:inline>
        </w:drawing>
      </w:r>
    </w:p>
    <w:p w:rsidR="00200D63" w:rsidRPr="00200D63" w:rsidRDefault="00200D63" w:rsidP="00200D63">
      <w:pPr>
        <w:pStyle w:val="Legenda"/>
      </w:pPr>
      <w:r>
        <w:t>(a)</w:t>
      </w:r>
    </w:p>
    <w:p w:rsidR="00197149" w:rsidRDefault="00197149" w:rsidP="00197149">
      <w:pPr>
        <w:pStyle w:val="Figure"/>
      </w:pPr>
      <w:r>
        <w:rPr>
          <w:noProof/>
          <w:lang w:eastAsia="pt-BR"/>
        </w:rPr>
        <w:drawing>
          <wp:inline distT="0" distB="0" distL="0" distR="0" wp14:anchorId="10235176" wp14:editId="35F8D869">
            <wp:extent cx="4505325" cy="3067050"/>
            <wp:effectExtent l="0" t="0" r="0" b="0"/>
            <wp:docPr id="50" name="Imagem 50" descr="D:\Cloud\Carreira\Currículo\Fotos Projetos\2016-BioZ\editadas\WhatsApp Image 2016-08-27 at 14.5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Cloud\Carreira\Currículo\Fotos Projetos\2016-BioZ\editadas\WhatsApp Image 2016-08-27 at 14.52.38.jpg"/>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4505325" cy="3067050"/>
                    </a:xfrm>
                    <a:prstGeom prst="rect">
                      <a:avLst/>
                    </a:prstGeom>
                    <a:noFill/>
                    <a:ln>
                      <a:noFill/>
                    </a:ln>
                  </pic:spPr>
                </pic:pic>
              </a:graphicData>
            </a:graphic>
          </wp:inline>
        </w:drawing>
      </w:r>
    </w:p>
    <w:p w:rsidR="00200D63" w:rsidRPr="00200D63" w:rsidRDefault="00200D63" w:rsidP="00200D63">
      <w:pPr>
        <w:pStyle w:val="Legenda"/>
      </w:pPr>
      <w:r>
        <w:t>(b)</w:t>
      </w:r>
    </w:p>
    <w:p w:rsidR="00197149" w:rsidRDefault="00200D63" w:rsidP="00200D63">
      <w:pPr>
        <w:pStyle w:val="Legenda"/>
      </w:pPr>
      <w:r>
        <w:t xml:space="preserve">Figura </w:t>
      </w:r>
      <w:fldSimple w:instr=" SEQ Figura \* ARABIC ">
        <w:r w:rsidR="00C7665F">
          <w:rPr>
            <w:noProof/>
          </w:rPr>
          <w:t>49</w:t>
        </w:r>
      </w:fldSimple>
      <w:r>
        <w:t>: Protótipo montado, vista interna (a) e externa (b).</w:t>
      </w:r>
    </w:p>
    <w:p w:rsidR="00C514A3" w:rsidRDefault="00662100">
      <w:pPr>
        <w:pStyle w:val="Ttulo2"/>
      </w:pPr>
      <w:bookmarkStart w:id="182" w:name="_Toc465179651"/>
      <w:r>
        <w:lastRenderedPageBreak/>
        <w:t>Metodologia de a</w:t>
      </w:r>
      <w:r w:rsidR="00D549A7">
        <w:t>valiação</w:t>
      </w:r>
      <w:bookmarkEnd w:id="182"/>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proofErr w:type="spellStart"/>
      <w:r w:rsidR="0048378F" w:rsidRPr="009600D8">
        <w:rPr>
          <w:rStyle w:val="OtherLanguage"/>
          <w:highlight w:val="yellow"/>
          <w:lang w:val="pt-BR"/>
        </w:rPr>
        <w:t>chirp</w:t>
      </w:r>
      <w:proofErr w:type="spellEnd"/>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w:t>
      </w:r>
      <w:proofErr w:type="spellStart"/>
      <w:r w:rsidR="0048378F" w:rsidRPr="009B3D7F">
        <w:rPr>
          <w:highlight w:val="yellow"/>
        </w:rPr>
        <w:t>senoides</w:t>
      </w:r>
      <w:proofErr w:type="spellEnd"/>
      <w:r w:rsidR="0048378F" w:rsidRPr="009B3D7F">
        <w:rPr>
          <w:highlight w:val="yellow"/>
        </w:rPr>
        <w:t xml:space="preserve">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proofErr w:type="spellStart"/>
      <w:r w:rsidRPr="009600D8">
        <w:rPr>
          <w:rStyle w:val="OtherLanguage"/>
          <w:highlight w:val="yellow"/>
          <w:lang w:val="pt-BR"/>
        </w:rPr>
        <w:t>phantons</w:t>
      </w:r>
      <w:proofErr w:type="spellEnd"/>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proofErr w:type="spellStart"/>
      <w:r w:rsidRPr="009600D8">
        <w:rPr>
          <w:rStyle w:val="OtherLanguage"/>
          <w:highlight w:val="yellow"/>
          <w:lang w:val="pt-BR"/>
        </w:rPr>
        <w:t>phantons</w:t>
      </w:r>
      <w:proofErr w:type="spellEnd"/>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proofErr w:type="spellStart"/>
      <w:r w:rsidRPr="00DD1E0D">
        <w:rPr>
          <w:rStyle w:val="OtherLanguage"/>
          <w:lang w:val="pt-BR"/>
        </w:rPr>
        <w:t>Datalink</w:t>
      </w:r>
      <w:proofErr w:type="spellEnd"/>
      <w:r>
        <w:t>,</w:t>
      </w:r>
      <w:r w:rsidR="00AE158B">
        <w:t> </w:t>
      </w:r>
      <w:r>
        <w:t>Brasil), possui impedância característica de 50 Ω, velocidade de propagação de 82% e capacitância de 81 </w:t>
      </w:r>
      <w:proofErr w:type="spellStart"/>
      <w:proofErr w:type="gramStart"/>
      <w:r>
        <w:t>pF</w:t>
      </w:r>
      <w:proofErr w:type="spellEnd"/>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83" w:name="_Toc465179652"/>
      <w:r>
        <w:t>Análise de módulos</w:t>
      </w:r>
      <w:bookmarkEnd w:id="183"/>
    </w:p>
    <w:p w:rsidR="00D43969" w:rsidRPr="00AF16FF" w:rsidRDefault="00D43969" w:rsidP="00D43969">
      <w:pPr>
        <w:pStyle w:val="Ttulo4"/>
      </w:pPr>
      <w:bookmarkStart w:id="184" w:name="_Toc465179653"/>
      <w:r w:rsidRPr="00AF16FF">
        <w:t xml:space="preserve">Filtros </w:t>
      </w:r>
      <w:proofErr w:type="spellStart"/>
      <w:r w:rsidRPr="00AF16FF">
        <w:t>Anti-aliasing</w:t>
      </w:r>
      <w:bookmarkEnd w:id="184"/>
      <w:proofErr w:type="spellEnd"/>
    </w:p>
    <w:p w:rsidR="00D43969" w:rsidRDefault="00D43969" w:rsidP="00D43969">
      <w:r>
        <w:rPr>
          <w:lang w:eastAsia="ar-SA"/>
        </w:rPr>
        <w:t>A resposta em frequência do</w:t>
      </w:r>
      <w:r w:rsidRPr="00AF16FF">
        <w:rPr>
          <w:lang w:eastAsia="ar-SA"/>
        </w:rPr>
        <w:t xml:space="preserve">s filtros </w:t>
      </w:r>
      <w:proofErr w:type="spellStart"/>
      <w:r>
        <w:rPr>
          <w:lang w:eastAsia="ar-SA"/>
        </w:rPr>
        <w:t>anti-aliasing</w:t>
      </w:r>
      <w:proofErr w:type="spellEnd"/>
      <w:r>
        <w:rPr>
          <w:lang w:eastAsia="ar-SA"/>
        </w:rPr>
        <w:t xml:space="preserve">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proofErr w:type="spellStart"/>
      <w:r w:rsidRPr="009600D8">
        <w:rPr>
          <w:rStyle w:val="OtherLanguage"/>
          <w:lang w:val="pt-BR"/>
        </w:rPr>
        <w:t>Tektronix</w:t>
      </w:r>
      <w:proofErr w:type="spellEnd"/>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 xml:space="preserve">B&amp;K </w:t>
      </w:r>
      <w:proofErr w:type="spellStart"/>
      <w:r w:rsidRPr="009600D8">
        <w:rPr>
          <w:rStyle w:val="OtherLanguage"/>
          <w:lang w:val="pt-BR"/>
        </w:rPr>
        <w:t>Precision</w:t>
      </w:r>
      <w:proofErr w:type="spellEnd"/>
      <w:r>
        <w:rPr>
          <w:lang w:eastAsia="ar-SA"/>
        </w:rPr>
        <w:t>, EUA), além de um software em LabVIEW (</w:t>
      </w:r>
      <w:proofErr w:type="spellStart"/>
      <w:r w:rsidRPr="009600D8">
        <w:rPr>
          <w:rStyle w:val="OtherLanguage"/>
          <w:lang w:val="pt-BR"/>
        </w:rPr>
        <w:t>National</w:t>
      </w:r>
      <w:proofErr w:type="spellEnd"/>
      <w:r w:rsidRPr="009600D8">
        <w:rPr>
          <w:rStyle w:val="OtherLanguage"/>
          <w:lang w:val="pt-BR"/>
        </w:rPr>
        <w:t xml:space="preserve"> </w:t>
      </w:r>
      <w:proofErr w:type="spellStart"/>
      <w:r w:rsidRPr="009600D8">
        <w:rPr>
          <w:rStyle w:val="OtherLanguage"/>
          <w:lang w:val="pt-BR"/>
        </w:rPr>
        <w:t>Instruments</w:t>
      </w:r>
      <w:proofErr w:type="spellEnd"/>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9B6C59">
        <w:t xml:space="preserve">Figura </w:t>
      </w:r>
      <w:r w:rsidR="009B6C59">
        <w:rPr>
          <w:noProof/>
        </w:rPr>
        <w:t>50</w:t>
      </w:r>
      <w:r w:rsidR="00AE158B">
        <w:rPr>
          <w:lang w:eastAsia="ar-SA"/>
        </w:rPr>
        <w:fldChar w:fldCharType="end"/>
      </w:r>
      <w:r w:rsidR="00AE158B">
        <w:rPr>
          <w:lang w:eastAsia="ar-SA"/>
        </w:rPr>
        <w:t>)</w:t>
      </w:r>
      <w:r>
        <w:rPr>
          <w:lang w:eastAsia="ar-SA"/>
        </w:rPr>
        <w:t xml:space="preserve">. </w:t>
      </w:r>
      <w:r>
        <w:t xml:space="preserve">A função do software é de automatizar o processo, controlando o gerador de funções para alterar a frequência de </w:t>
      </w:r>
      <w:proofErr w:type="spellStart"/>
      <w:r>
        <w:t>senoides</w:t>
      </w:r>
      <w:proofErr w:type="spellEnd"/>
      <w:r>
        <w:t xml:space="preserve"> aplicadas ao filtro </w:t>
      </w:r>
      <w:proofErr w:type="spellStart"/>
      <w:r>
        <w:t>anti-aliasing</w:t>
      </w:r>
      <w:proofErr w:type="spellEnd"/>
      <w:r>
        <w:t>,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9F3DA1D" wp14:editId="2B035577">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85" w:name="_Ref460921408"/>
      <w:r>
        <w:t>Figura</w:t>
      </w:r>
      <w:r w:rsidR="00AE158B">
        <w:t xml:space="preserve"> </w:t>
      </w:r>
      <w:fldSimple w:instr=" SEQ Figura \* ARABIC ">
        <w:r w:rsidR="00C7665F">
          <w:rPr>
            <w:noProof/>
          </w:rPr>
          <w:t>50</w:t>
        </w:r>
      </w:fldSimple>
      <w:bookmarkEnd w:id="185"/>
      <w:r>
        <w:t>:</w:t>
      </w:r>
      <w:r w:rsidR="00AE158B">
        <w:t xml:space="preserve"> Circuito de teste utilizado para avaliar os filtros </w:t>
      </w:r>
      <w:proofErr w:type="spellStart"/>
      <w:r w:rsidR="00AE158B">
        <w:t>anti-aliasing</w:t>
      </w:r>
      <w:proofErr w:type="spellEnd"/>
      <w:r w:rsidR="00AE158B">
        <w:t xml:space="preserve">, onde o sinal </w:t>
      </w:r>
      <w:proofErr w:type="spellStart"/>
      <w:r w:rsidR="00AE158B">
        <w:t>Vin</w:t>
      </w:r>
      <w:proofErr w:type="spellEnd"/>
      <w:r w:rsidR="00AE158B">
        <w:t xml:space="preserve"> é produzido pelo gerador de funções </w:t>
      </w:r>
      <w:proofErr w:type="spellStart"/>
      <w:r w:rsidR="00AE158B">
        <w:t>arbirtrárias</w:t>
      </w:r>
      <w:proofErr w:type="spellEnd"/>
      <w:r w:rsidR="00AE158B">
        <w:t xml:space="preserve"> AFG3102C e o osciloscópio digital </w:t>
      </w:r>
      <w:proofErr w:type="gramStart"/>
      <w:r w:rsidR="00AE158B">
        <w:t>2190D</w:t>
      </w:r>
      <w:proofErr w:type="gramEnd"/>
      <w:r w:rsidR="00AE158B">
        <w:t xml:space="preserve"> armazena os dados de </w:t>
      </w:r>
      <w:proofErr w:type="spellStart"/>
      <w:r w:rsidR="00AE158B">
        <w:t>Vin</w:t>
      </w:r>
      <w:proofErr w:type="spellEnd"/>
      <w:r w:rsidR="00AE158B">
        <w:t xml:space="preserve"> e </w:t>
      </w:r>
      <w:proofErr w:type="spellStart"/>
      <w:r w:rsidR="00AE158B">
        <w:t>Vout</w:t>
      </w:r>
      <w:proofErr w:type="spellEnd"/>
      <w:r w:rsidR="00AE158B">
        <w: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w:t>
      </w:r>
      <w:proofErr w:type="spellStart"/>
      <w:r>
        <w:t>Vin</w:t>
      </w:r>
      <w:proofErr w:type="spellEnd"/>
      <w:r>
        <w:t xml:space="preserve"> e </w:t>
      </w:r>
      <w:proofErr w:type="spellStart"/>
      <w:r>
        <w:t>Vout</w:t>
      </w:r>
      <w:proofErr w:type="spellEnd"/>
      <w:r>
        <w:t xml:space="preserve">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w:t>
      </w:r>
      <w:proofErr w:type="spellStart"/>
      <w:r>
        <w:t>Vin</w:t>
      </w:r>
      <w:proofErr w:type="spellEnd"/>
      <w:r>
        <w:t xml:space="preserve"> e </w:t>
      </w:r>
      <w:proofErr w:type="spellStart"/>
      <w:r>
        <w:t>Vout</w:t>
      </w:r>
      <w:proofErr w:type="spellEnd"/>
      <w:r>
        <w:t xml:space="preserve"> e as amplitudes </w:t>
      </w:r>
      <w:proofErr w:type="gramStart"/>
      <w:r>
        <w:t>do sinais</w:t>
      </w:r>
      <w:proofErr w:type="gramEnd"/>
      <w:r>
        <w:t xml:space="preserve"> senoidais de </w:t>
      </w:r>
      <w:proofErr w:type="spellStart"/>
      <w:r>
        <w:t>Vin</w:t>
      </w:r>
      <w:proofErr w:type="spellEnd"/>
      <w:r>
        <w:t xml:space="preserve"> e </w:t>
      </w:r>
      <w:proofErr w:type="spellStart"/>
      <w:r>
        <w:t>Vout</w:t>
      </w:r>
      <w:proofErr w:type="spellEnd"/>
      <w:r>
        <w:t xml:space="preserve"> eram salvas para processamento em </w:t>
      </w:r>
      <w:r w:rsidR="003B1E8F">
        <w:t>MATLAB</w:t>
      </w:r>
      <w:r>
        <w:t xml:space="preserve"> </w:t>
      </w:r>
      <w:r>
        <w:rPr>
          <w:lang w:eastAsia="ar-SA"/>
        </w:rPr>
        <w:t>(</w:t>
      </w:r>
      <w:proofErr w:type="spellStart"/>
      <w:r w:rsidRPr="009600D8">
        <w:rPr>
          <w:rStyle w:val="OtherLanguage"/>
          <w:lang w:val="pt-BR"/>
        </w:rPr>
        <w:t>MathWorks</w:t>
      </w:r>
      <w:proofErr w:type="spellEnd"/>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r w:rsidR="00B62F42">
        <w:t>a</w:t>
      </w:r>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86" w:name="_Toc465179654"/>
      <w:proofErr w:type="spellStart"/>
      <w:r w:rsidRPr="00C43268">
        <w:rPr>
          <w:rStyle w:val="OtherLanguage"/>
          <w:lang w:val="pt-BR"/>
        </w:rPr>
        <w:lastRenderedPageBreak/>
        <w:t>Crosstalk</w:t>
      </w:r>
      <w:proofErr w:type="spellEnd"/>
      <w:r w:rsidR="006F6A39">
        <w:t xml:space="preserve"> n</w:t>
      </w:r>
      <w:r w:rsidR="00C43268" w:rsidRPr="00C43268">
        <w:t>o</w:t>
      </w:r>
      <w:r w:rsidRPr="00C43268">
        <w:t xml:space="preserve"> sistema de aquisição</w:t>
      </w:r>
      <w:bookmarkEnd w:id="186"/>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proofErr w:type="spellStart"/>
      <w:r w:rsidR="00C32B49" w:rsidRPr="00C43268">
        <w:rPr>
          <w:rStyle w:val="OtherLanguage"/>
          <w:lang w:val="pt-BR"/>
        </w:rPr>
        <w:t>crosstalk</w:t>
      </w:r>
      <w:proofErr w:type="spellEnd"/>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proofErr w:type="spellStart"/>
      <w:r w:rsidR="00AC2269" w:rsidRPr="009600D8">
        <w:rPr>
          <w:rStyle w:val="OtherLanguage"/>
          <w:lang w:val="pt-BR"/>
        </w:rPr>
        <w:t>crosstalk</w:t>
      </w:r>
      <w:proofErr w:type="spellEnd"/>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proofErr w:type="spellStart"/>
      <w:r w:rsidR="00AC2269" w:rsidRPr="00E809CF">
        <w:rPr>
          <w:rStyle w:val="OtherLanguage"/>
          <w:lang w:val="pt-BR"/>
        </w:rPr>
        <w:t>pulldown</w:t>
      </w:r>
      <w:proofErr w:type="spellEnd"/>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proofErr w:type="spellStart"/>
      <w:r w:rsidR="005A562E" w:rsidRPr="002918C3">
        <w:rPr>
          <w:rStyle w:val="OtherLanguage"/>
          <w:lang w:val="pt-BR"/>
        </w:rPr>
        <w:t>crosstalk</w:t>
      </w:r>
      <w:proofErr w:type="spellEnd"/>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9B6C59">
        <w:rPr>
          <w:noProof/>
        </w:rPr>
        <w:t>53</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103" type="#_x0000_t75" style="width:173.25pt;height:36pt" o:ole="">
            <v:imagedata r:id="rId233" o:title=""/>
          </v:shape>
          <o:OLEObject Type="Embed" ProgID="Equation.3" ShapeID="_x0000_i1103" DrawAspect="Content" ObjectID="_1539330861" r:id="rId234"/>
        </w:object>
      </w:r>
      <w:r>
        <w:tab/>
        <w:t>(</w:t>
      </w:r>
      <w:bookmarkStart w:id="187" w:name="eq_crosstalk"/>
      <w:r>
        <w:fldChar w:fldCharType="begin"/>
      </w:r>
      <w:r>
        <w:instrText xml:space="preserve"> SEQ equacao </w:instrText>
      </w:r>
      <w:r>
        <w:fldChar w:fldCharType="separate"/>
      </w:r>
      <w:r w:rsidR="009B6C59">
        <w:rPr>
          <w:noProof/>
        </w:rPr>
        <w:t>53</w:t>
      </w:r>
      <w:r>
        <w:fldChar w:fldCharType="end"/>
      </w:r>
      <w:bookmarkEnd w:id="187"/>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9B6C59">
        <w:rPr>
          <w:noProof/>
        </w:rPr>
        <w:t>53</w:t>
      </w:r>
      <w:r>
        <w:rPr>
          <w:lang w:eastAsia="ar-SA"/>
        </w:rPr>
        <w:fldChar w:fldCharType="end"/>
      </w:r>
      <w:r>
        <w:rPr>
          <w:lang w:eastAsia="ar-SA"/>
        </w:rPr>
        <w:t xml:space="preserve">, é apresentado o cálculo do </w:t>
      </w:r>
      <w:proofErr w:type="spellStart"/>
      <w:r>
        <w:rPr>
          <w:lang w:eastAsia="ar-SA"/>
        </w:rPr>
        <w:t>crosstalk</w:t>
      </w:r>
      <w:proofErr w:type="spellEnd"/>
      <w:r w:rsidR="00AC2269">
        <w:rPr>
          <w:lang w:eastAsia="ar-SA"/>
        </w:rPr>
        <w:t>,</w:t>
      </w:r>
      <w:r>
        <w:rPr>
          <w:lang w:eastAsia="ar-SA"/>
        </w:rPr>
        <w:t xml:space="preserve"> em decibéis, onde </w:t>
      </w:r>
      <w:r w:rsidR="00AC2269" w:rsidRPr="00F03F5F">
        <w:rPr>
          <w:position w:val="-12"/>
          <w:lang w:eastAsia="ar-SA"/>
        </w:rPr>
        <w:object w:dxaOrig="920" w:dyaOrig="360">
          <v:shape id="_x0000_i1104" type="#_x0000_t75" style="width:43.5pt;height:21.75pt" o:ole="">
            <v:imagedata r:id="rId235" o:title=""/>
          </v:shape>
          <o:OLEObject Type="Embed" ProgID="Equation.3" ShapeID="_x0000_i1104" DrawAspect="Content" ObjectID="_1539330862" r:id="rId236"/>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05" type="#_x0000_t75" style="width:14.25pt;height:14.25pt" o:ole="">
            <v:imagedata r:id="rId237" o:title=""/>
          </v:shape>
          <o:OLEObject Type="Embed" ProgID="Equation.3" ShapeID="_x0000_i1105" DrawAspect="Content" ObjectID="_1539330863" r:id="rId238"/>
        </w:object>
      </w:r>
      <w:r w:rsidR="00AC2269">
        <w:rPr>
          <w:lang w:eastAsia="ar-SA"/>
        </w:rPr>
        <w:t xml:space="preserve">); e </w:t>
      </w:r>
      <w:r w:rsidR="00AC2269" w:rsidRPr="00AC2269">
        <w:rPr>
          <w:position w:val="-12"/>
          <w:lang w:eastAsia="ar-SA"/>
        </w:rPr>
        <w:object w:dxaOrig="1040" w:dyaOrig="360">
          <v:shape id="_x0000_i1106" type="#_x0000_t75" style="width:50.25pt;height:21.75pt" o:ole="">
            <v:imagedata r:id="rId239" o:title=""/>
          </v:shape>
          <o:OLEObject Type="Embed" ProgID="Equation.3" ShapeID="_x0000_i1106" DrawAspect="Content" ObjectID="_1539330864" r:id="rId240"/>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9B6C59">
        <w:t xml:space="preserve">Figura </w:t>
      </w:r>
      <w:r w:rsidR="009B6C59">
        <w:rPr>
          <w:noProof/>
        </w:rPr>
        <w:t>51</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39F28249" wp14:editId="277CEC02">
            <wp:extent cx="5776968" cy="2381250"/>
            <wp:effectExtent l="0" t="1695450" r="0" b="167640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1"/>
                    <a:stretch>
                      <a:fillRect/>
                    </a:stretch>
                  </pic:blipFill>
                  <pic:spPr>
                    <a:xfrm rot="5400000">
                      <a:off x="0" y="0"/>
                      <a:ext cx="5786876" cy="2385334"/>
                    </a:xfrm>
                    <a:prstGeom prst="rect">
                      <a:avLst/>
                    </a:prstGeom>
                  </pic:spPr>
                </pic:pic>
              </a:graphicData>
            </a:graphic>
          </wp:inline>
        </w:drawing>
      </w:r>
    </w:p>
    <w:p w:rsidR="00527351" w:rsidRPr="00527351" w:rsidRDefault="00527351" w:rsidP="00527351">
      <w:pPr>
        <w:pStyle w:val="Legenda"/>
      </w:pPr>
      <w:bookmarkStart w:id="188" w:name="_Ref460921764"/>
      <w:r>
        <w:lastRenderedPageBreak/>
        <w:t>Figura</w:t>
      </w:r>
      <w:r w:rsidR="00AE158B">
        <w:t xml:space="preserve"> </w:t>
      </w:r>
      <w:fldSimple w:instr=" SEQ Figura \* ARABIC ">
        <w:r w:rsidR="00C7665F">
          <w:rPr>
            <w:noProof/>
          </w:rPr>
          <w:t>51</w:t>
        </w:r>
      </w:fldSimple>
      <w:bookmarkEnd w:id="188"/>
      <w:r>
        <w:t>:</w:t>
      </w:r>
      <w:r w:rsidR="00AE158B">
        <w:t xml:space="preserve"> Circuito de teste </w:t>
      </w:r>
      <w:r w:rsidR="00DB1EFB">
        <w:t xml:space="preserve">para avaliação do </w:t>
      </w:r>
      <w:proofErr w:type="spellStart"/>
      <w:r w:rsidR="00DB1EFB">
        <w:t>crosstalk</w:t>
      </w:r>
      <w:proofErr w:type="spellEnd"/>
      <w:r w:rsidR="00DB1EFB">
        <w:t>,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w:t>
      </w:r>
      <w:proofErr w:type="spellStart"/>
      <w:r>
        <w:rPr>
          <w:lang w:eastAsia="ar-SA"/>
        </w:rPr>
        <w:t>mV</w:t>
      </w:r>
      <w:proofErr w:type="spellEnd"/>
      <w:r>
        <w:rPr>
          <w:lang w:eastAsia="ar-SA"/>
        </w:rPr>
        <w:t xml:space="preserve"> pico </w:t>
      </w:r>
      <w:r w:rsidR="006F6A39">
        <w:rPr>
          <w:lang w:eastAsia="ar-SA"/>
        </w:rPr>
        <w:t>a</w:t>
      </w:r>
      <w:r>
        <w:rPr>
          <w:lang w:eastAsia="ar-SA"/>
        </w:rPr>
        <w:t xml:space="preserve"> pico, de modo a ocupar </w:t>
      </w:r>
      <w:r w:rsidR="002928A8">
        <w:rPr>
          <w:lang w:eastAsia="ar-SA"/>
        </w:rPr>
        <w:t>70,7% da faixa dinâmica do ADC (800 </w:t>
      </w:r>
      <w:proofErr w:type="spellStart"/>
      <w:r w:rsidR="002928A8">
        <w:rPr>
          <w:lang w:eastAsia="ar-SA"/>
        </w:rPr>
        <w:t>mV</w:t>
      </w:r>
      <w:proofErr w:type="spellEnd"/>
      <w:r w:rsidR="002928A8">
        <w:rPr>
          <w:lang w:eastAsia="ar-SA"/>
        </w:rPr>
        <w:t>).</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proofErr w:type="spellStart"/>
      <w:r w:rsidR="00AF16FF">
        <w:rPr>
          <w:lang w:eastAsia="ar-SA"/>
        </w:rPr>
        <w:t>anti-aliasing</w:t>
      </w:r>
      <w:proofErr w:type="spellEnd"/>
      <w:r w:rsidR="00AF16FF">
        <w:rPr>
          <w:lang w:eastAsia="ar-SA"/>
        </w:rPr>
        <w:t xml:space="preserve">,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proofErr w:type="spellStart"/>
      <w:r w:rsidR="00AF16FF" w:rsidRPr="009600D8">
        <w:rPr>
          <w:rStyle w:val="OtherLanguage"/>
          <w:lang w:val="pt-BR"/>
        </w:rPr>
        <w:t>crosstalk</w:t>
      </w:r>
      <w:proofErr w:type="spellEnd"/>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w:t>
      </w:r>
      <w:proofErr w:type="spellStart"/>
      <w:r w:rsidR="00AF16FF">
        <w:rPr>
          <w:lang w:eastAsia="ar-SA"/>
        </w:rPr>
        <w:t>periodograma</w:t>
      </w:r>
      <w:proofErr w:type="spellEnd"/>
      <w:r w:rsidR="00AF16FF">
        <w:rPr>
          <w:lang w:eastAsia="ar-SA"/>
        </w:rPr>
        <w:t xml:space="preserve"> de </w:t>
      </w:r>
      <w:proofErr w:type="spellStart"/>
      <w:r w:rsidR="00AF16FF">
        <w:rPr>
          <w:lang w:eastAsia="ar-SA"/>
        </w:rPr>
        <w:t>Welch</w:t>
      </w:r>
      <w:proofErr w:type="spellEnd"/>
      <w:r w:rsidR="00AF16FF">
        <w:rPr>
          <w:lang w:eastAsia="ar-SA"/>
        </w:rPr>
        <w:t xml:space="preserve">, com </w:t>
      </w:r>
      <w:proofErr w:type="gramStart"/>
      <w:r w:rsidR="00AF16FF">
        <w:rPr>
          <w:lang w:eastAsia="ar-SA"/>
        </w:rPr>
        <w:t>um janela</w:t>
      </w:r>
      <w:proofErr w:type="gramEnd"/>
      <w:r w:rsidR="00AF16FF">
        <w:rPr>
          <w:lang w:eastAsia="ar-SA"/>
        </w:rPr>
        <w:t xml:space="preserve"> </w:t>
      </w:r>
      <w:proofErr w:type="spellStart"/>
      <w:r w:rsidR="00AF16FF">
        <w:rPr>
          <w:lang w:eastAsia="ar-SA"/>
        </w:rPr>
        <w:t>Hanning</w:t>
      </w:r>
      <w:proofErr w:type="spellEnd"/>
      <w:r w:rsidR="00AF16FF">
        <w:rPr>
          <w:lang w:eastAsia="ar-SA"/>
        </w:rPr>
        <w:t xml:space="preserve"> com ¼ do tamanho do sinal.</w:t>
      </w:r>
    </w:p>
    <w:p w:rsidR="00906A2A" w:rsidRDefault="00C32B49" w:rsidP="00C32B49">
      <w:pPr>
        <w:pStyle w:val="Ttulo4"/>
      </w:pPr>
      <w:bookmarkStart w:id="189" w:name="_Toc465179655"/>
      <w:r w:rsidRPr="00AF16FF">
        <w:t xml:space="preserve">Modulação </w:t>
      </w:r>
      <w:proofErr w:type="spellStart"/>
      <w:r w:rsidRPr="00AF16FF">
        <w:t>Tchirp</w:t>
      </w:r>
      <w:bookmarkEnd w:id="189"/>
      <w:proofErr w:type="spellEnd"/>
    </w:p>
    <w:p w:rsidR="00632AAC" w:rsidRDefault="00632AAC" w:rsidP="002C23D3">
      <w:pPr>
        <w:rPr>
          <w:lang w:eastAsia="ar-SA"/>
        </w:rPr>
      </w:pPr>
      <w:r>
        <w:rPr>
          <w:lang w:eastAsia="ar-SA"/>
        </w:rPr>
        <w:t xml:space="preserve">A avaliação da capacidade do sistema em modular a </w:t>
      </w:r>
      <w:proofErr w:type="spellStart"/>
      <w:r>
        <w:rPr>
          <w:lang w:eastAsia="ar-SA"/>
        </w:rPr>
        <w:t>chirp</w:t>
      </w:r>
      <w:proofErr w:type="spellEnd"/>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w:t>
      </w:r>
      <w:proofErr w:type="spellStart"/>
      <w:r w:rsidR="003E5B6F">
        <w:rPr>
          <w:lang w:eastAsia="ar-SA"/>
        </w:rPr>
        <w:t>periodograma</w:t>
      </w:r>
      <w:proofErr w:type="spellEnd"/>
      <w:r w:rsidR="003E5B6F">
        <w:rPr>
          <w:lang w:eastAsia="ar-SA"/>
        </w:rPr>
        <w:t xml:space="preserve">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w:t>
      </w:r>
      <w:proofErr w:type="spellStart"/>
      <w:r>
        <w:rPr>
          <w:lang w:eastAsia="ar-SA"/>
        </w:rPr>
        <w:t>chirp</w:t>
      </w:r>
      <w:proofErr w:type="spellEnd"/>
      <w:r>
        <w:rPr>
          <w:lang w:eastAsia="ar-SA"/>
        </w:rPr>
        <w:t xml:space="preserve">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9B6C59">
        <w:t xml:space="preserve">Figura </w:t>
      </w:r>
      <w:r w:rsidR="009B6C59">
        <w:rPr>
          <w:noProof/>
        </w:rPr>
        <w:t>52</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7E76D91F" wp14:editId="307476A5">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90" w:name="_Ref460443826"/>
      <w:r>
        <w:t xml:space="preserve">Figura </w:t>
      </w:r>
      <w:fldSimple w:instr=" SEQ Figura \* ARABIC ">
        <w:r w:rsidR="00C7665F">
          <w:rPr>
            <w:noProof/>
          </w:rPr>
          <w:t>52</w:t>
        </w:r>
      </w:fldSimple>
      <w:bookmarkEnd w:id="190"/>
      <w:r>
        <w:t xml:space="preserve">: Circuito utilizado para realizar a aquisição do sinal de </w:t>
      </w:r>
      <w:proofErr w:type="spellStart"/>
      <w:r>
        <w:t>chirp</w:t>
      </w:r>
      <w:proofErr w:type="spellEnd"/>
      <w:r>
        <w:t xml:space="preserve">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proofErr w:type="spellStart"/>
      <w:r>
        <w:rPr>
          <w:lang w:eastAsia="ar-SA"/>
        </w:rPr>
        <w:t>chirps</w:t>
      </w:r>
      <w:proofErr w:type="spellEnd"/>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w:t>
      </w:r>
      <w:proofErr w:type="spellStart"/>
      <w:r>
        <w:t>o</w:t>
      </w:r>
      <w:r w:rsidR="003B1E8F">
        <w:t>'</w:t>
      </w:r>
      <w:r>
        <w:t>sciloscópio</w:t>
      </w:r>
      <w:proofErr w:type="spellEnd"/>
      <w:r>
        <w:t xml:space="preserve">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91" w:name="_Toc465179656"/>
      <w:r w:rsidRPr="00AF16FF">
        <w:t>VCCS e Condicionador I</w:t>
      </w:r>
      <w:bookmarkEnd w:id="191"/>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07" type="#_x0000_t75" style="width:21pt;height:14.25pt" o:ole="">
            <v:imagedata r:id="rId243" o:title=""/>
          </v:shape>
          <o:OLEObject Type="Embed" ProgID="Equation.3" ShapeID="_x0000_i1107" DrawAspect="Content" ObjectID="_1539330865" r:id="rId244"/>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08" type="#_x0000_t75" style="width:21pt;height:14.25pt" o:ole="">
            <v:imagedata r:id="rId245" o:title=""/>
          </v:shape>
          <o:OLEObject Type="Embed" ProgID="Equation.3" ShapeID="_x0000_i1108" DrawAspect="Content" ObjectID="_1539330866" r:id="rId246"/>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09" type="#_x0000_t75" style="width:21pt;height:14.25pt" o:ole="">
            <v:imagedata r:id="rId247" o:title=""/>
          </v:shape>
          <o:OLEObject Type="Embed" ProgID="Equation.3" ShapeID="_x0000_i1109" DrawAspect="Content" ObjectID="_1539330867" r:id="rId248"/>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9B6C59">
        <w:t xml:space="preserve">Figura </w:t>
      </w:r>
      <w:r w:rsidR="009B6C59">
        <w:rPr>
          <w:noProof/>
        </w:rPr>
        <w:t>53</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7EF85F7F" wp14:editId="197476E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9"/>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92" w:name="_Ref460862222"/>
      <w:r>
        <w:t xml:space="preserve">Figura </w:t>
      </w:r>
      <w:fldSimple w:instr=" SEQ Figura \* ARABIC ">
        <w:r w:rsidR="00C7665F">
          <w:rPr>
            <w:noProof/>
          </w:rPr>
          <w:t>53</w:t>
        </w:r>
      </w:fldSimple>
      <w:bookmarkEnd w:id="192"/>
      <w:r>
        <w:t xml:space="preserve">: Circuito para avaliação da VCCS utilizando o condicionador I, onde um sinal senoidal é gerado pelo gerador de funções arbitrárias AFG3102C e, </w:t>
      </w:r>
      <w:proofErr w:type="spellStart"/>
      <w:r>
        <w:t>Vin</w:t>
      </w:r>
      <w:proofErr w:type="spellEnd"/>
      <w:r>
        <w:t xml:space="preserve"> e </w:t>
      </w:r>
      <w:proofErr w:type="spellStart"/>
      <w:r>
        <w:t>Vout</w:t>
      </w:r>
      <w:proofErr w:type="spellEnd"/>
      <w:r>
        <w:t xml:space="preserve"> são coletados pelo osciloscópio digital </w:t>
      </w:r>
      <w:proofErr w:type="gramStart"/>
      <w:r>
        <w:t>2190D</w:t>
      </w:r>
      <w:proofErr w:type="gramEnd"/>
      <w:r>
        <w:t>.</w:t>
      </w:r>
    </w:p>
    <w:p w:rsidR="00917C20" w:rsidRDefault="00917C20" w:rsidP="00EE56A4">
      <w:pPr>
        <w:rPr>
          <w:lang w:eastAsia="ar-SA"/>
        </w:rPr>
      </w:pPr>
      <w:r>
        <w:rPr>
          <w:lang w:eastAsia="ar-SA"/>
        </w:rPr>
        <w:t xml:space="preserve">Assim como o teste para avaliar os filtros </w:t>
      </w:r>
      <w:proofErr w:type="spellStart"/>
      <w:r>
        <w:rPr>
          <w:lang w:eastAsia="ar-SA"/>
        </w:rPr>
        <w:t>anti-aliasing</w:t>
      </w:r>
      <w:proofErr w:type="spellEnd"/>
      <w:r>
        <w:rPr>
          <w:lang w:eastAsia="ar-SA"/>
        </w:rPr>
        <w:t>,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w:t>
      </w:r>
      <w:proofErr w:type="spellStart"/>
      <w:r w:rsidR="00A5328E">
        <w:rPr>
          <w:lang w:eastAsia="ar-SA"/>
        </w:rPr>
        <w:t>senoides</w:t>
      </w:r>
      <w:proofErr w:type="spellEnd"/>
      <w:r w:rsidR="00A5328E">
        <w:rPr>
          <w:lang w:eastAsia="ar-SA"/>
        </w:rPr>
        <w:t xml:space="preserve">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10" type="#_x0000_t75" style="width:18.75pt;height:14.25pt" o:ole="">
            <v:imagedata r:id="rId250" o:title=""/>
          </v:shape>
          <o:OLEObject Type="Embed" ProgID="Equation.3" ShapeID="_x0000_i1110" DrawAspect="Content" ObjectID="_1539330868" r:id="rId251"/>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1" type="#_x0000_t75" style="width:26.25pt;height:14.25pt" o:ole="">
            <v:imagedata r:id="rId252" o:title=""/>
          </v:shape>
          <o:OLEObject Type="Embed" ProgID="Equation.3" ShapeID="_x0000_i1111" DrawAspect="Content" ObjectID="_1539330869" r:id="rId253"/>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w:t>
      </w:r>
      <w:proofErr w:type="spellStart"/>
      <w:r w:rsidR="00E809CF">
        <w:rPr>
          <w:lang w:eastAsia="ar-SA"/>
        </w:rPr>
        <w:t>senoides</w:t>
      </w:r>
      <w:proofErr w:type="spellEnd"/>
      <w:r w:rsidR="00E809CF">
        <w:rPr>
          <w:lang w:eastAsia="ar-SA"/>
        </w:rPr>
        <w:t xml:space="preserve">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2" type="#_x0000_t75" style="width:24pt;height:14.25pt" o:ole="">
            <v:imagedata r:id="rId254" o:title=""/>
          </v:shape>
          <o:OLEObject Type="Embed" ProgID="Equation.3" ShapeID="_x0000_i1112" DrawAspect="Content" ObjectID="_1539330870" r:id="rId255"/>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3" type="#_x0000_t75" style="width:26.25pt;height:14.25pt" o:ole="">
            <v:imagedata r:id="rId256" o:title=""/>
          </v:shape>
          <o:OLEObject Type="Embed" ProgID="Equation.3" ShapeID="_x0000_i1113" DrawAspect="Content" ObjectID="_1539330871" r:id="rId257"/>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9B6C59">
        <w:rPr>
          <w:noProof/>
        </w:rPr>
        <w:t>54</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4" type="#_x0000_t75" style="width:21pt;height:14.25pt" o:ole="">
            <v:imagedata r:id="rId258" o:title=""/>
          </v:shape>
          <o:OLEObject Type="Embed" ProgID="Equation.3" ShapeID="_x0000_i1114" DrawAspect="Content" ObjectID="_1539330872" r:id="rId259"/>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9B6C59">
        <w:rPr>
          <w:noProof/>
        </w:rPr>
        <w:t>55</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15" type="#_x0000_t75" style="width:165.75pt;height:28.5pt" o:ole="">
            <v:imagedata r:id="rId260" o:title=""/>
          </v:shape>
          <o:OLEObject Type="Embed" ProgID="Equation.3" ShapeID="_x0000_i1115" DrawAspect="Content" ObjectID="_1539330873" r:id="rId261"/>
        </w:object>
      </w:r>
      <w:r>
        <w:tab/>
        <w:t>(</w:t>
      </w:r>
      <w:bookmarkStart w:id="193" w:name="eq_Vout2Iout"/>
      <w:r>
        <w:fldChar w:fldCharType="begin"/>
      </w:r>
      <w:r>
        <w:instrText xml:space="preserve"> SEQ equacao </w:instrText>
      </w:r>
      <w:r>
        <w:fldChar w:fldCharType="separate"/>
      </w:r>
      <w:r w:rsidR="009B6C59">
        <w:rPr>
          <w:noProof/>
        </w:rPr>
        <w:t>54</w:t>
      </w:r>
      <w:r>
        <w:rPr>
          <w:noProof/>
        </w:rPr>
        <w:fldChar w:fldCharType="end"/>
      </w:r>
      <w:bookmarkEnd w:id="193"/>
      <w:r>
        <w:t>)</w:t>
      </w:r>
    </w:p>
    <w:p w:rsidR="00197901" w:rsidRDefault="00197901" w:rsidP="00197901">
      <w:pPr>
        <w:pStyle w:val="Equation"/>
        <w:ind w:firstLine="0"/>
      </w:pPr>
      <w:r>
        <w:lastRenderedPageBreak/>
        <w:tab/>
      </w:r>
      <w:r w:rsidR="004919FE" w:rsidRPr="00197901">
        <w:rPr>
          <w:position w:val="-24"/>
        </w:rPr>
        <w:object w:dxaOrig="1120" w:dyaOrig="620">
          <v:shape id="_x0000_i1116" type="#_x0000_t75" style="width:54.75pt;height:27pt" o:ole="">
            <v:imagedata r:id="rId262" o:title=""/>
          </v:shape>
          <o:OLEObject Type="Embed" ProgID="Equation.3" ShapeID="_x0000_i1116" DrawAspect="Content" ObjectID="_1539330874" r:id="rId263"/>
        </w:object>
      </w:r>
      <w:r>
        <w:tab/>
        <w:t>(</w:t>
      </w:r>
      <w:bookmarkStart w:id="194" w:name="eq_Gm_iout2Vin"/>
      <w:r>
        <w:fldChar w:fldCharType="begin"/>
      </w:r>
      <w:r>
        <w:instrText xml:space="preserve"> SEQ equacao </w:instrText>
      </w:r>
      <w:r>
        <w:fldChar w:fldCharType="separate"/>
      </w:r>
      <w:r w:rsidR="009B6C59">
        <w:rPr>
          <w:noProof/>
        </w:rPr>
        <w:t>55</w:t>
      </w:r>
      <w:r>
        <w:rPr>
          <w:noProof/>
        </w:rPr>
        <w:fldChar w:fldCharType="end"/>
      </w:r>
      <w:bookmarkEnd w:id="194"/>
      <w:r>
        <w:t>)</w:t>
      </w:r>
    </w:p>
    <w:p w:rsidR="00197901" w:rsidRDefault="004919FE" w:rsidP="00197901">
      <w:r>
        <w:t>A impedância de saída (</w:t>
      </w:r>
      <w:r w:rsidRPr="004919FE">
        <w:rPr>
          <w:position w:val="-6"/>
          <w:lang w:eastAsia="ar-SA"/>
        </w:rPr>
        <w:object w:dxaOrig="540" w:dyaOrig="279">
          <v:shape id="_x0000_i1117" type="#_x0000_t75" style="width:27pt;height:14.25pt" o:ole="">
            <v:imagedata r:id="rId264" o:title=""/>
          </v:shape>
          <o:OLEObject Type="Embed" ProgID="Equation.3" ShapeID="_x0000_i1117" DrawAspect="Content" ObjectID="_1539330875" r:id="rId265"/>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18" type="#_x0000_t75" style="width:27pt;height:14.25pt" o:ole="">
            <v:imagedata r:id="rId264" o:title=""/>
          </v:shape>
          <o:OLEObject Type="Embed" ProgID="Equation.3" ShapeID="_x0000_i1118" DrawAspect="Content" ObjectID="_1539330876" r:id="rId266"/>
        </w:object>
      </w:r>
      <w:r w:rsidR="0087796D">
        <w:rPr>
          <w:lang w:eastAsia="ar-SA"/>
        </w:rPr>
        <w:t xml:space="preserve"> através da utilização das leis de </w:t>
      </w:r>
      <w:proofErr w:type="spellStart"/>
      <w:r w:rsidR="0087796D">
        <w:rPr>
          <w:lang w:eastAsia="ar-SA"/>
        </w:rPr>
        <w:t>Kirchoff</w:t>
      </w:r>
      <w:proofErr w:type="spellEnd"/>
      <w:r w:rsidR="0087796D">
        <w:rPr>
          <w:lang w:eastAsia="ar-SA"/>
        </w:rPr>
        <w:t xml:space="preserve">, medindo-se </w:t>
      </w:r>
      <w:r w:rsidRPr="004919FE">
        <w:rPr>
          <w:position w:val="-6"/>
          <w:lang w:eastAsia="ar-SA"/>
        </w:rPr>
        <w:object w:dxaOrig="480" w:dyaOrig="279">
          <v:shape id="_x0000_i1119" type="#_x0000_t75" style="width:24pt;height:14.25pt" o:ole="">
            <v:imagedata r:id="rId267" o:title=""/>
          </v:shape>
          <o:OLEObject Type="Embed" ProgID="Equation.3" ShapeID="_x0000_i1119" DrawAspect="Content" ObjectID="_1539330877" r:id="rId268"/>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20" type="#_x0000_t75" style="width:27pt;height:14.25pt" o:ole="">
            <v:imagedata r:id="rId264" o:title=""/>
          </v:shape>
          <o:OLEObject Type="Embed" ProgID="Equation.3" ShapeID="_x0000_i1120" DrawAspect="Content" ObjectID="_1539330878" r:id="rId269"/>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1" type="#_x0000_t75" style="width:24pt;height:14.25pt" o:ole="">
            <v:imagedata r:id="rId254" o:title=""/>
          </v:shape>
          <o:OLEObject Type="Embed" ProgID="Equation.3" ShapeID="_x0000_i1121" DrawAspect="Content" ObjectID="_1539330879" r:id="rId270"/>
        </w:object>
      </w:r>
      <w:r w:rsidR="0087796D">
        <w:rPr>
          <w:lang w:eastAsia="ar-SA"/>
        </w:rPr>
        <w:t xml:space="preserve"> medidas, fez-se o cálculo de </w:t>
      </w:r>
      <w:r w:rsidR="0087796D" w:rsidRPr="004919FE">
        <w:rPr>
          <w:position w:val="-6"/>
          <w:lang w:eastAsia="ar-SA"/>
        </w:rPr>
        <w:object w:dxaOrig="540" w:dyaOrig="279">
          <v:shape id="_x0000_i1122" type="#_x0000_t75" style="width:27pt;height:14.25pt" o:ole="">
            <v:imagedata r:id="rId264" o:title=""/>
          </v:shape>
          <o:OLEObject Type="Embed" ProgID="Equation.3" ShapeID="_x0000_i1122" DrawAspect="Content" ObjectID="_1539330880" r:id="rId271"/>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9B6C59">
        <w:rPr>
          <w:noProof/>
        </w:rPr>
        <w:t>56</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3" type="#_x0000_t75" style="width:208.5pt;height:36pt" o:ole="">
            <v:imagedata r:id="rId272" o:title=""/>
          </v:shape>
          <o:OLEObject Type="Embed" ProgID="Equation.3" ShapeID="_x0000_i1123" DrawAspect="Content" ObjectID="_1539330881" r:id="rId273"/>
        </w:object>
      </w:r>
      <w:r>
        <w:tab/>
        <w:t>(</w:t>
      </w:r>
      <w:bookmarkStart w:id="195" w:name="eq_Zout_RL_RL3k9"/>
      <w:r>
        <w:fldChar w:fldCharType="begin"/>
      </w:r>
      <w:r>
        <w:instrText xml:space="preserve"> SEQ equacao </w:instrText>
      </w:r>
      <w:r>
        <w:fldChar w:fldCharType="separate"/>
      </w:r>
      <w:r w:rsidR="009B6C59">
        <w:rPr>
          <w:noProof/>
        </w:rPr>
        <w:t>56</w:t>
      </w:r>
      <w:r>
        <w:rPr>
          <w:noProof/>
        </w:rPr>
        <w:fldChar w:fldCharType="end"/>
      </w:r>
      <w:bookmarkEnd w:id="195"/>
      <w:r>
        <w:t>)</w:t>
      </w:r>
    </w:p>
    <w:p w:rsidR="00D15CB1" w:rsidRDefault="006C2325" w:rsidP="006C2325">
      <w:r>
        <w:t xml:space="preserve">Onde, </w:t>
      </w:r>
      <w:r w:rsidR="00D15CB1" w:rsidRPr="00D15CB1">
        <w:rPr>
          <w:position w:val="-12"/>
          <w:lang w:eastAsia="ar-SA"/>
        </w:rPr>
        <w:object w:dxaOrig="580" w:dyaOrig="360">
          <v:shape id="_x0000_i1124" type="#_x0000_t75" style="width:29.25pt;height:18pt" o:ole="">
            <v:imagedata r:id="rId274" o:title=""/>
          </v:shape>
          <o:OLEObject Type="Embed" ProgID="Equation.3" ShapeID="_x0000_i1124" DrawAspect="Content" ObjectID="_1539330882" r:id="rId275"/>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25" type="#_x0000_t75" style="width:35.25pt;height:18pt" o:ole="">
            <v:imagedata r:id="rId276" o:title=""/>
          </v:shape>
          <o:OLEObject Type="Embed" ProgID="Equation.3" ShapeID="_x0000_i1125" DrawAspect="Content" ObjectID="_1539330883" r:id="rId277"/>
        </w:object>
      </w:r>
      <w:r w:rsidR="00D15CB1" w:rsidRPr="00D15CB1">
        <w:t xml:space="preserve"> s</w:t>
      </w:r>
      <w:r w:rsidRPr="00D15CB1">
        <w:t>ão</w:t>
      </w:r>
      <w:r>
        <w:t xml:space="preserve"> respectivamente a resistência de carga e a corrente </w:t>
      </w:r>
      <w:proofErr w:type="spellStart"/>
      <w:r>
        <w:rPr>
          <w:i/>
          <w:iCs/>
        </w:rPr>
        <w:t>Iout</w:t>
      </w:r>
      <w:proofErr w:type="spellEnd"/>
      <w:r>
        <w:rPr>
          <w:i/>
          <w:iCs/>
        </w:rPr>
        <w:t xml:space="preserve"> </w:t>
      </w:r>
      <w:r>
        <w:t xml:space="preserve">medida, para o pior caso (3900 Ω); </w:t>
      </w:r>
      <w:r w:rsidR="00D15CB1" w:rsidRPr="00D15CB1">
        <w:rPr>
          <w:position w:val="-12"/>
          <w:lang w:eastAsia="ar-SA"/>
        </w:rPr>
        <w:object w:dxaOrig="580" w:dyaOrig="360">
          <v:shape id="_x0000_i1126" type="#_x0000_t75" style="width:29.25pt;height:18pt" o:ole="">
            <v:imagedata r:id="rId278" o:title=""/>
          </v:shape>
          <o:OLEObject Type="Embed" ProgID="Equation.3" ShapeID="_x0000_i1126" DrawAspect="Content" ObjectID="_1539330884" r:id="rId279"/>
        </w:object>
      </w:r>
      <w:r>
        <w:rPr>
          <w:i/>
          <w:iCs/>
          <w:sz w:val="13"/>
          <w:szCs w:val="13"/>
        </w:rPr>
        <w:t xml:space="preserve"> </w:t>
      </w:r>
      <w:r>
        <w:t xml:space="preserve">e </w:t>
      </w:r>
      <w:r w:rsidR="00D15CB1" w:rsidRPr="00D15CB1">
        <w:rPr>
          <w:position w:val="-12"/>
          <w:lang w:eastAsia="ar-SA"/>
        </w:rPr>
        <w:object w:dxaOrig="520" w:dyaOrig="360">
          <v:shape id="_x0000_i1127" type="#_x0000_t75" style="width:26.25pt;height:18pt" o:ole="">
            <v:imagedata r:id="rId280" o:title=""/>
          </v:shape>
          <o:OLEObject Type="Embed" ProgID="Equation.3" ShapeID="_x0000_i1127" DrawAspect="Content" ObjectID="_1539330885" r:id="rId281"/>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28" type="#_x0000_t75" style="width:24pt;height:14.25pt" o:ole="">
            <v:imagedata r:id="rId282" o:title=""/>
          </v:shape>
          <o:OLEObject Type="Embed" ProgID="Equation.3" ShapeID="_x0000_i1128" DrawAspect="Content" ObjectID="_1539330886" r:id="rId283"/>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29" type="#_x0000_t75" style="width:20.25pt;height:18pt" o:ole="">
            <v:imagedata r:id="rId284" o:title=""/>
          </v:shape>
          <o:OLEObject Type="Embed" ProgID="Equation.3" ShapeID="_x0000_i1129" DrawAspect="Content" ObjectID="_1539330887" r:id="rId285"/>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30" type="#_x0000_t75" style="width:27pt;height:14.25pt" o:ole="">
            <v:imagedata r:id="rId264" o:title=""/>
          </v:shape>
          <o:OLEObject Type="Embed" ProgID="Equation.3" ShapeID="_x0000_i1130" DrawAspect="Content" ObjectID="_1539330888" r:id="rId286"/>
        </w:object>
      </w:r>
      <w:r>
        <w:rPr>
          <w:lang w:eastAsia="ar-SA"/>
        </w:rPr>
        <w:t xml:space="preserve"> foi dada pela curva com pior desempenho entre os pares. Com os valores de </w:t>
      </w:r>
      <w:r w:rsidRPr="004919FE">
        <w:rPr>
          <w:position w:val="-6"/>
          <w:lang w:eastAsia="ar-SA"/>
        </w:rPr>
        <w:object w:dxaOrig="540" w:dyaOrig="279">
          <v:shape id="_x0000_i1131" type="#_x0000_t75" style="width:27pt;height:14.25pt" o:ole="">
            <v:imagedata r:id="rId264" o:title=""/>
          </v:shape>
          <o:OLEObject Type="Embed" ProgID="Equation.3" ShapeID="_x0000_i1131" DrawAspect="Content" ObjectID="_1539330889" r:id="rId287"/>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9B6C59">
        <w:rPr>
          <w:noProof/>
        </w:rPr>
        <w:t>57</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2" type="#_x0000_t75" style="width:165.75pt;height:36pt" o:ole="">
            <v:imagedata r:id="rId288" o:title=""/>
          </v:shape>
          <o:OLEObject Type="Embed" ProgID="Equation.3" ShapeID="_x0000_i1132" DrawAspect="Content" ObjectID="_1539330890" r:id="rId289"/>
        </w:object>
      </w:r>
      <w:r>
        <w:tab/>
        <w:t>(</w:t>
      </w:r>
      <w:bookmarkStart w:id="196" w:name="eq_VCCS_erro"/>
      <w:r w:rsidR="00213D7B">
        <w:fldChar w:fldCharType="begin"/>
      </w:r>
      <w:r w:rsidR="00213D7B">
        <w:instrText xml:space="preserve"> SEQ equacao </w:instrText>
      </w:r>
      <w:r w:rsidR="00213D7B">
        <w:fldChar w:fldCharType="separate"/>
      </w:r>
      <w:r w:rsidR="009B6C59">
        <w:rPr>
          <w:noProof/>
        </w:rPr>
        <w:t>57</w:t>
      </w:r>
      <w:r w:rsidR="00213D7B">
        <w:rPr>
          <w:noProof/>
        </w:rPr>
        <w:fldChar w:fldCharType="end"/>
      </w:r>
      <w:bookmarkEnd w:id="196"/>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3" type="#_x0000_t75" style="width:27pt;height:14.25pt" o:ole="">
            <v:imagedata r:id="rId264" o:title=""/>
          </v:shape>
          <o:OLEObject Type="Embed" ProgID="Equation.3" ShapeID="_x0000_i1133" DrawAspect="Content" ObjectID="_1539330891" r:id="rId290"/>
        </w:object>
      </w:r>
      <w:r>
        <w:rPr>
          <w:lang w:eastAsia="ar-SA"/>
        </w:rPr>
        <w:t xml:space="preserve"> foram comparados aos obtidos através de simulação realizada em </w:t>
      </w:r>
      <w:proofErr w:type="spellStart"/>
      <w:proofErr w:type="gramStart"/>
      <w:r>
        <w:rPr>
          <w:lang w:eastAsia="ar-SA"/>
        </w:rPr>
        <w:t>LTSpice</w:t>
      </w:r>
      <w:proofErr w:type="spellEnd"/>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w:t>
      </w:r>
      <w:proofErr w:type="spellStart"/>
      <w:r>
        <w:rPr>
          <w:lang w:eastAsia="ar-SA"/>
        </w:rPr>
        <w:t>PSpice</w:t>
      </w:r>
      <w:proofErr w:type="spellEnd"/>
      <w:r>
        <w:rPr>
          <w:lang w:eastAsia="ar-SA"/>
        </w:rPr>
        <w:t xml:space="preserv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97" w:name="_Toc465179657"/>
      <w:r w:rsidRPr="00AF16FF">
        <w:lastRenderedPageBreak/>
        <w:t>Condicionador V</w:t>
      </w:r>
      <w:bookmarkEnd w:id="197"/>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4" type="#_x0000_t75" style="width:15.75pt;height:14.25pt" o:ole="">
            <v:imagedata r:id="rId291" o:title=""/>
          </v:shape>
          <o:OLEObject Type="Embed" ProgID="Equation.3" ShapeID="_x0000_i1134" DrawAspect="Content" ObjectID="_1539330892" r:id="rId292"/>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9B6C59">
        <w:t xml:space="preserve">Figura </w:t>
      </w:r>
      <w:r w:rsidR="009B6C59">
        <w:rPr>
          <w:noProof/>
        </w:rPr>
        <w:t>54</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35" type="#_x0000_t75" style="width:18.75pt;height:14.25pt" o:ole="">
            <v:imagedata r:id="rId293" o:title=""/>
          </v:shape>
          <o:OLEObject Type="Embed" ProgID="Equation.3" ShapeID="_x0000_i1135" DrawAspect="Content" ObjectID="_1539330893" r:id="rId294"/>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36" type="#_x0000_t75" style="width:24pt;height:14.25pt" o:ole="">
            <v:imagedata r:id="rId295" o:title=""/>
          </v:shape>
          <o:OLEObject Type="Embed" ProgID="Equation.3" ShapeID="_x0000_i1136" DrawAspect="Content" ObjectID="_1539330894" r:id="rId296"/>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37" type="#_x0000_t75" style="width:24.75pt;height:16.5pt" o:ole="">
            <v:imagedata r:id="rId297" o:title=""/>
          </v:shape>
          <o:OLEObject Type="Embed" ProgID="Equation.3" ShapeID="_x0000_i1137" DrawAspect="Content" ObjectID="_1539330895" r:id="rId298"/>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38" type="#_x0000_t75" style="width:15.75pt;height:14.25pt" o:ole="">
            <v:imagedata r:id="rId299" o:title=""/>
          </v:shape>
          <o:OLEObject Type="Embed" ProgID="Equation.3" ShapeID="_x0000_i1138" DrawAspect="Content" ObjectID="_1539330896" r:id="rId300"/>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24019DBC" wp14:editId="6D0D02C5">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1"/>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98" w:name="_Ref461005858"/>
      <w:r>
        <w:t>Figura</w:t>
      </w:r>
      <w:r w:rsidR="00423214">
        <w:t xml:space="preserve"> </w:t>
      </w:r>
      <w:fldSimple w:instr=" SEQ Figura \* ARABIC ">
        <w:r w:rsidR="00C7665F">
          <w:rPr>
            <w:noProof/>
          </w:rPr>
          <w:t>54</w:t>
        </w:r>
      </w:fldSimple>
      <w:bookmarkEnd w:id="198"/>
      <w:r>
        <w:t>:</w:t>
      </w:r>
      <w:r w:rsidR="00453A44">
        <w:t xml:space="preserve"> </w:t>
      </w:r>
      <w:r>
        <w:t xml:space="preserve">Circuito utilizado para avaliar o condicionador V, onde </w:t>
      </w:r>
      <w:proofErr w:type="spellStart"/>
      <w:r>
        <w:t>Vin</w:t>
      </w:r>
      <w:proofErr w:type="spellEnd"/>
      <w:r>
        <w:t xml:space="preserve"> é produzido pelo gerador de funções arbitrárias AFG3102C, os sinais de </w:t>
      </w:r>
      <w:proofErr w:type="spellStart"/>
      <w:r>
        <w:t>Vin</w:t>
      </w:r>
      <w:proofErr w:type="spellEnd"/>
      <w:r>
        <w:t xml:space="preserve"> e </w:t>
      </w:r>
      <w:proofErr w:type="spellStart"/>
      <w:r>
        <w:t>Vout</w:t>
      </w:r>
      <w:proofErr w:type="spellEnd"/>
      <w:r>
        <w:t xml:space="preserve"> são salvos pelo osciloscópio </w:t>
      </w:r>
      <w:proofErr w:type="gramStart"/>
      <w:r>
        <w:t>2190D</w:t>
      </w:r>
      <w:proofErr w:type="gramEnd"/>
      <w:r>
        <w:t>,</w:t>
      </w:r>
      <w:r w:rsidRPr="005D7D19">
        <w:t xml:space="preserve"> </w:t>
      </w:r>
      <w:proofErr w:type="spellStart"/>
      <w:r>
        <w:t>Iout</w:t>
      </w:r>
      <w:proofErr w:type="spellEnd"/>
      <w:r>
        <w:t xml:space="preserve">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39" type="#_x0000_t75" style="width:24.75pt;height:16.5pt" o:ole="">
            <v:imagedata r:id="rId302" o:title=""/>
          </v:shape>
          <o:OLEObject Type="Embed" ProgID="Equation.3" ShapeID="_x0000_i1139" DrawAspect="Content" ObjectID="_1539330897" r:id="rId303"/>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40" type="#_x0000_t75" style="width:18.75pt;height:14.25pt" o:ole="">
            <v:imagedata r:id="rId304" o:title=""/>
          </v:shape>
          <o:OLEObject Type="Embed" ProgID="Equation.3" ShapeID="_x0000_i1140" DrawAspect="Content" ObjectID="_1539330898" r:id="rId305"/>
        </w:object>
      </w:r>
      <w:r w:rsidR="00246D77">
        <w:rPr>
          <w:lang w:eastAsia="ar-SA"/>
        </w:rPr>
        <w:t xml:space="preserve"> em </w:t>
      </w:r>
      <w:r w:rsidR="00246D77" w:rsidRPr="004919FE">
        <w:rPr>
          <w:position w:val="-6"/>
          <w:lang w:eastAsia="ar-SA"/>
        </w:rPr>
        <w:object w:dxaOrig="480" w:dyaOrig="279">
          <v:shape id="_x0000_i1141" type="#_x0000_t75" style="width:24pt;height:14.25pt" o:ole="">
            <v:imagedata r:id="rId295" o:title=""/>
          </v:shape>
          <o:OLEObject Type="Embed" ProgID="Equation.3" ShapeID="_x0000_i1141" DrawAspect="Content" ObjectID="_1539330899" r:id="rId306"/>
        </w:object>
      </w:r>
      <w:r w:rsidR="00246D77">
        <w:rPr>
          <w:lang w:eastAsia="ar-SA"/>
        </w:rPr>
        <w:t xml:space="preserve">, que multiplicado por RL torna-se </w:t>
      </w:r>
      <w:r w:rsidR="00246D77" w:rsidRPr="00246D77">
        <w:rPr>
          <w:position w:val="-10"/>
          <w:lang w:eastAsia="ar-SA"/>
        </w:rPr>
        <w:object w:dxaOrig="499" w:dyaOrig="320">
          <v:shape id="_x0000_i1142" type="#_x0000_t75" style="width:24.75pt;height:16.5pt" o:ole="">
            <v:imagedata r:id="rId302" o:title=""/>
          </v:shape>
          <o:OLEObject Type="Embed" ProgID="Equation.3" ShapeID="_x0000_i1142" DrawAspect="Content" ObjectID="_1539330900" r:id="rId307"/>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3" type="#_x0000_t75" style="width:146.25pt;height:17.25pt" o:ole="">
            <v:imagedata r:id="rId308" o:title=""/>
          </v:shape>
          <o:OLEObject Type="Embed" ProgID="Equation.3" ShapeID="_x0000_i1143" DrawAspect="Content" ObjectID="_1539330901" r:id="rId309"/>
        </w:object>
      </w:r>
      <w:r>
        <w:tab/>
        <w:t>(</w:t>
      </w:r>
      <w:fldSimple w:instr=" SEQ equacao ">
        <w:r w:rsidR="009B6C59">
          <w:rPr>
            <w:noProof/>
          </w:rPr>
          <w:t>58</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4" type="#_x0000_t75" style="width:18.75pt;height:14.25pt" o:ole="">
            <v:imagedata r:id="rId304" o:title=""/>
          </v:shape>
          <o:OLEObject Type="Embed" ProgID="Equation.3" ShapeID="_x0000_i1144" DrawAspect="Content" ObjectID="_1539330902" r:id="rId310"/>
        </w:object>
      </w:r>
      <w:r>
        <w:rPr>
          <w:lang w:eastAsia="ar-SA"/>
        </w:rPr>
        <w:t xml:space="preserve"> e </w:t>
      </w:r>
      <w:r w:rsidRPr="004919FE">
        <w:rPr>
          <w:position w:val="-6"/>
          <w:lang w:eastAsia="ar-SA"/>
        </w:rPr>
        <w:object w:dxaOrig="320" w:dyaOrig="279">
          <v:shape id="_x0000_i1145" type="#_x0000_t75" style="width:15.75pt;height:14.25pt" o:ole="">
            <v:imagedata r:id="rId299" o:title=""/>
          </v:shape>
          <o:OLEObject Type="Embed" ProgID="Equation.3" ShapeID="_x0000_i1145" DrawAspect="Content" ObjectID="_1539330903" r:id="rId311"/>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99" w:name="_Toc465179658"/>
      <w:r w:rsidRPr="00AF16FF">
        <w:t>Atraso de grupo</w:t>
      </w:r>
      <w:bookmarkEnd w:id="199"/>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MHz, com período ativo de 50 </w:t>
      </w:r>
      <w:proofErr w:type="spellStart"/>
      <w:r>
        <w:rPr>
          <w:lang w:eastAsia="ar-SA"/>
        </w:rPr>
        <w:t>ns</w:t>
      </w:r>
      <w:proofErr w:type="spellEnd"/>
      <w:r>
        <w:rPr>
          <w:lang w:eastAsia="ar-SA"/>
        </w:rPr>
        <w:t xml:space="preserve">, amplitude pico à pico de 1 V e um nível de </w:t>
      </w:r>
      <w:r w:rsidRPr="00684325">
        <w:rPr>
          <w:rStyle w:val="OtherLanguage"/>
          <w:lang w:val="pt-BR"/>
        </w:rPr>
        <w:t>offset</w:t>
      </w:r>
      <w:r>
        <w:rPr>
          <w:lang w:eastAsia="ar-SA"/>
        </w:rPr>
        <w:t xml:space="preserve"> de 500 </w:t>
      </w:r>
      <w:proofErr w:type="spellStart"/>
      <w:r>
        <w:rPr>
          <w:lang w:eastAsia="ar-SA"/>
        </w:rPr>
        <w:t>mV</w:t>
      </w:r>
      <w:proofErr w:type="spellEnd"/>
      <w:r>
        <w:rPr>
          <w:lang w:eastAsia="ar-SA"/>
        </w:rPr>
        <w:t>.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 xml:space="preserve">s sinais produzidos pelos filtros </w:t>
      </w:r>
      <w:proofErr w:type="spellStart"/>
      <w:r w:rsidR="00A86301">
        <w:rPr>
          <w:lang w:eastAsia="ar-SA"/>
        </w:rPr>
        <w:t>anti</w:t>
      </w:r>
      <w:r w:rsidR="00A86301">
        <w:rPr>
          <w:lang w:eastAsia="ar-SA"/>
        </w:rPr>
        <w:noBreakHyphen/>
        <w:t>aliasing</w:t>
      </w:r>
      <w:proofErr w:type="spellEnd"/>
      <w:r w:rsidR="00A86301">
        <w:rPr>
          <w:lang w:eastAsia="ar-SA"/>
        </w:rPr>
        <w:t xml:space="preserve">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273038BA" wp14:editId="7FFD0677">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2"/>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sidR="00C7665F">
          <w:rPr>
            <w:noProof/>
          </w:rPr>
          <w:t>55</w:t>
        </w:r>
      </w:fldSimple>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200" w:name="_Toc46517965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200"/>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201" w:name="_Toc465179660"/>
      <w:r w:rsidRPr="00AF16FF">
        <w:lastRenderedPageBreak/>
        <w:t>Comparação com analisador de impedância comercial</w:t>
      </w:r>
      <w:bookmarkEnd w:id="201"/>
    </w:p>
    <w:p w:rsidR="00CB4D08" w:rsidRPr="00CB4D08" w:rsidRDefault="00CB4D08" w:rsidP="00CB4D08">
      <w:r>
        <w:t xml:space="preserve">Uma vez avaliados todos os módulos do projeto, faz-se necessária </w:t>
      </w:r>
      <w:proofErr w:type="gramStart"/>
      <w:r w:rsidR="00B62F42">
        <w:t>a</w:t>
      </w:r>
      <w:proofErr w:type="gramEnd"/>
      <w:r>
        <w:t xml:space="preserve"> comparação com aparelhos comerciais</w:t>
      </w:r>
      <w:r w:rsidR="009C544A">
        <w:t>, o que é realizado utilizando 15</w:t>
      </w:r>
      <w:r>
        <w:t xml:space="preserve"> </w:t>
      </w:r>
      <w:proofErr w:type="spellStart"/>
      <w:r>
        <w:t>phantoms</w:t>
      </w:r>
      <w:proofErr w:type="spellEnd"/>
      <w:r>
        <w:t xml:space="preserve"> elétricos</w:t>
      </w:r>
      <w:r w:rsidR="009C544A">
        <w:t>,</w:t>
      </w:r>
      <w:r>
        <w:t xml:space="preserve"> e a </w:t>
      </w:r>
      <w:r w:rsidR="00956792">
        <w:t>avaliação da resolução do sistema.</w:t>
      </w:r>
    </w:p>
    <w:p w:rsidR="00906A2A" w:rsidRDefault="0013140A" w:rsidP="00C32B49">
      <w:pPr>
        <w:pStyle w:val="Ttulo4"/>
      </w:pPr>
      <w:bookmarkStart w:id="202" w:name="_Toc465179661"/>
      <w:r w:rsidRPr="00AF16FF">
        <w:t xml:space="preserve">Comparação com aparelho comercial </w:t>
      </w:r>
      <w:r w:rsidR="00C32B49" w:rsidRPr="00AF16FF">
        <w:t>na medida de impedância</w:t>
      </w:r>
      <w:bookmarkEnd w:id="202"/>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w:t>
      </w:r>
      <w:proofErr w:type="spellStart"/>
      <w:r w:rsidR="002C0E25">
        <w:rPr>
          <w:lang w:eastAsia="ar-SA"/>
        </w:rPr>
        <w:t>mono-frequenciais</w:t>
      </w:r>
      <w:proofErr w:type="spellEnd"/>
      <w:r w:rsidR="002C0E25">
        <w:rPr>
          <w:lang w:eastAsia="ar-SA"/>
        </w:rPr>
        <w:t xml:space="preserve">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proofErr w:type="spellStart"/>
      <w:r w:rsidRPr="009770E8">
        <w:rPr>
          <w:rStyle w:val="OtherLanguage"/>
          <w:lang w:val="pt-BR"/>
        </w:rPr>
        <w:t>pha</w:t>
      </w:r>
      <w:r w:rsidR="009770E8" w:rsidRPr="009770E8">
        <w:rPr>
          <w:rStyle w:val="OtherLanguage"/>
          <w:lang w:val="pt-BR"/>
        </w:rPr>
        <w:t>n</w:t>
      </w:r>
      <w:r w:rsidRPr="009770E8">
        <w:rPr>
          <w:rStyle w:val="OtherLanguage"/>
          <w:lang w:val="pt-BR"/>
        </w:rPr>
        <w:t>toms</w:t>
      </w:r>
      <w:proofErr w:type="spellEnd"/>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proofErr w:type="spellStart"/>
      <w:r w:rsidR="00560FFF" w:rsidRPr="00C3282E">
        <w:rPr>
          <w:rStyle w:val="OtherLanguage"/>
          <w:lang w:val="pt-BR"/>
        </w:rPr>
        <w:t>phantoms</w:t>
      </w:r>
      <w:proofErr w:type="spellEnd"/>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9B6C59">
        <w:t xml:space="preserve">Figura </w:t>
      </w:r>
      <w:r w:rsidR="009B6C59">
        <w:rPr>
          <w:noProof/>
        </w:rPr>
        <w:t>56</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spellStart"/>
      <w:proofErr w:type="gramStart"/>
      <w:r w:rsidR="00A739CF">
        <w:rPr>
          <w:lang w:eastAsia="ar-SA"/>
        </w:rPr>
        <w:t>pF</w:t>
      </w:r>
      <w:proofErr w:type="spellEnd"/>
      <w:proofErr w:type="gramEnd"/>
      <w:r w:rsidR="00A739CF">
        <w:rPr>
          <w:lang w:eastAsia="ar-SA"/>
        </w:rPr>
        <w:t>; 220 </w:t>
      </w:r>
      <w:proofErr w:type="spellStart"/>
      <w:r w:rsidR="00A739CF">
        <w:rPr>
          <w:lang w:eastAsia="ar-SA"/>
        </w:rPr>
        <w:t>pF</w:t>
      </w:r>
      <w:proofErr w:type="spellEnd"/>
      <w:r w:rsidR="00A739CF">
        <w:rPr>
          <w:lang w:eastAsia="ar-SA"/>
        </w:rPr>
        <w:t>; 470 </w:t>
      </w:r>
      <w:proofErr w:type="spellStart"/>
      <w:r w:rsidR="00A739CF">
        <w:rPr>
          <w:lang w:eastAsia="ar-SA"/>
        </w:rPr>
        <w:t>pF</w:t>
      </w:r>
      <w:proofErr w:type="spellEnd"/>
      <w:r w:rsidR="00A739CF">
        <w:rPr>
          <w:lang w:eastAsia="ar-SA"/>
        </w:rPr>
        <w:t>; 1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0 </w:t>
      </w:r>
      <w:proofErr w:type="spellStart"/>
      <w:r w:rsidR="00A739CF">
        <w:rPr>
          <w:lang w:eastAsia="ar-SA"/>
        </w:rPr>
        <w:t>nF</w:t>
      </w:r>
      <w:proofErr w:type="spellEnd"/>
      <w:r w:rsidR="00A739CF">
        <w:rPr>
          <w:lang w:eastAsia="ar-SA"/>
        </w:rPr>
        <w:t>; 220 </w:t>
      </w:r>
      <w:proofErr w:type="spellStart"/>
      <w:r w:rsidR="00A739CF">
        <w:rPr>
          <w:lang w:eastAsia="ar-SA"/>
        </w:rPr>
        <w:t>nF</w:t>
      </w:r>
      <w:proofErr w:type="spellEnd"/>
      <w:r w:rsidR="00A739CF">
        <w:rPr>
          <w:lang w:eastAsia="ar-SA"/>
        </w:rPr>
        <w:t>; 470 </w:t>
      </w:r>
      <w:proofErr w:type="spellStart"/>
      <w:r w:rsidR="00A739CF">
        <w:rPr>
          <w:lang w:eastAsia="ar-SA"/>
        </w:rPr>
        <w:t>nF</w:t>
      </w:r>
      <w:proofErr w:type="spellEnd"/>
      <w:r w:rsidR="00A739CF">
        <w:rPr>
          <w:lang w:eastAsia="ar-SA"/>
        </w:rPr>
        <w:t>; 1000 </w:t>
      </w:r>
      <w:proofErr w:type="spellStart"/>
      <w:r w:rsidR="00A739CF">
        <w:rPr>
          <w:lang w:eastAsia="ar-SA"/>
        </w:rPr>
        <w:t>nF</w:t>
      </w:r>
      <w:proofErr w:type="spellEnd"/>
      <w:r w:rsidR="00A739CF">
        <w:rPr>
          <w:lang w:eastAsia="ar-SA"/>
        </w:rPr>
        <w:t>; 2200 </w:t>
      </w:r>
      <w:proofErr w:type="spellStart"/>
      <w:r w:rsidR="00A739CF">
        <w:rPr>
          <w:lang w:eastAsia="ar-SA"/>
        </w:rPr>
        <w:t>nF</w:t>
      </w:r>
      <w:proofErr w:type="spellEnd"/>
      <w:r w:rsidR="00A739CF">
        <w:rPr>
          <w:lang w:eastAsia="ar-SA"/>
        </w:rPr>
        <w:t xml:space="preserve"> e 4700 </w:t>
      </w:r>
      <w:proofErr w:type="spellStart"/>
      <w:r w:rsidR="00A739CF">
        <w:rPr>
          <w:lang w:eastAsia="ar-SA"/>
        </w:rPr>
        <w:t>nF</w:t>
      </w:r>
      <w:proofErr w:type="spellEnd"/>
      <w:r w:rsidR="00A739CF">
        <w:rPr>
          <w:lang w:eastAsia="ar-SA"/>
        </w:rPr>
        <w:t>.</w:t>
      </w:r>
    </w:p>
    <w:p w:rsidR="00FF1FB6" w:rsidRDefault="002C0E25" w:rsidP="002C0E25">
      <w:pPr>
        <w:pStyle w:val="Figure"/>
      </w:pPr>
      <w:r w:rsidRPr="002C0E25">
        <w:rPr>
          <w:noProof/>
          <w:lang w:eastAsia="pt-BR"/>
        </w:rPr>
        <w:drawing>
          <wp:inline distT="0" distB="0" distL="0" distR="0" wp14:anchorId="28EE0DB3" wp14:editId="4F905947">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203" w:name="_Ref461011429"/>
      <w:r>
        <w:t xml:space="preserve">Figura </w:t>
      </w:r>
      <w:fldSimple w:instr=" SEQ Figura \* ARABIC ">
        <w:r w:rsidR="00C7665F">
          <w:rPr>
            <w:noProof/>
          </w:rPr>
          <w:t>56</w:t>
        </w:r>
      </w:fldSimple>
      <w:bookmarkEnd w:id="203"/>
      <w:r>
        <w:t xml:space="preserve">: </w:t>
      </w:r>
      <w:proofErr w:type="spellStart"/>
      <w:r>
        <w:t>Pha</w:t>
      </w:r>
      <w:r w:rsidR="009770E8">
        <w:t>n</w:t>
      </w:r>
      <w:r>
        <w:t>tom</w:t>
      </w:r>
      <w:proofErr w:type="spellEnd"/>
      <w:r>
        <w:t xml:space="preserve">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proofErr w:type="spellStart"/>
      <w:r w:rsidRPr="009770E8">
        <w:rPr>
          <w:rStyle w:val="OtherLanguage"/>
          <w:lang w:val="pt-BR"/>
        </w:rPr>
        <w:t>phantom</w:t>
      </w:r>
      <w:r w:rsidR="00560FFF">
        <w:rPr>
          <w:rStyle w:val="OtherLanguage"/>
          <w:lang w:val="pt-BR"/>
        </w:rPr>
        <w:t>s</w:t>
      </w:r>
      <w:proofErr w:type="spellEnd"/>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9B6C59">
        <w:t xml:space="preserve">Figura </w:t>
      </w:r>
      <w:r w:rsidR="009B6C59">
        <w:rPr>
          <w:noProof/>
        </w:rPr>
        <w:t>57</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6FBDDD0B" wp14:editId="61D5F08C">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677A06F2" wp14:editId="4F6954D2">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204" w:name="_Ref461014126"/>
      <w:r>
        <w:t xml:space="preserve">Figura </w:t>
      </w:r>
      <w:fldSimple w:instr=" SEQ Figura \* ARABIC ">
        <w:r w:rsidR="00C7665F">
          <w:rPr>
            <w:noProof/>
          </w:rPr>
          <w:t>57</w:t>
        </w:r>
      </w:fldSimple>
      <w:bookmarkEnd w:id="204"/>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w:t>
      </w:r>
      <w:r w:rsidR="00B62F42">
        <w:rPr>
          <w:noProof/>
        </w:rPr>
        <w:t>a</w:t>
      </w:r>
      <w:r w:rsidR="008B4985">
        <w:rPr>
          <w:noProof/>
        </w:rPr>
        <w:t xml:space="preserve">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proofErr w:type="spellStart"/>
      <w:r w:rsidRPr="00C3282E">
        <w:rPr>
          <w:rStyle w:val="OtherLanguage"/>
          <w:lang w:val="pt-BR"/>
        </w:rPr>
        <w:t>phantoms</w:t>
      </w:r>
      <w:proofErr w:type="spellEnd"/>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proofErr w:type="spellStart"/>
      <w:r w:rsidR="00560FFF" w:rsidRPr="00160694">
        <w:rPr>
          <w:rStyle w:val="OtherLanguage"/>
          <w:lang w:val="pt-BR"/>
        </w:rPr>
        <w:t>phantom</w:t>
      </w:r>
      <w:proofErr w:type="spellEnd"/>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proofErr w:type="spellStart"/>
      <w:r w:rsidR="0074083C" w:rsidRPr="00FE62FD">
        <w:rPr>
          <w:rStyle w:val="OtherLanguage"/>
          <w:lang w:val="pt-BR"/>
        </w:rPr>
        <w:t>phantoms</w:t>
      </w:r>
      <w:proofErr w:type="spellEnd"/>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46" type="#_x0000_t75" style="width:220.5pt;height:42.75pt" o:ole="">
            <v:imagedata r:id="rId316" o:title=""/>
          </v:shape>
          <o:OLEObject Type="Embed" ProgID="Equation.3" ShapeID="_x0000_i1146" DrawAspect="Content" ObjectID="_1539330904" r:id="rId317"/>
        </w:object>
      </w:r>
      <w:r>
        <w:tab/>
        <w:t>(</w:t>
      </w:r>
      <w:fldSimple w:instr=" SEQ equacao ">
        <w:r w:rsidR="009B6C59">
          <w:rPr>
            <w:noProof/>
          </w:rPr>
          <w:t>59</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proofErr w:type="spellStart"/>
      <w:r w:rsidRPr="00160694">
        <w:rPr>
          <w:rStyle w:val="OtherLanguage"/>
          <w:lang w:val="pt-BR"/>
        </w:rPr>
        <w:t>phantoms</w:t>
      </w:r>
      <w:proofErr w:type="spellEnd"/>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proofErr w:type="spellStart"/>
      <w:r w:rsidR="001C10FC" w:rsidRPr="00C3282E">
        <w:rPr>
          <w:rStyle w:val="OtherLanguage"/>
          <w:lang w:val="pt-BR"/>
        </w:rPr>
        <w:t>phantoms</w:t>
      </w:r>
      <w:proofErr w:type="spellEnd"/>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9B6C59">
        <w:t xml:space="preserve">Figura </w:t>
      </w:r>
      <w:r w:rsidR="009B6C59">
        <w:rPr>
          <w:noProof/>
        </w:rPr>
        <w:t>56</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proofErr w:type="spellStart"/>
      <w:r w:rsidR="008F0B8A" w:rsidRPr="008F0B8A">
        <w:rPr>
          <w:rStyle w:val="OtherLanguage"/>
          <w:lang w:val="pt-BR"/>
        </w:rPr>
        <w:t>phantom</w:t>
      </w:r>
      <w:proofErr w:type="spellEnd"/>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205" w:name="_Toc465179662"/>
      <w:r w:rsidRPr="00AF16FF">
        <w:t>Avaliação da resolução</w:t>
      </w:r>
      <w:bookmarkEnd w:id="205"/>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proofErr w:type="spellStart"/>
      <w:r w:rsidRPr="00B926BA">
        <w:rPr>
          <w:rStyle w:val="OtherLanguage"/>
          <w:lang w:val="pt-BR"/>
        </w:rPr>
        <w:t>phantom</w:t>
      </w:r>
      <w:proofErr w:type="spellEnd"/>
      <w:r>
        <w:rPr>
          <w:lang w:eastAsia="ar-SA"/>
        </w:rPr>
        <w:t xml:space="preserve"> elétrico. Onde as medidas do </w:t>
      </w:r>
      <w:proofErr w:type="spellStart"/>
      <w:r w:rsidRPr="00B926BA">
        <w:rPr>
          <w:rStyle w:val="OtherLanguage"/>
          <w:lang w:val="pt-BR"/>
        </w:rPr>
        <w:t>phantom</w:t>
      </w:r>
      <w:proofErr w:type="spellEnd"/>
      <w:r>
        <w:rPr>
          <w:lang w:eastAsia="ar-SA"/>
        </w:rPr>
        <w:t xml:space="preserve"> serviram para modelar uma distribuição gaussiana para cada parâmetro da impedância; módulo, fase, parte real e parte imaginária. O valor da resolução foi então obtido a partir do conceito de largura a meia altura, do inglês </w:t>
      </w:r>
      <w:proofErr w:type="spellStart"/>
      <w:r w:rsidRPr="00B926BA">
        <w:rPr>
          <w:rStyle w:val="OtherLanguage"/>
          <w:lang w:val="pt-BR"/>
        </w:rPr>
        <w:t>Full</w:t>
      </w:r>
      <w:proofErr w:type="spellEnd"/>
      <w:r w:rsidRPr="00B926BA">
        <w:rPr>
          <w:rStyle w:val="OtherLanguage"/>
          <w:lang w:val="pt-BR"/>
        </w:rPr>
        <w:t xml:space="preserve"> </w:t>
      </w:r>
      <w:proofErr w:type="spellStart"/>
      <w:r w:rsidRPr="00B926BA">
        <w:rPr>
          <w:rStyle w:val="OtherLanguage"/>
          <w:lang w:val="pt-BR"/>
        </w:rPr>
        <w:t>Width</w:t>
      </w:r>
      <w:proofErr w:type="spellEnd"/>
      <w:r w:rsidRPr="00B926BA">
        <w:rPr>
          <w:rStyle w:val="OtherLanguage"/>
          <w:lang w:val="pt-BR"/>
        </w:rPr>
        <w:t xml:space="preserve"> </w:t>
      </w:r>
      <w:proofErr w:type="spellStart"/>
      <w:r w:rsidRPr="00B926BA">
        <w:rPr>
          <w:rStyle w:val="OtherLanguage"/>
          <w:lang w:val="pt-BR"/>
        </w:rPr>
        <w:t>at</w:t>
      </w:r>
      <w:proofErr w:type="spellEnd"/>
      <w:r w:rsidRPr="00B926BA">
        <w:rPr>
          <w:rStyle w:val="OtherLanguage"/>
          <w:lang w:val="pt-BR"/>
        </w:rPr>
        <w:t xml:space="preserve"> </w:t>
      </w:r>
      <w:proofErr w:type="spellStart"/>
      <w:r w:rsidRPr="00B926BA">
        <w:rPr>
          <w:rStyle w:val="OtherLanguage"/>
          <w:lang w:val="pt-BR"/>
        </w:rPr>
        <w:t>Half</w:t>
      </w:r>
      <w:proofErr w:type="spellEnd"/>
      <w:r w:rsidRPr="00B926BA">
        <w:rPr>
          <w:rStyle w:val="OtherLanguage"/>
          <w:lang w:val="pt-BR"/>
        </w:rPr>
        <w:t xml:space="preserve"> </w:t>
      </w:r>
      <w:proofErr w:type="spellStart"/>
      <w:r w:rsidRPr="00B926BA">
        <w:rPr>
          <w:rStyle w:val="OtherLanguage"/>
          <w:lang w:val="pt-BR"/>
        </w:rPr>
        <w:t>Maximum</w:t>
      </w:r>
      <w:proofErr w:type="spellEnd"/>
      <w:r>
        <w:rPr>
          <w:lang w:eastAsia="ar-SA"/>
        </w:rPr>
        <w:t xml:space="preserve"> (</w:t>
      </w:r>
      <w:bookmarkStart w:id="206" w:name="sigla_FWHM"/>
      <w:r>
        <w:rPr>
          <w:lang w:eastAsia="ar-SA"/>
        </w:rPr>
        <w:t>FWHM</w:t>
      </w:r>
      <w:bookmarkEnd w:id="206"/>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772146" w:rsidP="00804CFE">
      <w:pPr>
        <w:pStyle w:val="Figure"/>
      </w:pPr>
      <w:r>
        <w:rPr>
          <w:noProof/>
          <w:lang w:eastAsia="pt-BR"/>
        </w:rPr>
        <w:drawing>
          <wp:inline distT="0" distB="0" distL="0" distR="0" wp14:anchorId="3491B67B" wp14:editId="55124A33">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AA7D7F" w:rsidRDefault="006E6D06" w:rsidP="00AA7D7F">
      <w:pPr>
        <w:rPr>
          <w:lang w:eastAsia="ar-SA"/>
        </w:rPr>
      </w:pPr>
      <w:r>
        <w:rPr>
          <w:lang w:eastAsia="ar-SA"/>
        </w:rPr>
        <w:t>O</w:t>
      </w:r>
      <w:r w:rsidR="00AA7D7F">
        <w:rPr>
          <w:lang w:eastAsia="ar-SA"/>
        </w:rPr>
        <w:t xml:space="preserve"> teste foi realizado analisando com o projeto apenas 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proofErr w:type="spellStart"/>
      <w:r w:rsidR="00AA7D7F" w:rsidRPr="00AA7D7F">
        <w:rPr>
          <w:rStyle w:val="OtherLanguage"/>
          <w:lang w:val="pt-BR"/>
        </w:rPr>
        <w:t>phantom</w:t>
      </w:r>
      <w:proofErr w:type="spellEnd"/>
      <w:r w:rsidR="00AA7D7F">
        <w:rPr>
          <w:lang w:eastAsia="ar-SA"/>
        </w:rPr>
        <w:t xml:space="preserve"> elétrico utilizado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w:t>
      </w:r>
      <w:proofErr w:type="spellStart"/>
      <w:r w:rsidR="00F42040">
        <w:rPr>
          <w:lang w:eastAsia="ar-SA"/>
        </w:rPr>
        <w:t>nF</w:t>
      </w:r>
      <w:proofErr w:type="spellEnd"/>
      <w:r w:rsidR="00F42040">
        <w:rPr>
          <w:lang w:eastAsia="ar-SA"/>
        </w:rPr>
        <w:t>.</w:t>
      </w:r>
    </w:p>
    <w:p w:rsidR="00F42040" w:rsidRDefault="00F42040" w:rsidP="00F42040">
      <w:pPr>
        <w:pStyle w:val="Figure"/>
      </w:pPr>
      <w:r>
        <w:rPr>
          <w:noProof/>
          <w:lang w:eastAsia="pt-BR"/>
        </w:rPr>
        <w:drawing>
          <wp:inline distT="0" distB="0" distL="0" distR="0" wp14:anchorId="39B5653D" wp14:editId="7EF99F69">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19"/>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F42040" w:rsidP="00F42040">
      <w:pPr>
        <w:pStyle w:val="Legenda"/>
      </w:pP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proofErr w:type="spellStart"/>
      <w:r w:rsidR="006E6D06" w:rsidRPr="003B29D6">
        <w:rPr>
          <w:rStyle w:val="OtherLanguage"/>
          <w:lang w:val="pt-BR"/>
        </w:rPr>
        <w:t>phantom</w:t>
      </w:r>
      <w:proofErr w:type="spellEnd"/>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proofErr w:type="spellStart"/>
      <w:r w:rsidR="006E6D06" w:rsidRPr="00B926BA">
        <w:rPr>
          <w:rStyle w:val="OtherLanguage"/>
          <w:lang w:val="pt-BR"/>
        </w:rPr>
        <w:t>phantom</w:t>
      </w:r>
      <w:proofErr w:type="spellEnd"/>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w:t>
      </w:r>
      <w:r w:rsidR="00B62F42">
        <w:rPr>
          <w:lang w:eastAsia="ar-SA"/>
        </w:rPr>
        <w:t>a</w:t>
      </w:r>
      <w:r>
        <w:rPr>
          <w:lang w:eastAsia="ar-SA"/>
        </w:rPr>
        <w:t xml:space="preserve">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lastRenderedPageBreak/>
        <w:t xml:space="preserve">Após a coleta do espectro do </w:t>
      </w:r>
      <w:proofErr w:type="spellStart"/>
      <w:r w:rsidRPr="00F42040">
        <w:rPr>
          <w:rStyle w:val="OtherLanguage"/>
          <w:lang w:val="pt-BR"/>
        </w:rPr>
        <w:t>phantom</w:t>
      </w:r>
      <w:proofErr w:type="spellEnd"/>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3B29D6" w:rsidRPr="003B29D6" w:rsidRDefault="00FA3B32" w:rsidP="003B29D6">
      <w:pPr>
        <w:rPr>
          <w:lang w:eastAsia="ar-SA"/>
        </w:rPr>
      </w:pPr>
      <w:r w:rsidRPr="006C4855">
        <w:rPr>
          <w:highlight w:val="yellow"/>
          <w:lang w:eastAsia="ar-SA"/>
        </w:rPr>
        <w:t>Resultado: 1,69 Ω e 0.42º</w:t>
      </w:r>
      <w:r w:rsidR="007551E3" w:rsidRPr="006C4855">
        <w:rPr>
          <w:highlight w:val="yellow"/>
          <w:lang w:eastAsia="ar-SA"/>
        </w:rPr>
        <w:t xml:space="preserve"> </w:t>
      </w:r>
      <w:r w:rsidR="006C4855">
        <w:rPr>
          <w:highlight w:val="yellow"/>
          <w:lang w:eastAsia="ar-SA"/>
        </w:rPr>
        <w:t>e</w:t>
      </w:r>
      <w:r w:rsidR="007551E3" w:rsidRPr="006C4855">
        <w:rPr>
          <w:highlight w:val="yellow"/>
          <w:lang w:eastAsia="ar-SA"/>
        </w:rPr>
        <w:t xml:space="preserve"> real: 1,28 Ω e imaginário 1,97 Ω</w:t>
      </w:r>
    </w:p>
    <w:p w:rsidR="00A30351" w:rsidRPr="00AF16FF" w:rsidRDefault="00A30351" w:rsidP="00A30351">
      <w:pPr>
        <w:pStyle w:val="Ttulo3"/>
      </w:pPr>
      <w:bookmarkStart w:id="207" w:name="_Toc465179663"/>
      <w:r w:rsidRPr="00AF16FF">
        <w:t>Comparação com analisador de bioimpedância</w:t>
      </w:r>
      <w:bookmarkEnd w:id="207"/>
    </w:p>
    <w:p w:rsidR="00906A2A" w:rsidRPr="00AF16FF" w:rsidRDefault="00C32B49" w:rsidP="00C32B49">
      <w:pPr>
        <w:pStyle w:val="Ttulo4"/>
      </w:pPr>
      <w:bookmarkStart w:id="208" w:name="_Toc465179664"/>
      <w:r w:rsidRPr="00AF16FF">
        <w:t xml:space="preserve">Comparação medidas </w:t>
      </w:r>
      <w:r w:rsidR="006C4855">
        <w:t xml:space="preserve">de bioimpedância </w:t>
      </w:r>
      <w:r w:rsidR="006C4855" w:rsidRPr="00EC21F8">
        <w:rPr>
          <w:rStyle w:val="OtherLanguage"/>
          <w:lang w:val="pt-BR"/>
        </w:rPr>
        <w:t>in vivo</w:t>
      </w:r>
      <w:bookmarkEnd w:id="208"/>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xml:space="preserve">, utilizou-se o analisador de bioimpedância </w:t>
      </w:r>
      <w:proofErr w:type="spellStart"/>
      <w:r>
        <w:rPr>
          <w:lang w:eastAsia="ar-SA"/>
        </w:rPr>
        <w:t>Hydra</w:t>
      </w:r>
      <w:proofErr w:type="spellEnd"/>
      <w:r>
        <w:rPr>
          <w:lang w:eastAsia="ar-SA"/>
        </w:rPr>
        <w:t xml:space="preserve"> 4200</w:t>
      </w:r>
      <w:r w:rsidR="00BF490F">
        <w:rPr>
          <w:lang w:eastAsia="ar-SA"/>
        </w:rPr>
        <w:t xml:space="preserve"> (</w:t>
      </w:r>
      <w:proofErr w:type="spellStart"/>
      <w:r w:rsidR="00BF490F" w:rsidRPr="00BF490F">
        <w:rPr>
          <w:rStyle w:val="OtherLanguage"/>
          <w:lang w:val="pt-BR"/>
        </w:rPr>
        <w:t>Xitron</w:t>
      </w:r>
      <w:proofErr w:type="spellEnd"/>
      <w:r w:rsidR="00BF490F" w:rsidRPr="00BF490F">
        <w:rPr>
          <w:rStyle w:val="OtherLanguage"/>
          <w:lang w:val="pt-BR"/>
        </w:rPr>
        <w:t xml:space="preserve"> Technologies</w:t>
      </w:r>
      <w:r w:rsidR="00BF490F" w:rsidRPr="00BF490F">
        <w:t>, EUA</w:t>
      </w:r>
      <w:r w:rsidR="00BF490F">
        <w:rPr>
          <w:lang w:eastAsia="ar-SA"/>
        </w:rPr>
        <w:t xml:space="preserve">), capaz de fornecer a leitura de bioimpedância com topologia </w:t>
      </w:r>
      <w:proofErr w:type="spellStart"/>
      <w:r w:rsidR="00BF490F">
        <w:rPr>
          <w:lang w:eastAsia="ar-SA"/>
        </w:rPr>
        <w:t>tetrapolar</w:t>
      </w:r>
      <w:proofErr w:type="spellEnd"/>
      <w:r w:rsidR="00BF490F">
        <w:rPr>
          <w:lang w:eastAsia="ar-SA"/>
        </w:rPr>
        <w:t xml:space="preserve">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 xml:space="preserve">Os dados de bioimpedância obtidos pelo </w:t>
      </w:r>
      <w:proofErr w:type="spellStart"/>
      <w:r>
        <w:rPr>
          <w:lang w:eastAsia="ar-SA"/>
        </w:rPr>
        <w:t>Hydra</w:t>
      </w:r>
      <w:proofErr w:type="spellEnd"/>
      <w:r>
        <w:rPr>
          <w:lang w:eastAsia="ar-SA"/>
        </w:rPr>
        <w:t xml:space="preserve">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circuito apresentado pela </w:t>
      </w:r>
      <w:proofErr w:type="gramStart"/>
      <w:r>
        <w:rPr>
          <w:lang w:eastAsia="ar-SA"/>
        </w:rPr>
        <w:t>figura ,</w:t>
      </w:r>
      <w:proofErr w:type="gramEnd"/>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E04015" w:rsidP="00E04015">
      <w:pPr>
        <w:pStyle w:val="Figure"/>
      </w:pPr>
      <w:r w:rsidRPr="002C0E25">
        <w:rPr>
          <w:noProof/>
          <w:lang w:eastAsia="pt-BR"/>
        </w:rPr>
        <w:drawing>
          <wp:inline distT="0" distB="0" distL="0" distR="0" wp14:anchorId="49657F92" wp14:editId="55DBEAC4">
            <wp:extent cx="2943225" cy="1666875"/>
            <wp:effectExtent l="0" t="0" r="9525" b="9525"/>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E04015" w:rsidRDefault="00E04015" w:rsidP="00E04015">
      <w:pPr>
        <w:pStyle w:val="Legenda"/>
      </w:pPr>
      <w:r>
        <w:t>Figura</w:t>
      </w:r>
    </w:p>
    <w:p w:rsidR="00E04015" w:rsidRPr="00E04015" w:rsidRDefault="00E04015" w:rsidP="00E04015">
      <w:pPr>
        <w:rPr>
          <w:lang w:eastAsia="ar-SA"/>
        </w:rPr>
      </w:pPr>
    </w:p>
    <w:p w:rsidR="00662100" w:rsidRDefault="00662100" w:rsidP="00FE6932">
      <w:pPr>
        <w:pStyle w:val="Ttulo1"/>
      </w:pPr>
      <w:bookmarkStart w:id="209" w:name="_Toc405135937"/>
      <w:bookmarkStart w:id="210" w:name="_Toc405135938"/>
      <w:bookmarkStart w:id="211" w:name="_Toc405135939"/>
      <w:bookmarkStart w:id="212" w:name="_Toc405135940"/>
      <w:bookmarkStart w:id="213" w:name="_Toc405135941"/>
      <w:bookmarkStart w:id="214" w:name="_Toc405135942"/>
      <w:bookmarkStart w:id="215" w:name="_Toc465179665"/>
      <w:bookmarkEnd w:id="209"/>
      <w:bookmarkEnd w:id="210"/>
      <w:bookmarkEnd w:id="211"/>
      <w:bookmarkEnd w:id="212"/>
      <w:bookmarkEnd w:id="213"/>
      <w:bookmarkEnd w:id="214"/>
      <w:r>
        <w:lastRenderedPageBreak/>
        <w:t>Resultados</w:t>
      </w:r>
      <w:bookmarkEnd w:id="215"/>
    </w:p>
    <w:p w:rsidR="00662100" w:rsidRDefault="00662100" w:rsidP="00662100">
      <w:pPr>
        <w:pStyle w:val="Ttulo1"/>
      </w:pPr>
      <w:bookmarkStart w:id="216" w:name="_Toc465179666"/>
      <w:r>
        <w:lastRenderedPageBreak/>
        <w:t>Discussão</w:t>
      </w:r>
      <w:bookmarkEnd w:id="216"/>
    </w:p>
    <w:p w:rsidR="00662100" w:rsidRPr="00662100" w:rsidRDefault="00662100" w:rsidP="00662100">
      <w:pPr>
        <w:pStyle w:val="Ttulo1"/>
      </w:pPr>
      <w:bookmarkStart w:id="217" w:name="_Toc465179667"/>
      <w:r>
        <w:lastRenderedPageBreak/>
        <w:t>Conclusão</w:t>
      </w:r>
      <w:bookmarkEnd w:id="217"/>
    </w:p>
    <w:p w:rsidR="00770A65" w:rsidRDefault="00770A65" w:rsidP="00FE6932">
      <w:pPr>
        <w:pStyle w:val="Ttulo1"/>
      </w:pPr>
      <w:bookmarkStart w:id="218" w:name="_Ref379380372"/>
      <w:bookmarkStart w:id="219" w:name="_Toc465179668"/>
      <w:r>
        <w:lastRenderedPageBreak/>
        <w:t>Referências bibliográficas</w:t>
      </w:r>
      <w:bookmarkEnd w:id="218"/>
      <w:bookmarkEnd w:id="219"/>
    </w:p>
    <w:p w:rsidR="00D42842" w:rsidRPr="00D42842" w:rsidRDefault="006415DD" w:rsidP="00D42842">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D42842">
        <w:t xml:space="preserve">ABNT, NORMA IEC 60601-1, A. B. DE N. T. Equipamento eletromédico Parte 1: Requisitos gerais para segurança básica e desempenho essencial. . </w:t>
      </w:r>
      <w:r w:rsidR="00D42842" w:rsidRPr="00D42842">
        <w:rPr>
          <w:lang w:val="en-US"/>
        </w:rPr>
        <w:t>Retrieved from https://www.abntcatalogo.com.br/norma.aspx?ID=307126, 2010, October 25.</w:t>
      </w:r>
    </w:p>
    <w:p w:rsidR="00D42842" w:rsidRPr="00D42842" w:rsidRDefault="00D42842" w:rsidP="00D42842">
      <w:pPr>
        <w:pStyle w:val="Bibliografia"/>
        <w:rPr>
          <w:lang w:val="en-US"/>
        </w:rPr>
      </w:pPr>
      <w:r w:rsidRPr="00D42842">
        <w:rPr>
          <w:lang w:val="en-US"/>
        </w:rPr>
        <w:t>AGILENT TECHNOLOGIES. Agilent Impedance Measurement Handbook. , 2013, September 10.</w:t>
      </w:r>
    </w:p>
    <w:p w:rsidR="00D42842" w:rsidRPr="00D42842" w:rsidRDefault="00D42842" w:rsidP="00D42842">
      <w:pPr>
        <w:pStyle w:val="Bibliografia"/>
        <w:rPr>
          <w:lang w:val="en-US"/>
        </w:rPr>
      </w:pPr>
      <w:r w:rsidRPr="00D42842">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D42842" w:rsidRPr="00D42842" w:rsidRDefault="00D42842" w:rsidP="00D42842">
      <w:pPr>
        <w:pStyle w:val="Bibliografia"/>
        <w:rPr>
          <w:lang w:val="en-US"/>
        </w:rPr>
      </w:pPr>
      <w:r w:rsidRPr="00D42842">
        <w:rPr>
          <w:lang w:val="en-US"/>
        </w:rPr>
        <w:t xml:space="preserve">BARSOUKOV, E.; MACDONALD, J. R. (EDS.). </w:t>
      </w:r>
      <w:r w:rsidRPr="00D42842">
        <w:rPr>
          <w:b/>
          <w:bCs/>
          <w:lang w:val="en-US"/>
        </w:rPr>
        <w:t>Impedance Spectroscopy: Theory, Experiment, and Applications</w:t>
      </w:r>
      <w:r w:rsidRPr="00D42842">
        <w:rPr>
          <w:lang w:val="en-US"/>
        </w:rPr>
        <w:t>. 2 edition ed. Hoboken, N.J: Wiley-Interscience, 2005.</w:t>
      </w:r>
    </w:p>
    <w:p w:rsidR="00D42842" w:rsidRPr="00D42842" w:rsidRDefault="00D42842" w:rsidP="00D42842">
      <w:pPr>
        <w:pStyle w:val="Bibliografia"/>
        <w:rPr>
          <w:lang w:val="en-US"/>
        </w:rPr>
      </w:pPr>
      <w:r w:rsidRPr="00D42842">
        <w:rPr>
          <w:lang w:val="en-US"/>
        </w:rPr>
        <w:t xml:space="preserve">BEAR, M. F. </w:t>
      </w:r>
      <w:r w:rsidRPr="00D42842">
        <w:rPr>
          <w:b/>
          <w:bCs/>
          <w:lang w:val="en-US"/>
        </w:rPr>
        <w:t xml:space="preserve">Neurociências. </w:t>
      </w:r>
      <w:r>
        <w:rPr>
          <w:b/>
          <w:bCs/>
        </w:rPr>
        <w:t>Desvendando o Sistema Nervoso</w:t>
      </w:r>
      <w:r>
        <w:t>. Edição: 3</w:t>
      </w:r>
      <w:r>
        <w:rPr>
          <w:vertAlign w:val="superscript"/>
        </w:rPr>
        <w:t>a</w:t>
      </w:r>
      <w:r>
        <w:t xml:space="preserve"> ed. </w:t>
      </w:r>
      <w:r w:rsidRPr="00D42842">
        <w:rPr>
          <w:lang w:val="en-US"/>
        </w:rPr>
        <w:t>Porto Alegre: Artmed, 2008.</w:t>
      </w:r>
    </w:p>
    <w:p w:rsidR="00D42842" w:rsidRPr="00D42842" w:rsidRDefault="00D42842" w:rsidP="00D42842">
      <w:pPr>
        <w:pStyle w:val="Bibliografia"/>
        <w:rPr>
          <w:lang w:val="en-US"/>
        </w:rPr>
      </w:pPr>
      <w:r w:rsidRPr="00D42842">
        <w:rPr>
          <w:lang w:val="en-US"/>
        </w:rPr>
        <w:t xml:space="preserve">BERTEMES-FILHO, P.; BROWN, B. H.; WILSON, A. J. A comparison of modified Howland circuits as current generators with current mirror type circuits. </w:t>
      </w:r>
      <w:r w:rsidRPr="00D42842">
        <w:rPr>
          <w:b/>
          <w:bCs/>
          <w:lang w:val="en-US"/>
        </w:rPr>
        <w:t>Physiological Measurement</w:t>
      </w:r>
      <w:r w:rsidRPr="00D42842">
        <w:rPr>
          <w:lang w:val="en-US"/>
        </w:rPr>
        <w:t>, v. 21, n. 1, p. 1. doi: 10.1088/0967-3334/21/1/301, 2000.</w:t>
      </w:r>
    </w:p>
    <w:p w:rsidR="00D42842" w:rsidRPr="00D42842" w:rsidRDefault="00D42842" w:rsidP="00D42842">
      <w:pPr>
        <w:pStyle w:val="Bibliografia"/>
        <w:rPr>
          <w:lang w:val="en-US"/>
        </w:rPr>
      </w:pPr>
      <w:r w:rsidRPr="00D42842">
        <w:rPr>
          <w:lang w:val="en-US"/>
        </w:rPr>
        <w:t xml:space="preserve">BERTEMES-FILHO, P.; NEGRI, L. H.; FELIPE, A.; VINCENCE, V. C. Mirrored Modified Howland Circuit for Bioimpedance Applications: Analytical Analysis. </w:t>
      </w:r>
      <w:r w:rsidRPr="00D42842">
        <w:rPr>
          <w:b/>
          <w:bCs/>
          <w:lang w:val="en-US"/>
        </w:rPr>
        <w:t>Journal of Physics: Conference Series</w:t>
      </w:r>
      <w:r w:rsidRPr="00D42842">
        <w:rPr>
          <w:lang w:val="en-US"/>
        </w:rPr>
        <w:t>, v. 407, n. 1, p. 12030. doi: 10.1088/1742-6596/407/1/012030, 2012.</w:t>
      </w:r>
    </w:p>
    <w:p w:rsidR="00D42842" w:rsidRPr="00D42842" w:rsidRDefault="00D42842" w:rsidP="00D42842">
      <w:pPr>
        <w:pStyle w:val="Bibliografia"/>
        <w:rPr>
          <w:lang w:val="en-US"/>
        </w:rPr>
      </w:pPr>
      <w:r w:rsidRPr="00D42842">
        <w:rPr>
          <w:lang w:val="en-US"/>
        </w:rPr>
        <w:t xml:space="preserve">BERTEMES-FILHO, P.; VEIGA, E. A. </w:t>
      </w:r>
      <w:r w:rsidRPr="00D42842">
        <w:rPr>
          <w:b/>
          <w:bCs/>
          <w:lang w:val="en-US"/>
        </w:rPr>
        <w:t>The Santa Catarina Mark 1 Bioimpedance System: Preliminary Results</w:t>
      </w:r>
      <w:r w:rsidRPr="00D42842">
        <w:rPr>
          <w:lang w:val="en-US"/>
        </w:rPr>
        <w:t>, 2013.</w:t>
      </w:r>
    </w:p>
    <w:p w:rsidR="00D42842" w:rsidRPr="00D42842" w:rsidRDefault="00D42842" w:rsidP="00D42842">
      <w:pPr>
        <w:pStyle w:val="Bibliografia"/>
        <w:rPr>
          <w:lang w:val="en-US"/>
        </w:rPr>
      </w:pPr>
      <w:r w:rsidRPr="00D42842">
        <w:rPr>
          <w:lang w:val="en-US"/>
        </w:rPr>
        <w:t xml:space="preserve">BIRKETT, A. Bipolar current source maintains high output impedance at high frequencies. </w:t>
      </w:r>
      <w:r w:rsidRPr="00D42842">
        <w:rPr>
          <w:b/>
          <w:bCs/>
          <w:lang w:val="en-US"/>
        </w:rPr>
        <w:t>Bipolar current source maintains high output impedance at high frequencies</w:t>
      </w:r>
      <w:r w:rsidRPr="00D42842">
        <w:rPr>
          <w:lang w:val="en-US"/>
        </w:rPr>
        <w:t>, p. 128–130, 2005, December 5.</w:t>
      </w:r>
    </w:p>
    <w:p w:rsidR="00D42842" w:rsidRPr="00D42842" w:rsidRDefault="00D42842" w:rsidP="00D42842">
      <w:pPr>
        <w:pStyle w:val="Bibliografia"/>
        <w:rPr>
          <w:lang w:val="en-US"/>
        </w:rPr>
      </w:pPr>
      <w:r w:rsidRPr="00D42842">
        <w:rPr>
          <w:lang w:val="en-US"/>
        </w:rPr>
        <w:t xml:space="preserve">BLOMQVIST, K. H.; SEPPONEN, R. E.; LUNDBOM, N.; LUNDBOM, J. An open-source hardware for electrical bioimpedance measurement. Electronics Conference (BEC), 2012 13th Biennial Baltic. </w:t>
      </w:r>
      <w:r w:rsidRPr="00D42842">
        <w:rPr>
          <w:b/>
          <w:bCs/>
          <w:lang w:val="en-US"/>
        </w:rPr>
        <w:t xml:space="preserve"> Anais... </w:t>
      </w:r>
      <w:r w:rsidRPr="00D42842">
        <w:rPr>
          <w:lang w:val="en-US"/>
        </w:rPr>
        <w:t>. p.199–202. doi: 10.1109/BEC.2012.6376851, 2012.</w:t>
      </w:r>
    </w:p>
    <w:p w:rsidR="00D42842" w:rsidRPr="00D42842" w:rsidRDefault="00D42842" w:rsidP="00D42842">
      <w:pPr>
        <w:pStyle w:val="Bibliografia"/>
        <w:rPr>
          <w:lang w:val="en-US"/>
        </w:rPr>
      </w:pPr>
      <w:r w:rsidRPr="00D42842">
        <w:rPr>
          <w:lang w:val="en-US"/>
        </w:rPr>
        <w:t xml:space="preserve">BODENSTEIN, M.; DAVID, M.; MARKSTALLER, K. Principles of electrical impedance tomography and its clinical application. </w:t>
      </w:r>
      <w:r w:rsidRPr="00D42842">
        <w:rPr>
          <w:b/>
          <w:bCs/>
          <w:lang w:val="en-US"/>
        </w:rPr>
        <w:t>Critical Care Medicine February 2009</w:t>
      </w:r>
      <w:r w:rsidRPr="00D42842">
        <w:rPr>
          <w:lang w:val="en-US"/>
        </w:rPr>
        <w:t>, v. 37, n. 2, p. 713–724. doi: 10.1097/CCM.0b013e3181958d2f, 2009.</w:t>
      </w:r>
    </w:p>
    <w:p w:rsidR="00D42842" w:rsidRPr="00D42842" w:rsidRDefault="00D42842" w:rsidP="00D42842">
      <w:pPr>
        <w:pStyle w:val="Bibliografia"/>
        <w:rPr>
          <w:lang w:val="en-US"/>
        </w:rPr>
      </w:pPr>
      <w:r w:rsidRPr="00D42842">
        <w:rPr>
          <w:lang w:val="en-US"/>
        </w:rPr>
        <w:t xml:space="preserve">BOGÓNEZ-FRANCO, P.; NESCOLARDE, L.; GÁLVEZ-MONTÓN, C.; BRAGÓS, R.; ROSELL-FERRER, J. An implantable bioimpedance monitor using 2.45 GHz band for telemetry. </w:t>
      </w:r>
      <w:r w:rsidRPr="00D42842">
        <w:rPr>
          <w:b/>
          <w:bCs/>
          <w:lang w:val="en-US"/>
        </w:rPr>
        <w:t>Physiological Measurement</w:t>
      </w:r>
      <w:r w:rsidRPr="00D42842">
        <w:rPr>
          <w:lang w:val="en-US"/>
        </w:rPr>
        <w:t>, v. 34, n. 1, p. 1. doi: 10.1088/0967-3334/34/1/1, 2013.</w:t>
      </w:r>
    </w:p>
    <w:p w:rsidR="00D42842" w:rsidRPr="00D42842" w:rsidRDefault="00D42842" w:rsidP="00D42842">
      <w:pPr>
        <w:pStyle w:val="Bibliografia"/>
        <w:rPr>
          <w:lang w:val="en-US"/>
        </w:rPr>
      </w:pPr>
      <w:r w:rsidRPr="00D42842">
        <w:rPr>
          <w:lang w:val="en-US"/>
        </w:rPr>
        <w:t xml:space="preserve">BOUCHAALA, D.; KANOUN, O.; DERBEL, N. High accurate and wideband current excitation for bioimpedance health monitoring systems. </w:t>
      </w:r>
      <w:r w:rsidRPr="00D42842">
        <w:rPr>
          <w:b/>
          <w:bCs/>
          <w:lang w:val="en-US"/>
        </w:rPr>
        <w:t>Measurement</w:t>
      </w:r>
      <w:r w:rsidRPr="00D42842">
        <w:rPr>
          <w:lang w:val="en-US"/>
        </w:rPr>
        <w:t>, v. 79, p. 339–348. doi: 10.1016/j.measurement.2015.07.054, 2016.</w:t>
      </w:r>
    </w:p>
    <w:p w:rsidR="00D42842" w:rsidRPr="00D42842" w:rsidRDefault="00D42842" w:rsidP="00D42842">
      <w:pPr>
        <w:pStyle w:val="Bibliografia"/>
        <w:rPr>
          <w:lang w:val="en-US"/>
        </w:rPr>
      </w:pPr>
      <w:r w:rsidRPr="00D42842">
        <w:rPr>
          <w:lang w:val="en-US"/>
        </w:rPr>
        <w:t xml:space="preserve">BROWN, B. H.; SMALLWOOD, R. H.; BARBER, D. C.; LAWFORD, P. V.; HOSE, D. R. </w:t>
      </w:r>
      <w:r w:rsidRPr="00D42842">
        <w:rPr>
          <w:b/>
          <w:bCs/>
          <w:lang w:val="en-US"/>
        </w:rPr>
        <w:t>Medical Physics and Biomedical Engineering</w:t>
      </w:r>
      <w:r w:rsidRPr="00D42842">
        <w:rPr>
          <w:lang w:val="en-US"/>
        </w:rPr>
        <w:t>. 1st edition ed. Bristol ; Philadelphia: CRC Press, 1998.</w:t>
      </w:r>
    </w:p>
    <w:p w:rsidR="00D42842" w:rsidRPr="00D42842" w:rsidRDefault="00D42842" w:rsidP="00D42842">
      <w:pPr>
        <w:pStyle w:val="Bibliografia"/>
        <w:rPr>
          <w:lang w:val="en-US"/>
        </w:rPr>
      </w:pPr>
      <w:r w:rsidRPr="00D42842">
        <w:rPr>
          <w:lang w:val="en-US"/>
        </w:rPr>
        <w:lastRenderedPageBreak/>
        <w:t>COMPAQ COMPUTER CORPORATION; HEWLETT-PACKARD COMPANY; INTEL CORPORATION; et al. Universal Serial Bus Specification. . Retrieved from http://www.usb.org, 2000, April 27.</w:t>
      </w:r>
    </w:p>
    <w:p w:rsidR="00D42842" w:rsidRPr="00D42842" w:rsidRDefault="00D42842" w:rsidP="00D42842">
      <w:pPr>
        <w:pStyle w:val="Bibliografia"/>
        <w:rPr>
          <w:lang w:val="en-US"/>
        </w:rPr>
      </w:pPr>
      <w:r w:rsidRPr="00D42842">
        <w:rPr>
          <w:lang w:val="en-US"/>
        </w:rPr>
        <w:t xml:space="preserve">CREASON, S. C.; SMITH, D. E. Fourier transform faradaic admittance measurements II. Ultra-rapid, high precision acquisition of the frequency response profile. </w:t>
      </w:r>
      <w:r w:rsidRPr="00D42842">
        <w:rPr>
          <w:b/>
          <w:bCs/>
          <w:lang w:val="en-US"/>
        </w:rPr>
        <w:t>Journal of Electroanalytical Chemistry and Interfacial Electrochemistry</w:t>
      </w:r>
      <w:r w:rsidRPr="00D42842">
        <w:rPr>
          <w:lang w:val="en-US"/>
        </w:rPr>
        <w:t>, v. 40, n. 1, p. A1–A5. doi: 10.1016/S0022-0728(72)80146-3, 1972.</w:t>
      </w:r>
    </w:p>
    <w:p w:rsidR="00D42842" w:rsidRDefault="00D42842" w:rsidP="00D42842">
      <w:pPr>
        <w:pStyle w:val="Bibliografia"/>
      </w:pPr>
      <w:r>
        <w:t>DATALINK. Cabo Coaxial DLC-58, Ficha Técnica. Acessado em: Setembro de 2016. Link: http://afdatalink.com.br/produto/.</w:t>
      </w:r>
    </w:p>
    <w:p w:rsidR="00D42842" w:rsidRPr="00D42842" w:rsidRDefault="00D42842" w:rsidP="00D42842">
      <w:pPr>
        <w:pStyle w:val="Bibliografia"/>
        <w:rPr>
          <w:lang w:val="en-US"/>
        </w:rPr>
      </w:pPr>
      <w:r w:rsidRPr="00D42842">
        <w:rPr>
          <w:lang w:val="en-US"/>
        </w:rPr>
        <w:t xml:space="preserve">EMBEDDED ARTISTS. Software for the LabTool logic analyzer and oscilloscope. </w:t>
      </w:r>
      <w:r w:rsidRPr="00D42842">
        <w:rPr>
          <w:b/>
          <w:bCs/>
          <w:lang w:val="en-US"/>
        </w:rPr>
        <w:t>GitHub</w:t>
      </w:r>
      <w:r w:rsidRPr="00D42842">
        <w:rPr>
          <w:lang w:val="en-US"/>
        </w:rPr>
        <w:t>. Retrieved October 26, 2016, from https://github.com/embeddedartists/labtool, 2016.</w:t>
      </w:r>
    </w:p>
    <w:p w:rsidR="00D42842" w:rsidRPr="00D42842" w:rsidRDefault="00D42842" w:rsidP="00D42842">
      <w:pPr>
        <w:pStyle w:val="Bibliografia"/>
        <w:rPr>
          <w:lang w:val="en-US"/>
        </w:rPr>
      </w:pPr>
      <w:r w:rsidRPr="00D42842">
        <w:rPr>
          <w:lang w:val="en-US"/>
        </w:rPr>
        <w:t xml:space="preserve">GABRIEL, C.; GABRIEL, S.; CORTHOUT, E. The dielectric properties of biological tissues: I. Literature survey. </w:t>
      </w:r>
      <w:r w:rsidRPr="00D42842">
        <w:rPr>
          <w:b/>
          <w:bCs/>
          <w:lang w:val="en-US"/>
        </w:rPr>
        <w:t>Physics in Medicine and Biology</w:t>
      </w:r>
      <w:r w:rsidRPr="00D42842">
        <w:rPr>
          <w:lang w:val="en-US"/>
        </w:rPr>
        <w:t>, v. 41, n. 11, p. 2231. doi: 10.1088/0031-9155/41/11/001, 1996.</w:t>
      </w:r>
    </w:p>
    <w:p w:rsidR="00D42842" w:rsidRPr="00D42842" w:rsidRDefault="00D42842" w:rsidP="00D42842">
      <w:pPr>
        <w:pStyle w:val="Bibliografia"/>
        <w:rPr>
          <w:lang w:val="en-US"/>
        </w:rPr>
      </w:pPr>
      <w:r w:rsidRPr="00D42842">
        <w:rPr>
          <w:lang w:val="en-US"/>
        </w:rPr>
        <w:t xml:space="preserve">GABRIEL, C.; PEYMAN, A.; GRANT, E. H. Electrical conductivity of tissue at frequencies below 1 MHz. </w:t>
      </w:r>
      <w:r w:rsidRPr="00D42842">
        <w:rPr>
          <w:b/>
          <w:bCs/>
          <w:lang w:val="en-US"/>
        </w:rPr>
        <w:t>Physics in Medicine and Biology</w:t>
      </w:r>
      <w:r w:rsidRPr="00D42842">
        <w:rPr>
          <w:lang w:val="en-US"/>
        </w:rPr>
        <w:t>, v. 54, n. 16, p. 4863. doi: 10.1088/0031-9155/54/16/002, 2009.</w:t>
      </w:r>
    </w:p>
    <w:p w:rsidR="00D42842" w:rsidRPr="00D42842" w:rsidRDefault="00D42842" w:rsidP="00D42842">
      <w:pPr>
        <w:pStyle w:val="Bibliografia"/>
        <w:rPr>
          <w:lang w:val="en-US"/>
        </w:rPr>
      </w:pPr>
      <w:r w:rsidRPr="00D42842">
        <w:rPr>
          <w:lang w:val="en-US"/>
        </w:rPr>
        <w:t xml:space="preserve">GABRIEL, S.; LAU, R. W.; GABRIEL, C. The dielectric properties of biological tissues: II. Measurements in the frequency range 10 Hz to 20 GHz. </w:t>
      </w:r>
      <w:r w:rsidRPr="00D42842">
        <w:rPr>
          <w:b/>
          <w:bCs/>
          <w:lang w:val="en-US"/>
        </w:rPr>
        <w:t>Physics in Medicine and Biology</w:t>
      </w:r>
      <w:r w:rsidRPr="00D42842">
        <w:rPr>
          <w:lang w:val="en-US"/>
        </w:rPr>
        <w:t>, v. 41, n. 11, p. 2251. doi: 10.1088/0031-9155/41/11/002, 1996.</w:t>
      </w:r>
    </w:p>
    <w:p w:rsidR="00D42842" w:rsidRPr="00D42842" w:rsidRDefault="00D42842" w:rsidP="00D42842">
      <w:pPr>
        <w:pStyle w:val="Bibliografia"/>
        <w:rPr>
          <w:lang w:val="en-US"/>
        </w:rPr>
      </w:pPr>
      <w:r w:rsidRPr="00D42842">
        <w:rPr>
          <w:lang w:val="en-US"/>
        </w:rPr>
        <w:t xml:space="preserve">HALGAMUGE, M. N.; ABEYRATHNE, C. D. Behavior of Charged Particles in a Biological Cell Exposed to AC-DC Electromagnetic Fields. </w:t>
      </w:r>
      <w:r w:rsidRPr="00D42842">
        <w:rPr>
          <w:b/>
          <w:bCs/>
          <w:lang w:val="en-US"/>
        </w:rPr>
        <w:t>Environmental Engineering Science</w:t>
      </w:r>
      <w:r w:rsidRPr="00D42842">
        <w:rPr>
          <w:lang w:val="en-US"/>
        </w:rPr>
        <w:t>, v. 28, n. 1, p. 1–10. doi: 10.1089/ees.2010.0045, 2010.</w:t>
      </w:r>
    </w:p>
    <w:p w:rsidR="00D42842" w:rsidRPr="00D42842" w:rsidRDefault="00D42842" w:rsidP="00D42842">
      <w:pPr>
        <w:pStyle w:val="Bibliografia"/>
        <w:rPr>
          <w:lang w:val="en-US"/>
        </w:rPr>
      </w:pPr>
      <w:r w:rsidRPr="00D42842">
        <w:rPr>
          <w:lang w:val="en-US"/>
        </w:rPr>
        <w:t>HIOKI. LCR METER IM3536 Instruction Manual. . Retrieved from https://www.hioki.com/en/products/detail/?product_key=5824, 2014, November 1.</w:t>
      </w:r>
    </w:p>
    <w:p w:rsidR="00D42842" w:rsidRPr="00D42842" w:rsidRDefault="00D42842" w:rsidP="00D42842">
      <w:pPr>
        <w:pStyle w:val="Bibliografia"/>
        <w:rPr>
          <w:lang w:val="en-US"/>
        </w:rPr>
      </w:pPr>
      <w:r w:rsidRPr="00D42842">
        <w:rPr>
          <w:lang w:val="en-US"/>
        </w:rPr>
        <w:t xml:space="preserve">ICHISE, M.; NAGAYANAGI, Y.; KOJIMA, T. Application of pseudo-random signals and cross-correlation techniques in electroanalytical chemistry. </w:t>
      </w:r>
      <w:r w:rsidRPr="00D42842">
        <w:rPr>
          <w:b/>
          <w:bCs/>
          <w:lang w:val="en-US"/>
        </w:rPr>
        <w:t>Journal of Electroanalytical Chemistry and Interfacial Electrochemistry</w:t>
      </w:r>
      <w:r w:rsidRPr="00D42842">
        <w:rPr>
          <w:lang w:val="en-US"/>
        </w:rPr>
        <w:t>, v. 49, n. 2, p. 187–198. doi: 10.1016/S0022-0728(74)80226-3, 1974.</w:t>
      </w:r>
    </w:p>
    <w:p w:rsidR="00D42842" w:rsidRPr="00D42842" w:rsidRDefault="00D42842" w:rsidP="00D42842">
      <w:pPr>
        <w:pStyle w:val="Bibliografia"/>
        <w:rPr>
          <w:lang w:val="en-US"/>
        </w:rPr>
      </w:pPr>
      <w:r w:rsidRPr="00D42842">
        <w:rPr>
          <w:lang w:val="en-US"/>
        </w:rPr>
        <w:t xml:space="preserve">JAFFRIN, M. Y.; MOREL, H. Body fluid volumes measurements by impedance: A review of bioimpedance spectroscopy (BIS) and bioimpedance analysis (BIA) methods. </w:t>
      </w:r>
      <w:r w:rsidRPr="00D42842">
        <w:rPr>
          <w:b/>
          <w:bCs/>
          <w:lang w:val="en-US"/>
        </w:rPr>
        <w:t>Medical Engineering &amp; Physics</w:t>
      </w:r>
      <w:r w:rsidRPr="00D42842">
        <w:rPr>
          <w:lang w:val="en-US"/>
        </w:rPr>
        <w:t>, v. 30, n. 10, p. 1257–1269. doi: 10.1016/j.medengphy.2008.06.009, 2008.</w:t>
      </w:r>
    </w:p>
    <w:p w:rsidR="00D42842" w:rsidRPr="00D42842" w:rsidRDefault="00D42842" w:rsidP="00D42842">
      <w:pPr>
        <w:pStyle w:val="Bibliografia"/>
        <w:rPr>
          <w:lang w:val="en-US"/>
        </w:rPr>
      </w:pPr>
      <w:r w:rsidRPr="00D42842">
        <w:rPr>
          <w:lang w:val="en-US"/>
        </w:rPr>
        <w:t xml:space="preserve">KAUFMANN, S.; MALHOTRA, A.; ARDELT, G.; RYSCHKA, M. A high accuracy broadband measurement system for time resolved complex bioimpedance measurements. </w:t>
      </w:r>
      <w:r w:rsidRPr="00D42842">
        <w:rPr>
          <w:b/>
          <w:bCs/>
          <w:lang w:val="en-US"/>
        </w:rPr>
        <w:t>Physiological Measurement</w:t>
      </w:r>
      <w:r w:rsidRPr="00D42842">
        <w:rPr>
          <w:lang w:val="en-US"/>
        </w:rPr>
        <w:t>, v. 35, n. 6, p. 1163. doi: 10.1088/0967-3334/35/6/1163, 2014.</w:t>
      </w:r>
    </w:p>
    <w:p w:rsidR="00D42842" w:rsidRPr="00D42842" w:rsidRDefault="00D42842" w:rsidP="00D42842">
      <w:pPr>
        <w:pStyle w:val="Bibliografia"/>
        <w:rPr>
          <w:lang w:val="en-US"/>
        </w:rPr>
      </w:pPr>
      <w:r w:rsidRPr="00D42842">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D42842" w:rsidRPr="00D42842" w:rsidRDefault="00D42842" w:rsidP="00D42842">
      <w:pPr>
        <w:pStyle w:val="Bibliografia"/>
        <w:rPr>
          <w:lang w:val="en-US"/>
        </w:rPr>
      </w:pPr>
      <w:r w:rsidRPr="00D42842">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D42842" w:rsidRPr="00D42842" w:rsidRDefault="00D42842" w:rsidP="00D42842">
      <w:pPr>
        <w:pStyle w:val="Bibliografia"/>
        <w:rPr>
          <w:lang w:val="en-US"/>
        </w:rPr>
      </w:pPr>
      <w:r w:rsidRPr="00D42842">
        <w:rPr>
          <w:lang w:val="en-US"/>
        </w:rPr>
        <w:lastRenderedPageBreak/>
        <w:t xml:space="preserve">LATHI, B. P. (BHAGWANDAS P. </w:t>
      </w:r>
      <w:r w:rsidRPr="00D42842">
        <w:rPr>
          <w:b/>
          <w:bCs/>
          <w:lang w:val="en-US"/>
        </w:rPr>
        <w:t>Linear systems and signals</w:t>
      </w:r>
      <w:r w:rsidRPr="00D42842">
        <w:rPr>
          <w:lang w:val="en-US"/>
        </w:rPr>
        <w:t>. New York: Oxford Univ Press, 2005.</w:t>
      </w:r>
    </w:p>
    <w:p w:rsidR="00D42842" w:rsidRPr="00D42842" w:rsidRDefault="00D42842" w:rsidP="00D42842">
      <w:pPr>
        <w:pStyle w:val="Bibliografia"/>
        <w:rPr>
          <w:lang w:val="en-US"/>
        </w:rPr>
      </w:pPr>
      <w:r w:rsidRPr="00D42842">
        <w:rPr>
          <w:lang w:val="en-US"/>
        </w:rPr>
        <w:t xml:space="preserve">LIU, J.; QIAO, X.; WANG, M.; et al. The differential Howland current source with high signal to noise ratio for bioimpedance measurement system. </w:t>
      </w:r>
      <w:r w:rsidRPr="00D42842">
        <w:rPr>
          <w:b/>
          <w:bCs/>
          <w:lang w:val="en-US"/>
        </w:rPr>
        <w:t>Review of Scientific Instruments</w:t>
      </w:r>
      <w:r w:rsidRPr="00D42842">
        <w:rPr>
          <w:lang w:val="en-US"/>
        </w:rPr>
        <w:t>, v. 85, n. 5, p. 55111. doi: 10.1063/1.4878255, 2014.</w:t>
      </w:r>
    </w:p>
    <w:p w:rsidR="00D42842" w:rsidRPr="00D42842" w:rsidRDefault="00D42842" w:rsidP="00D42842">
      <w:pPr>
        <w:pStyle w:val="Bibliografia"/>
        <w:rPr>
          <w:lang w:val="en-US"/>
        </w:rPr>
      </w:pPr>
      <w:r w:rsidRPr="00D42842">
        <w:rPr>
          <w:lang w:val="en-US"/>
        </w:rPr>
        <w:t xml:space="preserve">MARGO, C.; KATRIB, J.; NADI, M.; ROUANE, A. A four-electrode low frequency impedance spectroscopy measurement system using the AD5933 measurement chip. </w:t>
      </w:r>
      <w:r w:rsidRPr="00D42842">
        <w:rPr>
          <w:b/>
          <w:bCs/>
          <w:lang w:val="en-US"/>
        </w:rPr>
        <w:t>Physiological Measurement</w:t>
      </w:r>
      <w:r w:rsidRPr="00D42842">
        <w:rPr>
          <w:lang w:val="en-US"/>
        </w:rPr>
        <w:t>, v. 34, n. 4, p. 391. doi: 10.1088/0967-3334/34/4/391, 2013.</w:t>
      </w:r>
    </w:p>
    <w:p w:rsidR="00D42842" w:rsidRPr="00D42842" w:rsidRDefault="00D42842" w:rsidP="00D42842">
      <w:pPr>
        <w:pStyle w:val="Bibliografia"/>
        <w:rPr>
          <w:lang w:val="en-US"/>
        </w:rPr>
      </w:pPr>
      <w:r w:rsidRPr="00D42842">
        <w:rPr>
          <w:lang w:val="en-US"/>
        </w:rPr>
        <w:t xml:space="preserve">MARTINSEN, O. G.; GRIMNES, S. </w:t>
      </w:r>
      <w:r w:rsidRPr="00D42842">
        <w:rPr>
          <w:b/>
          <w:bCs/>
          <w:lang w:val="en-US"/>
        </w:rPr>
        <w:t>Bioimpedance and Bioelectricity Basics, Second Edition</w:t>
      </w:r>
      <w:r w:rsidRPr="00D42842">
        <w:rPr>
          <w:lang w:val="en-US"/>
        </w:rPr>
        <w:t>. 2 edition ed. London: Academic Press, 2008.</w:t>
      </w:r>
    </w:p>
    <w:p w:rsidR="00D42842" w:rsidRPr="00D42842" w:rsidRDefault="00D42842" w:rsidP="00D42842">
      <w:pPr>
        <w:pStyle w:val="Bibliografia"/>
        <w:rPr>
          <w:lang w:val="en-US"/>
        </w:rPr>
      </w:pPr>
      <w:r w:rsidRPr="00D42842">
        <w:rPr>
          <w:lang w:val="en-US"/>
        </w:rPr>
        <w:t xml:space="preserve">MARTINSEN, Ø. G.; GRIMNES, S. The concept of transfer impedance in bioimpedance measurements. In: J. V. Sloten; P. Verdonck; M. Nyssen; J. Haueisen (Eds.); </w:t>
      </w:r>
      <w:r w:rsidRPr="00D42842">
        <w:rPr>
          <w:b/>
          <w:bCs/>
          <w:lang w:val="en-US"/>
        </w:rPr>
        <w:t>4th European Conference of the International Federation for Medical and Biological Engineering</w:t>
      </w:r>
      <w:r w:rsidRPr="00D42842">
        <w:rPr>
          <w:lang w:val="en-US"/>
        </w:rPr>
        <w:t>, IFMBE Proceedings. p.1078–1079. Springer Berlin Heidelberg. Retrieved October 30, 2014, from http://link.springer.com/chapter/10.1007/978-3-540-89208-3_257, 2009.</w:t>
      </w:r>
    </w:p>
    <w:p w:rsidR="00D42842" w:rsidRPr="00D42842" w:rsidRDefault="00D42842" w:rsidP="00D42842">
      <w:pPr>
        <w:pStyle w:val="Bibliografia"/>
        <w:rPr>
          <w:lang w:val="en-US"/>
        </w:rPr>
      </w:pPr>
      <w:r w:rsidRPr="00D42842">
        <w:rPr>
          <w:lang w:val="en-US"/>
        </w:rPr>
        <w:t xml:space="preserve">MIN, M.; LAND, R.; PAAVLE, T.; et al. Broadband spectroscopy of dynamic impedances with short chirp pulses. </w:t>
      </w:r>
      <w:r w:rsidRPr="00D42842">
        <w:rPr>
          <w:b/>
          <w:bCs/>
          <w:lang w:val="en-US"/>
        </w:rPr>
        <w:t>Physiological Measurement</w:t>
      </w:r>
      <w:r w:rsidRPr="00D42842">
        <w:rPr>
          <w:lang w:val="en-US"/>
        </w:rPr>
        <w:t>, v. 32, n. 7, p. 945. doi: 10.1088/0967-3334/32/7/S16, 2011.</w:t>
      </w:r>
    </w:p>
    <w:p w:rsidR="00D42842" w:rsidRPr="00D42842" w:rsidRDefault="00D42842" w:rsidP="00D42842">
      <w:pPr>
        <w:pStyle w:val="Bibliografia"/>
        <w:rPr>
          <w:lang w:val="en-US"/>
        </w:rPr>
      </w:pPr>
      <w:r w:rsidRPr="00D42842">
        <w:rPr>
          <w:lang w:val="en-US"/>
        </w:rPr>
        <w:t xml:space="preserve">MIN, M.; LAND, R.; PAAVLE, T.; PARVE, T.; ANNUS, P. Broadband spectroscopy of a dynamic impedance. </w:t>
      </w:r>
      <w:r w:rsidRPr="00D42842">
        <w:rPr>
          <w:b/>
          <w:bCs/>
          <w:lang w:val="en-US"/>
        </w:rPr>
        <w:t>Journal of Physics: Conference Series</w:t>
      </w:r>
      <w:r w:rsidRPr="00D42842">
        <w:rPr>
          <w:lang w:val="en-US"/>
        </w:rPr>
        <w:t>, v. 224, n. 1, p. 12109. doi: 10.1088/1742-6596/224/1/012109, 2010.</w:t>
      </w:r>
    </w:p>
    <w:p w:rsidR="00D42842" w:rsidRPr="00D42842" w:rsidRDefault="00D42842" w:rsidP="00D42842">
      <w:pPr>
        <w:pStyle w:val="Bibliografia"/>
        <w:rPr>
          <w:lang w:val="en-US"/>
        </w:rPr>
      </w:pPr>
      <w:r w:rsidRPr="00D42842">
        <w:rPr>
          <w:lang w:val="en-US"/>
        </w:rPr>
        <w:t xml:space="preserve">MIN, M.; PAAVLE, T.; ANNUS, P.; LAND, R. Rectangular wave excitation in wideband bioimpedance spectroscopy. IEEE International Workshop on Medical Measurements and Applications, 2009. MeMeA 2009. </w:t>
      </w:r>
      <w:r w:rsidRPr="00D42842">
        <w:rPr>
          <w:b/>
          <w:bCs/>
          <w:lang w:val="en-US"/>
        </w:rPr>
        <w:t xml:space="preserve"> Anais... </w:t>
      </w:r>
      <w:r w:rsidRPr="00D42842">
        <w:rPr>
          <w:lang w:val="en-US"/>
        </w:rPr>
        <w:t>. p.268–271. doi: 10.1109/MEMEA.2009.5167998, 2009.</w:t>
      </w:r>
    </w:p>
    <w:p w:rsidR="00D42842" w:rsidRPr="00D42842" w:rsidRDefault="00D42842" w:rsidP="00D42842">
      <w:pPr>
        <w:pStyle w:val="Bibliografia"/>
        <w:rPr>
          <w:lang w:val="en-US"/>
        </w:rPr>
      </w:pPr>
      <w:r>
        <w:t xml:space="preserve">MOHAMADOU, Y.; OH, T. I.; WI, H.; et al. </w:t>
      </w:r>
      <w:r w:rsidRPr="00D42842">
        <w:rPr>
          <w:lang w:val="en-US"/>
        </w:rPr>
        <w:t xml:space="preserve">Performance evaluation of wideband bio-impedance spectroscopy using constant voltage source and constant current source. </w:t>
      </w:r>
      <w:r w:rsidRPr="00D42842">
        <w:rPr>
          <w:b/>
          <w:bCs/>
          <w:lang w:val="en-US"/>
        </w:rPr>
        <w:t>Measurement Science and Technology</w:t>
      </w:r>
      <w:r w:rsidRPr="00D42842">
        <w:rPr>
          <w:lang w:val="en-US"/>
        </w:rPr>
        <w:t>, v. 23, n. 10, p. 105703. doi: 10.1088/0957-0233/23/10/105703, 2012.</w:t>
      </w:r>
    </w:p>
    <w:p w:rsidR="00D42842" w:rsidRPr="00D42842" w:rsidRDefault="00D42842" w:rsidP="00D42842">
      <w:pPr>
        <w:pStyle w:val="Bibliografia"/>
        <w:rPr>
          <w:lang w:val="en-US"/>
        </w:rPr>
      </w:pPr>
      <w:r w:rsidRPr="00D42842">
        <w:rPr>
          <w:lang w:val="en-US"/>
        </w:rPr>
        <w:t xml:space="preserve">NEVES, C. E. B.; SOUZA, M. N. A method for bio-electrical impedance analysis based on a step-voltage response. </w:t>
      </w:r>
      <w:r w:rsidRPr="00D42842">
        <w:rPr>
          <w:b/>
          <w:bCs/>
          <w:lang w:val="en-US"/>
        </w:rPr>
        <w:t>Physiological Measurement</w:t>
      </w:r>
      <w:r w:rsidRPr="00D42842">
        <w:rPr>
          <w:lang w:val="en-US"/>
        </w:rPr>
        <w:t>, v. 21, n. 3, p. 395. doi: 10.1088/0967-3334/21/3/305, 2000.</w:t>
      </w:r>
    </w:p>
    <w:p w:rsidR="00D42842" w:rsidRPr="00D42842" w:rsidRDefault="00D42842" w:rsidP="00D42842">
      <w:pPr>
        <w:pStyle w:val="Bibliografia"/>
        <w:rPr>
          <w:lang w:val="en-US"/>
        </w:rPr>
      </w:pPr>
      <w:r w:rsidRPr="00D42842">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D42842">
        <w:rPr>
          <w:b/>
          <w:bCs/>
          <w:lang w:val="en-US"/>
        </w:rPr>
        <w:t xml:space="preserve"> Anais... </w:t>
      </w:r>
      <w:r w:rsidRPr="00D42842">
        <w:rPr>
          <w:lang w:val="en-US"/>
        </w:rPr>
        <w:t>. p.853–856. doi: 10.1109/IEMBS.2009.5332630, 2009.</w:t>
      </w:r>
    </w:p>
    <w:p w:rsidR="00D42842" w:rsidRPr="00D42842" w:rsidRDefault="00D42842" w:rsidP="00D42842">
      <w:pPr>
        <w:pStyle w:val="Bibliografia"/>
        <w:rPr>
          <w:lang w:val="en-US"/>
        </w:rPr>
      </w:pPr>
      <w:r w:rsidRPr="00D42842">
        <w:rPr>
          <w:lang w:val="en-US"/>
        </w:rPr>
        <w:t>NEWMAN, D. J. An L1 extremal problem for polynomials. , p. 1287–90, 1965.</w:t>
      </w:r>
    </w:p>
    <w:p w:rsidR="00D42842" w:rsidRPr="00D42842" w:rsidRDefault="00D42842" w:rsidP="00D42842">
      <w:pPr>
        <w:pStyle w:val="Bibliografia"/>
        <w:rPr>
          <w:lang w:val="en-US"/>
        </w:rPr>
      </w:pPr>
      <w:r w:rsidRPr="00D42842">
        <w:rPr>
          <w:lang w:val="en-US"/>
        </w:rPr>
        <w:t>NXP SEMICONDUCTORS. LPC4370 - Product Datasheet. , 2013, October 21.</w:t>
      </w:r>
    </w:p>
    <w:p w:rsidR="00D42842" w:rsidRPr="00D42842" w:rsidRDefault="00D42842" w:rsidP="00D42842">
      <w:pPr>
        <w:pStyle w:val="Bibliografia"/>
        <w:rPr>
          <w:lang w:val="en-US"/>
        </w:rPr>
      </w:pPr>
      <w:r w:rsidRPr="00D42842">
        <w:rPr>
          <w:lang w:val="en-US"/>
        </w:rPr>
        <w:t>NXP SEMICONDUCTORS. UM10503 LPC43xx ARM Cortex-M4/M0 multi-core microcontroller - User Manual Rev.1.9. , 2015, February 18.</w:t>
      </w:r>
    </w:p>
    <w:p w:rsidR="00D42842" w:rsidRPr="00D42842" w:rsidRDefault="00D42842" w:rsidP="00D42842">
      <w:pPr>
        <w:pStyle w:val="Bibliografia"/>
        <w:rPr>
          <w:lang w:val="en-US"/>
        </w:rPr>
      </w:pPr>
      <w:r w:rsidRPr="00D42842">
        <w:rPr>
          <w:lang w:val="en-US"/>
        </w:rPr>
        <w:t xml:space="preserve">PAAVLE, T.; MIN, M. Rectangular-wave chirps for broadband measurement: Spectra and energy. Electronics Conference (BEC), 2012 13th Biennial Baltic. </w:t>
      </w:r>
      <w:r w:rsidRPr="00D42842">
        <w:rPr>
          <w:b/>
          <w:bCs/>
          <w:lang w:val="en-US"/>
        </w:rPr>
        <w:t xml:space="preserve"> Anais... </w:t>
      </w:r>
      <w:r w:rsidRPr="00D42842">
        <w:rPr>
          <w:lang w:val="en-US"/>
        </w:rPr>
        <w:t>. p.195–198. doi: 10.1109/BEC.2012.6376850, 2012a.</w:t>
      </w:r>
    </w:p>
    <w:p w:rsidR="00D42842" w:rsidRPr="00D42842" w:rsidRDefault="00D42842" w:rsidP="00D42842">
      <w:pPr>
        <w:pStyle w:val="Bibliografia"/>
        <w:rPr>
          <w:lang w:val="en-US"/>
        </w:rPr>
      </w:pPr>
      <w:r w:rsidRPr="00D42842">
        <w:rPr>
          <w:lang w:val="en-US"/>
        </w:rPr>
        <w:lastRenderedPageBreak/>
        <w:t xml:space="preserve">PAAVLE, T.; MIN, M. Discrete-level broadband excitation signals: binary/ternary chirps/Diskretaus lygio placiajuosciai dvigubi arba trigubi cirskimo suzadinimo signalai. </w:t>
      </w:r>
      <w:r w:rsidRPr="00D42842">
        <w:rPr>
          <w:b/>
          <w:bCs/>
          <w:lang w:val="en-US"/>
        </w:rPr>
        <w:t>Elektronika ir Elektrotechnika</w:t>
      </w:r>
      <w:r w:rsidRPr="00D42842">
        <w:rPr>
          <w:lang w:val="en-US"/>
        </w:rPr>
        <w:t>, , n. 6 (122), p. 23+, 2012b.</w:t>
      </w:r>
    </w:p>
    <w:p w:rsidR="00D42842" w:rsidRPr="00D42842" w:rsidRDefault="00D42842" w:rsidP="00D42842">
      <w:pPr>
        <w:pStyle w:val="Bibliografia"/>
        <w:rPr>
          <w:lang w:val="en-US"/>
        </w:rPr>
      </w:pPr>
      <w:r w:rsidRPr="00D42842">
        <w:rPr>
          <w:lang w:val="en-US"/>
        </w:rPr>
        <w:t xml:space="preserve">PAAVLE, T.; MIN, M.; ANNUS, P.; et al. Wideband object identification with rectangular wave chirp excitation. European Conference on Circuit Theory and Design, 2009. ECCTD 2009. </w:t>
      </w:r>
      <w:r w:rsidRPr="00D42842">
        <w:rPr>
          <w:b/>
          <w:bCs/>
          <w:lang w:val="en-US"/>
        </w:rPr>
        <w:t xml:space="preserve"> Anais... </w:t>
      </w:r>
      <w:r w:rsidRPr="00D42842">
        <w:rPr>
          <w:lang w:val="en-US"/>
        </w:rPr>
        <w:t>. p.421–424. doi: 10.1109/ECCTD.2009.5275007, 2009.</w:t>
      </w:r>
    </w:p>
    <w:p w:rsidR="00D42842" w:rsidRPr="00D42842" w:rsidRDefault="00D42842" w:rsidP="00D42842">
      <w:pPr>
        <w:pStyle w:val="Bibliografia"/>
        <w:rPr>
          <w:lang w:val="en-US"/>
        </w:rPr>
      </w:pPr>
      <w:r w:rsidRPr="00D42842">
        <w:rPr>
          <w:lang w:val="en-US"/>
        </w:rPr>
        <w:t xml:space="preserve">PINTELON, R.; SCHOUKENS, J. </w:t>
      </w:r>
      <w:r w:rsidRPr="00D42842">
        <w:rPr>
          <w:b/>
          <w:bCs/>
          <w:lang w:val="en-US"/>
        </w:rPr>
        <w:t>System Identification: A Frequency Domain Approach</w:t>
      </w:r>
      <w:r w:rsidRPr="00D42842">
        <w:rPr>
          <w:lang w:val="en-US"/>
        </w:rPr>
        <w:t>. 2 edition ed. Hoboken, N.J: Wiley-IEEE Press, 2012.</w:t>
      </w:r>
    </w:p>
    <w:p w:rsidR="00D42842" w:rsidRPr="00D42842" w:rsidRDefault="00D42842" w:rsidP="00D42842">
      <w:pPr>
        <w:pStyle w:val="Bibliografia"/>
        <w:rPr>
          <w:lang w:val="en-US"/>
        </w:rPr>
      </w:pPr>
      <w:r w:rsidRPr="00D42842">
        <w:rPr>
          <w:lang w:val="en-US"/>
        </w:rPr>
        <w:t xml:space="preserve">POLLAKOWSKI, M.; ERMERT, H. Chirp signal matching and signal power optimization in pulse-echo mode ultrasonic nondestructive testing. </w:t>
      </w:r>
      <w:r w:rsidRPr="00D42842">
        <w:rPr>
          <w:b/>
          <w:bCs/>
          <w:lang w:val="en-US"/>
        </w:rPr>
        <w:t>IEEE Transactions on Ultrasonics, Ferroelectrics, and Frequency Control</w:t>
      </w:r>
      <w:r w:rsidRPr="00D42842">
        <w:rPr>
          <w:lang w:val="en-US"/>
        </w:rPr>
        <w:t>, v. 41, n. 5, p. 655–659. doi: 10.1109/58.308500, 1994.</w:t>
      </w:r>
    </w:p>
    <w:p w:rsidR="00D42842" w:rsidRPr="00D42842" w:rsidRDefault="00D42842" w:rsidP="00D42842">
      <w:pPr>
        <w:pStyle w:val="Bibliografia"/>
        <w:rPr>
          <w:lang w:val="en-US"/>
        </w:rPr>
      </w:pPr>
      <w:r w:rsidRPr="00D42842">
        <w:rPr>
          <w:lang w:val="en-US"/>
        </w:rPr>
        <w:t xml:space="preserve">RADKE, S. M.; ALOCILJA, E. C. A high density microelectrode array biosensor for detection of E. coli O157:H7. </w:t>
      </w:r>
      <w:r w:rsidRPr="00D42842">
        <w:rPr>
          <w:b/>
          <w:bCs/>
          <w:lang w:val="en-US"/>
        </w:rPr>
        <w:t>Biosensors and Bioelectronics</w:t>
      </w:r>
      <w:r w:rsidRPr="00D42842">
        <w:rPr>
          <w:lang w:val="en-US"/>
        </w:rPr>
        <w:t>, Selected Papers from the Eighth World Congress on Biosensors, Part I., v. 20, n. 8, p. 1662–1667. doi: 10.1016/j.bios.2004.07.021, 2005.</w:t>
      </w:r>
    </w:p>
    <w:p w:rsidR="00D42842" w:rsidRPr="00D42842" w:rsidRDefault="00D42842" w:rsidP="00D42842">
      <w:pPr>
        <w:pStyle w:val="Bibliografia"/>
        <w:rPr>
          <w:lang w:val="en-US"/>
        </w:rPr>
      </w:pPr>
      <w:r w:rsidRPr="00D42842">
        <w:rPr>
          <w:lang w:val="en-US"/>
        </w:rPr>
        <w:t xml:space="preserve">SANCHEZ, B.; PRAVEEN, A.; BARTOLOME, E.; SOUNDARAPANDIAN, K.; BRAGOS, R. Minimal implementation of an AFE4300-based spectrometer for electrical impedance spectroscopy measurements. </w:t>
      </w:r>
      <w:r w:rsidRPr="00D42842">
        <w:rPr>
          <w:b/>
          <w:bCs/>
          <w:lang w:val="en-US"/>
        </w:rPr>
        <w:t>Journal of Physics: Conference Series</w:t>
      </w:r>
      <w:r w:rsidRPr="00D42842">
        <w:rPr>
          <w:lang w:val="en-US"/>
        </w:rPr>
        <w:t>, v. 434, n. 1, p. 12014. doi: 10.1088/1742-6596/434/1/012014, 2013.</w:t>
      </w:r>
    </w:p>
    <w:p w:rsidR="00D42842" w:rsidRPr="00D42842" w:rsidRDefault="00D42842" w:rsidP="00D42842">
      <w:pPr>
        <w:pStyle w:val="Bibliografia"/>
        <w:rPr>
          <w:lang w:val="en-US"/>
        </w:rPr>
      </w:pPr>
      <w:r w:rsidRPr="00D42842">
        <w:rPr>
          <w:lang w:val="en-US"/>
        </w:rPr>
        <w:t xml:space="preserve">SANCHEZ, B.; VANDERSTEEN, G.; BRAGOS, R.; SCHOUKENS, J. Basics of broadband impedance spectroscopy measurements using periodic excitations. </w:t>
      </w:r>
      <w:r w:rsidRPr="00D42842">
        <w:rPr>
          <w:b/>
          <w:bCs/>
          <w:lang w:val="en-US"/>
        </w:rPr>
        <w:t>Measurement Science and Technology</w:t>
      </w:r>
      <w:r w:rsidRPr="00D42842">
        <w:rPr>
          <w:lang w:val="en-US"/>
        </w:rPr>
        <w:t>, v. 23, n. 10, p. 105501. doi: 10.1088/0957-0233/23/10/105501, 2012.</w:t>
      </w:r>
    </w:p>
    <w:p w:rsidR="00D42842" w:rsidRPr="00D42842" w:rsidRDefault="00D42842" w:rsidP="00D42842">
      <w:pPr>
        <w:pStyle w:val="Bibliografia"/>
        <w:rPr>
          <w:lang w:val="en-US"/>
        </w:rPr>
      </w:pPr>
      <w:r w:rsidRPr="00D42842">
        <w:rPr>
          <w:lang w:val="en-US"/>
        </w:rPr>
        <w:t xml:space="preserve">SCHOUKENS, J.; PINTELON, R.; VAN DER OUDERAA, E.; RENNEBOOG, J. Survey of excitation signals for FFT based signal analyzers. </w:t>
      </w:r>
      <w:r w:rsidRPr="00D42842">
        <w:rPr>
          <w:b/>
          <w:bCs/>
          <w:lang w:val="en-US"/>
        </w:rPr>
        <w:t>IEEE Transactions on Instrumentation and Measurement</w:t>
      </w:r>
      <w:r w:rsidRPr="00D42842">
        <w:rPr>
          <w:lang w:val="en-US"/>
        </w:rPr>
        <w:t>, v. 37, n. 3, p. 342–352. doi: 10.1109/19.7453, 1988.</w:t>
      </w:r>
    </w:p>
    <w:p w:rsidR="00D42842" w:rsidRPr="00D42842" w:rsidRDefault="00D42842" w:rsidP="00D42842">
      <w:pPr>
        <w:pStyle w:val="Bibliografia"/>
        <w:rPr>
          <w:lang w:val="en-US"/>
        </w:rPr>
      </w:pPr>
      <w:r w:rsidRPr="00D42842">
        <w:rPr>
          <w:lang w:val="en-US"/>
        </w:rPr>
        <w:t xml:space="preserve">SCHROEDER, M. Synthesis of low-peak-factor signals and binary sequences with low autocorrelation (Corresp.). </w:t>
      </w:r>
      <w:r w:rsidRPr="00D42842">
        <w:rPr>
          <w:b/>
          <w:bCs/>
          <w:lang w:val="en-US"/>
        </w:rPr>
        <w:t>IEEE Transactions on Information Theory</w:t>
      </w:r>
      <w:r w:rsidRPr="00D42842">
        <w:rPr>
          <w:lang w:val="en-US"/>
        </w:rPr>
        <w:t>, v. 16, n. 1, p. 85–89. doi: 10.1109/TIT.1970.1054411, 1970.</w:t>
      </w:r>
    </w:p>
    <w:p w:rsidR="00D42842" w:rsidRPr="00D42842" w:rsidRDefault="00D42842" w:rsidP="00D42842">
      <w:pPr>
        <w:pStyle w:val="Bibliografia"/>
        <w:rPr>
          <w:lang w:val="en-US"/>
        </w:rPr>
      </w:pPr>
      <w:r w:rsidRPr="00D42842">
        <w:rPr>
          <w:lang w:val="en-US"/>
        </w:rPr>
        <w:t>SOLARTRON ANALYTICAL. Model 1260A Impedance/Gain-phase Analyzer. . Retrieved November 7, 2014, from http://www.solartronanalytical.com/Material-Test-Systems/Model-1260A-Impedance-Gain-phase-Analyzer.aspx, 2012.</w:t>
      </w:r>
    </w:p>
    <w:p w:rsidR="00D42842" w:rsidRPr="00D42842" w:rsidRDefault="00D42842" w:rsidP="00D42842">
      <w:pPr>
        <w:pStyle w:val="Bibliografia"/>
        <w:rPr>
          <w:lang w:val="en-US"/>
        </w:rPr>
      </w:pPr>
      <w:r>
        <w:t xml:space="preserve">SOUZA, A. F. C.; PINO, A. V.; SOUZA, M. N. Desenvolvimento de fonte de corrente controlada por tensão para analisador de bioimpedância banda-larga. . </w:t>
      </w:r>
      <w:r w:rsidRPr="00D42842">
        <w:rPr>
          <w:lang w:val="en-US"/>
        </w:rPr>
        <w:t>Foz do Iguaçu - Brasil, 2016.</w:t>
      </w:r>
    </w:p>
    <w:p w:rsidR="00D42842" w:rsidRPr="00D42842" w:rsidRDefault="00D42842" w:rsidP="00D42842">
      <w:pPr>
        <w:pStyle w:val="Bibliografia"/>
        <w:rPr>
          <w:lang w:val="en-US"/>
        </w:rPr>
      </w:pPr>
      <w:r w:rsidRPr="00D42842">
        <w:rPr>
          <w:lang w:val="en-US"/>
        </w:rPr>
        <w:t xml:space="preserve">STIZ, R. A.; BERTEMES, P.; RAMOS, A.; VINCENCE, V. C. Wide Band Howland Bipolar Current Source using AGC Amplifier. </w:t>
      </w:r>
      <w:r w:rsidRPr="00D42842">
        <w:rPr>
          <w:b/>
          <w:bCs/>
          <w:lang w:val="en-US"/>
        </w:rPr>
        <w:t>IEEE Latin America Transactions</w:t>
      </w:r>
      <w:r w:rsidRPr="00D42842">
        <w:rPr>
          <w:lang w:val="en-US"/>
        </w:rPr>
        <w:t>, v. 7, n. 5, p. 514–518. doi: 10.1109/TLA.2009.5361187, 2009.</w:t>
      </w:r>
    </w:p>
    <w:p w:rsidR="00D42842" w:rsidRPr="00D42842" w:rsidRDefault="00D42842" w:rsidP="00D42842">
      <w:pPr>
        <w:pStyle w:val="Bibliografia"/>
        <w:rPr>
          <w:lang w:val="en-US"/>
        </w:rPr>
      </w:pPr>
      <w:r w:rsidRPr="00D42842">
        <w:rPr>
          <w:lang w:val="en-US"/>
        </w:rPr>
        <w:t xml:space="preserve">STOJADINOVIC, A.; NISSAN, A.; GALLIMIDI, Z.; et al. Electrical Impedance Scanning for the Early Detection of Breast Cancer in Young Women: Preliminary Results of a Multicenter Prospective Clinical Trial. </w:t>
      </w:r>
      <w:r w:rsidRPr="00D42842">
        <w:rPr>
          <w:b/>
          <w:bCs/>
          <w:lang w:val="en-US"/>
        </w:rPr>
        <w:t>Journal of Clinical Oncology</w:t>
      </w:r>
      <w:r w:rsidRPr="00D42842">
        <w:rPr>
          <w:lang w:val="en-US"/>
        </w:rPr>
        <w:t>, v. 23, n. 12, p. 2703–2715. doi: 10.1200/JCO.2005.06.155, 2005.</w:t>
      </w:r>
    </w:p>
    <w:p w:rsidR="00D42842" w:rsidRPr="00D42842" w:rsidRDefault="00D42842" w:rsidP="00D42842">
      <w:pPr>
        <w:pStyle w:val="Bibliografia"/>
        <w:rPr>
          <w:lang w:val="en-US"/>
        </w:rPr>
      </w:pPr>
      <w:r w:rsidRPr="00D42842">
        <w:rPr>
          <w:lang w:val="en-US"/>
        </w:rPr>
        <w:t xml:space="preserve">SUN, T.; GAWAD, S.; BERNABINI, C.; GREEN, N. G.; MORGAN, H. Broadband single cell impedance spectroscopy using maximum length sequences: theoretical analysis and </w:t>
      </w:r>
      <w:r w:rsidRPr="00D42842">
        <w:rPr>
          <w:lang w:val="en-US"/>
        </w:rPr>
        <w:lastRenderedPageBreak/>
        <w:t xml:space="preserve">practical considerations. </w:t>
      </w:r>
      <w:r w:rsidRPr="00D42842">
        <w:rPr>
          <w:b/>
          <w:bCs/>
          <w:lang w:val="en-US"/>
        </w:rPr>
        <w:t>Measurement Science and Technology</w:t>
      </w:r>
      <w:r w:rsidRPr="00D42842">
        <w:rPr>
          <w:lang w:val="en-US"/>
        </w:rPr>
        <w:t>, v. 18, n. 9, p. 2859. doi: 10.1088/0957-0233/18/9/015, 2007.</w:t>
      </w:r>
    </w:p>
    <w:p w:rsidR="00D42842" w:rsidRPr="00D42842" w:rsidRDefault="00D42842" w:rsidP="00D42842">
      <w:pPr>
        <w:pStyle w:val="Bibliografia"/>
        <w:rPr>
          <w:lang w:val="en-US"/>
        </w:rPr>
      </w:pPr>
      <w:r w:rsidRPr="00D42842">
        <w:rPr>
          <w:lang w:val="en-US"/>
        </w:rPr>
        <w:t xml:space="preserve">SUN, T.; HOLMES, D.; GAWAD, S.; GREEN, N. G.; MORGAN, H. High speed multi-frequency impedance analysis of single particles in a microfluidic cytometer using maximum length sequences. </w:t>
      </w:r>
      <w:r w:rsidRPr="00D42842">
        <w:rPr>
          <w:b/>
          <w:bCs/>
          <w:lang w:val="en-US"/>
        </w:rPr>
        <w:t>Lab on a Chip</w:t>
      </w:r>
      <w:r w:rsidRPr="00D42842">
        <w:rPr>
          <w:lang w:val="en-US"/>
        </w:rPr>
        <w:t>, v. 7, n. 8, p. 1034–1040. doi: 10.1039/B703546B, 2007.</w:t>
      </w:r>
    </w:p>
    <w:p w:rsidR="00D42842" w:rsidRPr="00D42842" w:rsidRDefault="00D42842" w:rsidP="00D42842">
      <w:pPr>
        <w:pStyle w:val="Bibliografia"/>
        <w:rPr>
          <w:lang w:val="en-US"/>
        </w:rPr>
      </w:pPr>
      <w:r w:rsidRPr="00D42842">
        <w:rPr>
          <w:lang w:val="en-US"/>
        </w:rPr>
        <w:t>TEXAS INSTRUMENTS. Wide Bandwidth Operational Transconductance Amplifier (OTA) (Rev. G) - opa861.pdf. . Retrieved March 8, 2016, from http://www.ti.com/lit/ds/symlink/opa861.pdf, 2005, August.</w:t>
      </w:r>
    </w:p>
    <w:p w:rsidR="00D42842" w:rsidRPr="00D42842" w:rsidRDefault="00D42842" w:rsidP="00D42842">
      <w:pPr>
        <w:pStyle w:val="Bibliografia"/>
        <w:rPr>
          <w:lang w:val="en-US"/>
        </w:rPr>
      </w:pPr>
      <w:r w:rsidRPr="00D42842">
        <w:rPr>
          <w:lang w:val="en-US"/>
        </w:rPr>
        <w:t>TEXAS INSTRUMENTS. AFE4300 | Medical Analog Front End | Analog Front End (AFE) | Description &amp; parametrics. . Retrieved November 7, 2014, from http://www.ti.com/product/afe4300, 2012.</w:t>
      </w:r>
    </w:p>
    <w:p w:rsidR="00D42842" w:rsidRPr="00D42842" w:rsidRDefault="00D42842" w:rsidP="00D42842">
      <w:pPr>
        <w:pStyle w:val="Bibliografia"/>
        <w:rPr>
          <w:lang w:val="en-US"/>
        </w:rPr>
      </w:pPr>
      <w:r w:rsidRPr="00D42842">
        <w:rPr>
          <w:lang w:val="en-US"/>
        </w:rPr>
        <w:t xml:space="preserve">VAN DEN BOS, A. A new method for synthesis of low-peak-factor signals. </w:t>
      </w:r>
      <w:r w:rsidRPr="00D42842">
        <w:rPr>
          <w:b/>
          <w:bCs/>
          <w:lang w:val="en-US"/>
        </w:rPr>
        <w:t>IEEE Transactions on Acoustics, Speech and Signal Processing</w:t>
      </w:r>
      <w:r w:rsidRPr="00D42842">
        <w:rPr>
          <w:lang w:val="en-US"/>
        </w:rPr>
        <w:t>, v. 35, n. 1, p. 120–122. doi: 10.1109/TASSP.1987.1165028, 1987.</w:t>
      </w:r>
    </w:p>
    <w:p w:rsidR="00D42842" w:rsidRPr="00D42842" w:rsidRDefault="00D42842" w:rsidP="00D42842">
      <w:pPr>
        <w:pStyle w:val="Bibliografia"/>
        <w:rPr>
          <w:lang w:val="en-US"/>
        </w:rPr>
      </w:pPr>
      <w:r w:rsidRPr="00D42842">
        <w:rPr>
          <w:lang w:val="en-US"/>
        </w:rPr>
        <w:t xml:space="preserve">VAN DER OUDERAA, E.; SCHOUKENS, J.; RENNEBOOG, J. Peak factor minimization using a time-frequency domain swapping algorithm. </w:t>
      </w:r>
      <w:r w:rsidRPr="00D42842">
        <w:rPr>
          <w:b/>
          <w:bCs/>
          <w:lang w:val="en-US"/>
        </w:rPr>
        <w:t>IEEE Transactions on Instrumentation and Measurement</w:t>
      </w:r>
      <w:r w:rsidRPr="00D42842">
        <w:rPr>
          <w:lang w:val="en-US"/>
        </w:rPr>
        <w:t>, v. 37, n. 1, p. 145–147. doi: 10.1109/19.2684, 1988.</w:t>
      </w:r>
    </w:p>
    <w:p w:rsidR="00D42842" w:rsidRPr="00D42842" w:rsidRDefault="00D42842" w:rsidP="00D42842">
      <w:pPr>
        <w:pStyle w:val="Bibliografia"/>
        <w:rPr>
          <w:lang w:val="en-US"/>
        </w:rPr>
      </w:pPr>
      <w:r w:rsidRPr="00D42842">
        <w:rPr>
          <w:lang w:val="en-US"/>
        </w:rPr>
        <w:t>XITRON TECHNOLOGIES. Hydra 4200 Brochure. . Retrieved November 7, 2014, from http://www.xitrontech.com/assets/002/5853.pdf, 2007.</w:t>
      </w:r>
    </w:p>
    <w:p w:rsidR="00D42842" w:rsidRPr="00D42842" w:rsidRDefault="00D42842" w:rsidP="00D42842">
      <w:pPr>
        <w:pStyle w:val="Bibliografia"/>
        <w:rPr>
          <w:lang w:val="en-US"/>
        </w:rPr>
      </w:pPr>
      <w:r w:rsidRPr="00D42842">
        <w:rPr>
          <w:lang w:val="en-US"/>
        </w:rPr>
        <w:t xml:space="preserve">YATCHEV, I.; MATEEV, V.; MARINOVA, I. Live tissue electromagnetic properties characterization. </w:t>
      </w:r>
      <w:r w:rsidRPr="00D42842">
        <w:rPr>
          <w:b/>
          <w:bCs/>
          <w:lang w:val="en-US"/>
        </w:rPr>
        <w:t>International Journal of Applied Electromagnetics &amp; Mechanics</w:t>
      </w:r>
      <w:r w:rsidRPr="00D42842">
        <w:rPr>
          <w:lang w:val="en-US"/>
        </w:rPr>
        <w:t>, v. 37, n. 2/3, p. 181–187, 2011.</w:t>
      </w:r>
    </w:p>
    <w:p w:rsidR="00D42842" w:rsidRPr="00D42842" w:rsidRDefault="00D42842" w:rsidP="00D42842">
      <w:pPr>
        <w:pStyle w:val="Bibliografia"/>
        <w:rPr>
          <w:lang w:val="en-US"/>
        </w:rPr>
      </w:pPr>
      <w:r w:rsidRPr="00D42842">
        <w:rPr>
          <w:lang w:val="en-US"/>
        </w:rPr>
        <w:t xml:space="preserve">YOO, P. J.; LEE, D. H.; OH, T. I.; WOO, E. J. Wideband bio-impedance spectroscopy using voltage source and tetra-polar electrode configuration. </w:t>
      </w:r>
      <w:r w:rsidRPr="00D42842">
        <w:rPr>
          <w:b/>
          <w:bCs/>
          <w:lang w:val="en-US"/>
        </w:rPr>
        <w:t>Journal of Physics: Conference Series</w:t>
      </w:r>
      <w:r w:rsidRPr="00D42842">
        <w:rPr>
          <w:lang w:val="en-US"/>
        </w:rPr>
        <w:t>, v. 224, n. 1, p. 12160. doi: 10.1088/1742-6596/224/1/012160, 2010.</w:t>
      </w:r>
    </w:p>
    <w:p w:rsidR="00D42842" w:rsidRPr="00D42842" w:rsidRDefault="00D42842" w:rsidP="00D42842">
      <w:pPr>
        <w:pStyle w:val="Bibliografia"/>
        <w:rPr>
          <w:lang w:val="en-US"/>
        </w:rPr>
      </w:pPr>
      <w:r w:rsidRPr="00D42842">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220" w:name="UltimaPaginaDeReferencias"/>
      <w:r w:rsidR="0060201C" w:rsidRPr="0060201C">
        <w:rPr>
          <w:lang w:val="en-US"/>
        </w:rPr>
        <w:t xml:space="preserve">  </w:t>
      </w:r>
      <w:bookmarkEnd w:id="220"/>
    </w:p>
    <w:sectPr w:rsidR="00C514A3" w:rsidSect="0013531A">
      <w:headerReference w:type="default" r:id="rId320"/>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1FB7" w:rsidRDefault="00761FB7">
      <w:pPr>
        <w:spacing w:before="0" w:after="0" w:line="240" w:lineRule="auto"/>
      </w:pPr>
      <w:r>
        <w:separator/>
      </w:r>
    </w:p>
  </w:endnote>
  <w:endnote w:type="continuationSeparator" w:id="0">
    <w:p w:rsidR="00761FB7" w:rsidRDefault="00761FB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4D64" w:rsidRDefault="00B84D64">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84D64" w:rsidRDefault="00B84D64">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4D64" w:rsidRDefault="00B84D64">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84D64" w:rsidRDefault="00B84D64">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1FB7" w:rsidRDefault="00761FB7">
      <w:pPr>
        <w:ind w:firstLine="0"/>
        <w:jc w:val="left"/>
      </w:pPr>
      <w:r>
        <w:separator/>
      </w:r>
    </w:p>
  </w:footnote>
  <w:footnote w:type="continuationSeparator" w:id="0">
    <w:p w:rsidR="00761FB7" w:rsidRDefault="00761FB7">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4D64" w:rsidRDefault="00B84D64">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4D64" w:rsidRDefault="00B84D64">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027994">
      <w:rPr>
        <w:rStyle w:val="Nmerodepgina"/>
        <w:noProof/>
      </w:rPr>
      <w:t>iii</w:t>
    </w:r>
    <w:r>
      <w:rPr>
        <w:rStyle w:val="Nmerodepgina"/>
      </w:rPr>
      <w:fldChar w:fldCharType="end"/>
    </w:r>
  </w:p>
  <w:p w:rsidR="00B84D64" w:rsidRDefault="00B84D64">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4D64" w:rsidRDefault="00B84D64">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84D64" w:rsidRDefault="00B84D64">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4D64" w:rsidRDefault="00B84D64">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58070F">
      <w:rPr>
        <w:rStyle w:val="Nmerodepgina"/>
        <w:noProof/>
      </w:rPr>
      <w:t>ix</w:t>
    </w:r>
    <w:r>
      <w:rPr>
        <w:rStyle w:val="Nmerodepgina"/>
      </w:rPr>
      <w:fldChar w:fldCharType="end"/>
    </w:r>
  </w:p>
  <w:p w:rsidR="00B84D64" w:rsidRDefault="00B84D64">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84D64" w:rsidRDefault="00B84D64">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75652F">
      <w:rPr>
        <w:rStyle w:val="Nmerodepgina"/>
        <w:noProof/>
      </w:rPr>
      <w:t>64</w:t>
    </w:r>
    <w:r>
      <w:rPr>
        <w:rStyle w:val="Nmerodepgina"/>
      </w:rPr>
      <w:fldChar w:fldCharType="end"/>
    </w:r>
  </w:p>
  <w:p w:rsidR="00B84D64" w:rsidRDefault="00B84D64">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1C3E3963"/>
    <w:multiLevelType w:val="hybridMultilevel"/>
    <w:tmpl w:val="A4805AA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9">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9">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20">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2">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3">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5">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9"/>
  </w:num>
  <w:num w:numId="3">
    <w:abstractNumId w:val="10"/>
  </w:num>
  <w:num w:numId="4">
    <w:abstractNumId w:val="23"/>
  </w:num>
  <w:num w:numId="5">
    <w:abstractNumId w:val="13"/>
  </w:num>
  <w:num w:numId="6">
    <w:abstractNumId w:val="2"/>
  </w:num>
  <w:num w:numId="7">
    <w:abstractNumId w:val="10"/>
    <w:lvlOverride w:ilvl="0">
      <w:startOverride w:val="1"/>
    </w:lvlOverride>
  </w:num>
  <w:num w:numId="8">
    <w:abstractNumId w:val="10"/>
    <w:lvlOverride w:ilvl="0">
      <w:startOverride w:val="1"/>
    </w:lvlOverride>
  </w:num>
  <w:num w:numId="9">
    <w:abstractNumId w:val="24"/>
  </w:num>
  <w:num w:numId="10">
    <w:abstractNumId w:val="3"/>
  </w:num>
  <w:num w:numId="11">
    <w:abstractNumId w:val="10"/>
    <w:lvlOverride w:ilvl="0">
      <w:startOverride w:val="1"/>
    </w:lvlOverride>
  </w:num>
  <w:num w:numId="12">
    <w:abstractNumId w:val="10"/>
    <w:lvlOverride w:ilvl="0">
      <w:startOverride w:val="1"/>
    </w:lvlOverride>
  </w:num>
  <w:num w:numId="13">
    <w:abstractNumId w:val="19"/>
  </w:num>
  <w:num w:numId="14">
    <w:abstractNumId w:val="21"/>
  </w:num>
  <w:num w:numId="15">
    <w:abstractNumId w:val="18"/>
  </w:num>
  <w:num w:numId="16">
    <w:abstractNumId w:val="7"/>
  </w:num>
  <w:num w:numId="17">
    <w:abstractNumId w:val="10"/>
    <w:lvlOverride w:ilvl="0">
      <w:startOverride w:val="1"/>
    </w:lvlOverride>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0"/>
    <w:lvlOverride w:ilvl="0">
      <w:startOverride w:val="1"/>
    </w:lvlOverride>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10"/>
  </w:num>
  <w:num w:numId="35">
    <w:abstractNumId w:val="9"/>
  </w:num>
  <w:num w:numId="36">
    <w:abstractNumId w:val="8"/>
  </w:num>
  <w:num w:numId="37">
    <w:abstractNumId w:val="10"/>
    <w:lvlOverride w:ilvl="0">
      <w:startOverride w:val="1"/>
    </w:lvlOverride>
  </w:num>
  <w:num w:numId="38">
    <w:abstractNumId w:val="10"/>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ED4"/>
    <w:rsid w:val="00020D31"/>
    <w:rsid w:val="00020F5A"/>
    <w:rsid w:val="000216DB"/>
    <w:rsid w:val="000218D9"/>
    <w:rsid w:val="00022000"/>
    <w:rsid w:val="00024E45"/>
    <w:rsid w:val="00025B33"/>
    <w:rsid w:val="00026FCC"/>
    <w:rsid w:val="00027994"/>
    <w:rsid w:val="0003047F"/>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401"/>
    <w:rsid w:val="0007159D"/>
    <w:rsid w:val="00072682"/>
    <w:rsid w:val="00072D85"/>
    <w:rsid w:val="00074869"/>
    <w:rsid w:val="000757DA"/>
    <w:rsid w:val="000803AC"/>
    <w:rsid w:val="000816DB"/>
    <w:rsid w:val="000818D2"/>
    <w:rsid w:val="00081ED1"/>
    <w:rsid w:val="00083106"/>
    <w:rsid w:val="00083734"/>
    <w:rsid w:val="00085E35"/>
    <w:rsid w:val="0008623A"/>
    <w:rsid w:val="00086874"/>
    <w:rsid w:val="00087C78"/>
    <w:rsid w:val="000909DB"/>
    <w:rsid w:val="0009161C"/>
    <w:rsid w:val="000920AD"/>
    <w:rsid w:val="00092BCB"/>
    <w:rsid w:val="00096CBA"/>
    <w:rsid w:val="00097A5B"/>
    <w:rsid w:val="000A05C7"/>
    <w:rsid w:val="000A1A64"/>
    <w:rsid w:val="000A38B7"/>
    <w:rsid w:val="000A7762"/>
    <w:rsid w:val="000B0A46"/>
    <w:rsid w:val="000B14ED"/>
    <w:rsid w:val="000B2CDD"/>
    <w:rsid w:val="000B3D48"/>
    <w:rsid w:val="000B527F"/>
    <w:rsid w:val="000B6525"/>
    <w:rsid w:val="000C10CC"/>
    <w:rsid w:val="000C2032"/>
    <w:rsid w:val="000C43A5"/>
    <w:rsid w:val="000C4C96"/>
    <w:rsid w:val="000C741A"/>
    <w:rsid w:val="000D141E"/>
    <w:rsid w:val="000D1796"/>
    <w:rsid w:val="000D2D0D"/>
    <w:rsid w:val="000D3E82"/>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1C7C"/>
    <w:rsid w:val="001346DE"/>
    <w:rsid w:val="00134903"/>
    <w:rsid w:val="0013531A"/>
    <w:rsid w:val="00137A4C"/>
    <w:rsid w:val="001431D1"/>
    <w:rsid w:val="00144E7C"/>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182E"/>
    <w:rsid w:val="001636B5"/>
    <w:rsid w:val="00164E98"/>
    <w:rsid w:val="00165AE5"/>
    <w:rsid w:val="00165B62"/>
    <w:rsid w:val="00165BCA"/>
    <w:rsid w:val="00167E45"/>
    <w:rsid w:val="00172532"/>
    <w:rsid w:val="00172DE8"/>
    <w:rsid w:val="00173A74"/>
    <w:rsid w:val="00174D43"/>
    <w:rsid w:val="00180256"/>
    <w:rsid w:val="001830F0"/>
    <w:rsid w:val="00183951"/>
    <w:rsid w:val="001843C1"/>
    <w:rsid w:val="00185503"/>
    <w:rsid w:val="00185561"/>
    <w:rsid w:val="00185D67"/>
    <w:rsid w:val="00186BDD"/>
    <w:rsid w:val="001870E9"/>
    <w:rsid w:val="00190E05"/>
    <w:rsid w:val="001917C5"/>
    <w:rsid w:val="00194151"/>
    <w:rsid w:val="001941C7"/>
    <w:rsid w:val="00194897"/>
    <w:rsid w:val="00195417"/>
    <w:rsid w:val="00196B45"/>
    <w:rsid w:val="00197149"/>
    <w:rsid w:val="00197901"/>
    <w:rsid w:val="001A0C21"/>
    <w:rsid w:val="001A34CD"/>
    <w:rsid w:val="001A3539"/>
    <w:rsid w:val="001A3EB8"/>
    <w:rsid w:val="001A46B1"/>
    <w:rsid w:val="001B08D3"/>
    <w:rsid w:val="001B0DCE"/>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12D"/>
    <w:rsid w:val="001D543D"/>
    <w:rsid w:val="001D56F7"/>
    <w:rsid w:val="001E0B6F"/>
    <w:rsid w:val="001E2327"/>
    <w:rsid w:val="001E390A"/>
    <w:rsid w:val="001E5C5F"/>
    <w:rsid w:val="001F0A44"/>
    <w:rsid w:val="001F2F54"/>
    <w:rsid w:val="001F65A3"/>
    <w:rsid w:val="001F6D48"/>
    <w:rsid w:val="001F7CE5"/>
    <w:rsid w:val="00200D63"/>
    <w:rsid w:val="00204F56"/>
    <w:rsid w:val="00207906"/>
    <w:rsid w:val="00210160"/>
    <w:rsid w:val="0021191A"/>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1EC4"/>
    <w:rsid w:val="002526AD"/>
    <w:rsid w:val="00252A42"/>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5F4F"/>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19F"/>
    <w:rsid w:val="002C74A1"/>
    <w:rsid w:val="002C7D30"/>
    <w:rsid w:val="002D142A"/>
    <w:rsid w:val="002D194C"/>
    <w:rsid w:val="002D1F8C"/>
    <w:rsid w:val="002D409A"/>
    <w:rsid w:val="002D40DF"/>
    <w:rsid w:val="002D5402"/>
    <w:rsid w:val="002D5F4F"/>
    <w:rsid w:val="002D6DB4"/>
    <w:rsid w:val="002D7FDA"/>
    <w:rsid w:val="002E197E"/>
    <w:rsid w:val="002E20CC"/>
    <w:rsid w:val="002E3717"/>
    <w:rsid w:val="002E71BA"/>
    <w:rsid w:val="002F04B1"/>
    <w:rsid w:val="002F1A96"/>
    <w:rsid w:val="002F2625"/>
    <w:rsid w:val="002F3131"/>
    <w:rsid w:val="002F4798"/>
    <w:rsid w:val="002F6307"/>
    <w:rsid w:val="002F676B"/>
    <w:rsid w:val="002F699D"/>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16E3"/>
    <w:rsid w:val="003224B8"/>
    <w:rsid w:val="00325D1D"/>
    <w:rsid w:val="00326129"/>
    <w:rsid w:val="003306BB"/>
    <w:rsid w:val="00330F44"/>
    <w:rsid w:val="00332C41"/>
    <w:rsid w:val="003331E9"/>
    <w:rsid w:val="00334A08"/>
    <w:rsid w:val="00336185"/>
    <w:rsid w:val="003369C1"/>
    <w:rsid w:val="00336D09"/>
    <w:rsid w:val="00340E05"/>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0FB5"/>
    <w:rsid w:val="00371926"/>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3AF5"/>
    <w:rsid w:val="003A3DEF"/>
    <w:rsid w:val="003A580E"/>
    <w:rsid w:val="003A6D87"/>
    <w:rsid w:val="003A76C1"/>
    <w:rsid w:val="003A78D5"/>
    <w:rsid w:val="003A7A59"/>
    <w:rsid w:val="003B00ED"/>
    <w:rsid w:val="003B04D0"/>
    <w:rsid w:val="003B1B68"/>
    <w:rsid w:val="003B1E8F"/>
    <w:rsid w:val="003B29D6"/>
    <w:rsid w:val="003B4306"/>
    <w:rsid w:val="003B43DA"/>
    <w:rsid w:val="003B458B"/>
    <w:rsid w:val="003B6019"/>
    <w:rsid w:val="003B6395"/>
    <w:rsid w:val="003B6D5E"/>
    <w:rsid w:val="003B6FA8"/>
    <w:rsid w:val="003B75D0"/>
    <w:rsid w:val="003C14DD"/>
    <w:rsid w:val="003C1893"/>
    <w:rsid w:val="003C2F48"/>
    <w:rsid w:val="003C5830"/>
    <w:rsid w:val="003C6D0D"/>
    <w:rsid w:val="003D00EE"/>
    <w:rsid w:val="003D0828"/>
    <w:rsid w:val="003D0A5B"/>
    <w:rsid w:val="003D0D65"/>
    <w:rsid w:val="003D1EDC"/>
    <w:rsid w:val="003D26E8"/>
    <w:rsid w:val="003D4F3F"/>
    <w:rsid w:val="003D560F"/>
    <w:rsid w:val="003D6C94"/>
    <w:rsid w:val="003D7AE3"/>
    <w:rsid w:val="003E0A78"/>
    <w:rsid w:val="003E12A0"/>
    <w:rsid w:val="003E299E"/>
    <w:rsid w:val="003E4908"/>
    <w:rsid w:val="003E5B6F"/>
    <w:rsid w:val="003E71B4"/>
    <w:rsid w:val="003E71ED"/>
    <w:rsid w:val="003F02E9"/>
    <w:rsid w:val="003F0682"/>
    <w:rsid w:val="003F3BB1"/>
    <w:rsid w:val="003F3C0D"/>
    <w:rsid w:val="003F5481"/>
    <w:rsid w:val="003F6E20"/>
    <w:rsid w:val="003F6F0B"/>
    <w:rsid w:val="003F715B"/>
    <w:rsid w:val="00401815"/>
    <w:rsid w:val="00401BFB"/>
    <w:rsid w:val="004025B1"/>
    <w:rsid w:val="00405739"/>
    <w:rsid w:val="0040582D"/>
    <w:rsid w:val="00406497"/>
    <w:rsid w:val="004076E5"/>
    <w:rsid w:val="004120BB"/>
    <w:rsid w:val="00416604"/>
    <w:rsid w:val="004167DD"/>
    <w:rsid w:val="00416C35"/>
    <w:rsid w:val="00422E02"/>
    <w:rsid w:val="00423214"/>
    <w:rsid w:val="00424285"/>
    <w:rsid w:val="0042457B"/>
    <w:rsid w:val="00424902"/>
    <w:rsid w:val="0042528E"/>
    <w:rsid w:val="004257DF"/>
    <w:rsid w:val="004265E0"/>
    <w:rsid w:val="00427405"/>
    <w:rsid w:val="004306D0"/>
    <w:rsid w:val="004334FB"/>
    <w:rsid w:val="004340A5"/>
    <w:rsid w:val="004348FF"/>
    <w:rsid w:val="00434D95"/>
    <w:rsid w:val="00435610"/>
    <w:rsid w:val="004363A9"/>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8695D"/>
    <w:rsid w:val="00491081"/>
    <w:rsid w:val="004917C4"/>
    <w:rsid w:val="004919FE"/>
    <w:rsid w:val="00491FC0"/>
    <w:rsid w:val="0049287F"/>
    <w:rsid w:val="00494BB3"/>
    <w:rsid w:val="004960A7"/>
    <w:rsid w:val="00496520"/>
    <w:rsid w:val="0049753A"/>
    <w:rsid w:val="004978E0"/>
    <w:rsid w:val="00497CC8"/>
    <w:rsid w:val="004A0B2D"/>
    <w:rsid w:val="004A128F"/>
    <w:rsid w:val="004A1899"/>
    <w:rsid w:val="004A2603"/>
    <w:rsid w:val="004A6951"/>
    <w:rsid w:val="004A7BF2"/>
    <w:rsid w:val="004B469B"/>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1CCC"/>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2E86"/>
    <w:rsid w:val="00545B9B"/>
    <w:rsid w:val="00550211"/>
    <w:rsid w:val="005528A6"/>
    <w:rsid w:val="005531FE"/>
    <w:rsid w:val="00560D4E"/>
    <w:rsid w:val="00560FFF"/>
    <w:rsid w:val="005610F5"/>
    <w:rsid w:val="005622E5"/>
    <w:rsid w:val="00562975"/>
    <w:rsid w:val="0056646C"/>
    <w:rsid w:val="005729BD"/>
    <w:rsid w:val="0057477B"/>
    <w:rsid w:val="0058070F"/>
    <w:rsid w:val="0058118A"/>
    <w:rsid w:val="005812E2"/>
    <w:rsid w:val="0058141D"/>
    <w:rsid w:val="00582654"/>
    <w:rsid w:val="0058705B"/>
    <w:rsid w:val="00587EF6"/>
    <w:rsid w:val="00587F7C"/>
    <w:rsid w:val="00590D97"/>
    <w:rsid w:val="00591285"/>
    <w:rsid w:val="00593959"/>
    <w:rsid w:val="00593ED3"/>
    <w:rsid w:val="0059516E"/>
    <w:rsid w:val="00597952"/>
    <w:rsid w:val="00597D6C"/>
    <w:rsid w:val="005A0FC0"/>
    <w:rsid w:val="005A1E7B"/>
    <w:rsid w:val="005A225F"/>
    <w:rsid w:val="005A3513"/>
    <w:rsid w:val="005A3C62"/>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334F"/>
    <w:rsid w:val="005E3E3E"/>
    <w:rsid w:val="005E4791"/>
    <w:rsid w:val="005E4E03"/>
    <w:rsid w:val="005E554A"/>
    <w:rsid w:val="005E6763"/>
    <w:rsid w:val="005E69F3"/>
    <w:rsid w:val="005E78D3"/>
    <w:rsid w:val="005F1B16"/>
    <w:rsid w:val="005F3485"/>
    <w:rsid w:val="005F54CB"/>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406A7"/>
    <w:rsid w:val="006415DD"/>
    <w:rsid w:val="006421BB"/>
    <w:rsid w:val="006435CB"/>
    <w:rsid w:val="006438EE"/>
    <w:rsid w:val="00644B9F"/>
    <w:rsid w:val="0064572F"/>
    <w:rsid w:val="006471A7"/>
    <w:rsid w:val="00650E89"/>
    <w:rsid w:val="006512A3"/>
    <w:rsid w:val="006521FA"/>
    <w:rsid w:val="00653784"/>
    <w:rsid w:val="0065603A"/>
    <w:rsid w:val="0065612D"/>
    <w:rsid w:val="00660161"/>
    <w:rsid w:val="006601E0"/>
    <w:rsid w:val="006614BB"/>
    <w:rsid w:val="00662100"/>
    <w:rsid w:val="006626B2"/>
    <w:rsid w:val="00662DF9"/>
    <w:rsid w:val="00663F03"/>
    <w:rsid w:val="00665328"/>
    <w:rsid w:val="00670C60"/>
    <w:rsid w:val="00671155"/>
    <w:rsid w:val="00671449"/>
    <w:rsid w:val="006720FB"/>
    <w:rsid w:val="006723F1"/>
    <w:rsid w:val="00674AB6"/>
    <w:rsid w:val="006776A5"/>
    <w:rsid w:val="00684134"/>
    <w:rsid w:val="00684325"/>
    <w:rsid w:val="00684456"/>
    <w:rsid w:val="00684532"/>
    <w:rsid w:val="00685881"/>
    <w:rsid w:val="0069075E"/>
    <w:rsid w:val="006907FD"/>
    <w:rsid w:val="006935EB"/>
    <w:rsid w:val="006949E7"/>
    <w:rsid w:val="00695390"/>
    <w:rsid w:val="00696CEC"/>
    <w:rsid w:val="006975E2"/>
    <w:rsid w:val="00697BAF"/>
    <w:rsid w:val="006A1C91"/>
    <w:rsid w:val="006A3115"/>
    <w:rsid w:val="006A3488"/>
    <w:rsid w:val="006A3C00"/>
    <w:rsid w:val="006A46A1"/>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259C"/>
    <w:rsid w:val="00713AAD"/>
    <w:rsid w:val="0071531B"/>
    <w:rsid w:val="00717111"/>
    <w:rsid w:val="00720C68"/>
    <w:rsid w:val="00721379"/>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E9A"/>
    <w:rsid w:val="00745FA0"/>
    <w:rsid w:val="0075023D"/>
    <w:rsid w:val="00753705"/>
    <w:rsid w:val="007551E3"/>
    <w:rsid w:val="007551F1"/>
    <w:rsid w:val="0075521E"/>
    <w:rsid w:val="00755611"/>
    <w:rsid w:val="00755FC6"/>
    <w:rsid w:val="0075652F"/>
    <w:rsid w:val="00756D7C"/>
    <w:rsid w:val="00757D5F"/>
    <w:rsid w:val="00761482"/>
    <w:rsid w:val="00761685"/>
    <w:rsid w:val="00761B84"/>
    <w:rsid w:val="00761C7F"/>
    <w:rsid w:val="00761FB7"/>
    <w:rsid w:val="00763DF9"/>
    <w:rsid w:val="007655D8"/>
    <w:rsid w:val="00765DE3"/>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C4E"/>
    <w:rsid w:val="007B2391"/>
    <w:rsid w:val="007B3112"/>
    <w:rsid w:val="007B44BF"/>
    <w:rsid w:val="007B768E"/>
    <w:rsid w:val="007C08EB"/>
    <w:rsid w:val="007C1D1C"/>
    <w:rsid w:val="007C276E"/>
    <w:rsid w:val="007C2F25"/>
    <w:rsid w:val="007C3E80"/>
    <w:rsid w:val="007C4310"/>
    <w:rsid w:val="007C540B"/>
    <w:rsid w:val="007C57D5"/>
    <w:rsid w:val="007C78CE"/>
    <w:rsid w:val="007C7ED9"/>
    <w:rsid w:val="007D0D96"/>
    <w:rsid w:val="007D1CCA"/>
    <w:rsid w:val="007D2541"/>
    <w:rsid w:val="007D5F7A"/>
    <w:rsid w:val="007E0723"/>
    <w:rsid w:val="007E2E6C"/>
    <w:rsid w:val="007E5187"/>
    <w:rsid w:val="007E79AC"/>
    <w:rsid w:val="007F1B87"/>
    <w:rsid w:val="007F1C08"/>
    <w:rsid w:val="007F2BB2"/>
    <w:rsid w:val="007F49CC"/>
    <w:rsid w:val="007F4C11"/>
    <w:rsid w:val="007F5B58"/>
    <w:rsid w:val="007F5D8C"/>
    <w:rsid w:val="007F6A53"/>
    <w:rsid w:val="007F7D2B"/>
    <w:rsid w:val="00800B7E"/>
    <w:rsid w:val="00802433"/>
    <w:rsid w:val="008029AD"/>
    <w:rsid w:val="00802C0C"/>
    <w:rsid w:val="00804CFE"/>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5FA0"/>
    <w:rsid w:val="0083638F"/>
    <w:rsid w:val="00840A61"/>
    <w:rsid w:val="00841921"/>
    <w:rsid w:val="00842683"/>
    <w:rsid w:val="0084365A"/>
    <w:rsid w:val="008436AB"/>
    <w:rsid w:val="008444AF"/>
    <w:rsid w:val="00844785"/>
    <w:rsid w:val="00844E08"/>
    <w:rsid w:val="00844EEF"/>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6A7"/>
    <w:rsid w:val="008858F3"/>
    <w:rsid w:val="00886646"/>
    <w:rsid w:val="00887BF4"/>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27DF"/>
    <w:rsid w:val="008C2F0D"/>
    <w:rsid w:val="008C4EF1"/>
    <w:rsid w:val="008C5ABB"/>
    <w:rsid w:val="008C5D2E"/>
    <w:rsid w:val="008C70F8"/>
    <w:rsid w:val="008C73F5"/>
    <w:rsid w:val="008D0E8A"/>
    <w:rsid w:val="008D2206"/>
    <w:rsid w:val="008D2ADC"/>
    <w:rsid w:val="008D371A"/>
    <w:rsid w:val="008D636B"/>
    <w:rsid w:val="008D752C"/>
    <w:rsid w:val="008D7594"/>
    <w:rsid w:val="008D7660"/>
    <w:rsid w:val="008D7B56"/>
    <w:rsid w:val="008E2010"/>
    <w:rsid w:val="008E575F"/>
    <w:rsid w:val="008E6D2A"/>
    <w:rsid w:val="008E6ED6"/>
    <w:rsid w:val="008E7517"/>
    <w:rsid w:val="008F0B8A"/>
    <w:rsid w:val="008F1ACE"/>
    <w:rsid w:val="008F1C03"/>
    <w:rsid w:val="008F1D93"/>
    <w:rsid w:val="008F69DC"/>
    <w:rsid w:val="008F7423"/>
    <w:rsid w:val="0090028C"/>
    <w:rsid w:val="009005F4"/>
    <w:rsid w:val="009021D0"/>
    <w:rsid w:val="00902E4B"/>
    <w:rsid w:val="0090316D"/>
    <w:rsid w:val="00903333"/>
    <w:rsid w:val="009060C0"/>
    <w:rsid w:val="00906A2A"/>
    <w:rsid w:val="00907707"/>
    <w:rsid w:val="0091050B"/>
    <w:rsid w:val="00910D8B"/>
    <w:rsid w:val="0091232B"/>
    <w:rsid w:val="00913383"/>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1C97"/>
    <w:rsid w:val="009323B8"/>
    <w:rsid w:val="00932AF6"/>
    <w:rsid w:val="009332F4"/>
    <w:rsid w:val="00935276"/>
    <w:rsid w:val="00936C99"/>
    <w:rsid w:val="00937252"/>
    <w:rsid w:val="00937505"/>
    <w:rsid w:val="00940803"/>
    <w:rsid w:val="009442C9"/>
    <w:rsid w:val="0094507A"/>
    <w:rsid w:val="00945ACF"/>
    <w:rsid w:val="00946B8A"/>
    <w:rsid w:val="00947BD0"/>
    <w:rsid w:val="00952AD1"/>
    <w:rsid w:val="00955B39"/>
    <w:rsid w:val="00956792"/>
    <w:rsid w:val="009600D8"/>
    <w:rsid w:val="00960218"/>
    <w:rsid w:val="009627EE"/>
    <w:rsid w:val="00962B41"/>
    <w:rsid w:val="00962D87"/>
    <w:rsid w:val="00963599"/>
    <w:rsid w:val="00965F07"/>
    <w:rsid w:val="009665BD"/>
    <w:rsid w:val="00970A4B"/>
    <w:rsid w:val="00971F71"/>
    <w:rsid w:val="009736A6"/>
    <w:rsid w:val="0097389B"/>
    <w:rsid w:val="00974D49"/>
    <w:rsid w:val="00974E6E"/>
    <w:rsid w:val="009770E8"/>
    <w:rsid w:val="00980958"/>
    <w:rsid w:val="00981AEE"/>
    <w:rsid w:val="00983C06"/>
    <w:rsid w:val="00990783"/>
    <w:rsid w:val="00990E56"/>
    <w:rsid w:val="0099271A"/>
    <w:rsid w:val="00992778"/>
    <w:rsid w:val="0099415B"/>
    <w:rsid w:val="00994FDF"/>
    <w:rsid w:val="009959EB"/>
    <w:rsid w:val="00995ACC"/>
    <w:rsid w:val="00995BA2"/>
    <w:rsid w:val="00995F9B"/>
    <w:rsid w:val="00997BF8"/>
    <w:rsid w:val="00997E09"/>
    <w:rsid w:val="009A038B"/>
    <w:rsid w:val="009A4165"/>
    <w:rsid w:val="009A5108"/>
    <w:rsid w:val="009A6179"/>
    <w:rsid w:val="009A6206"/>
    <w:rsid w:val="009A7158"/>
    <w:rsid w:val="009A726F"/>
    <w:rsid w:val="009B0905"/>
    <w:rsid w:val="009B1325"/>
    <w:rsid w:val="009B34A4"/>
    <w:rsid w:val="009B3D7F"/>
    <w:rsid w:val="009B4BA9"/>
    <w:rsid w:val="009B6C59"/>
    <w:rsid w:val="009B72D1"/>
    <w:rsid w:val="009B7D4C"/>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C92"/>
    <w:rsid w:val="009E5058"/>
    <w:rsid w:val="009E51A6"/>
    <w:rsid w:val="009E7526"/>
    <w:rsid w:val="009E77A0"/>
    <w:rsid w:val="009E7840"/>
    <w:rsid w:val="009F0F37"/>
    <w:rsid w:val="009F172F"/>
    <w:rsid w:val="009F225A"/>
    <w:rsid w:val="009F343F"/>
    <w:rsid w:val="00A002E5"/>
    <w:rsid w:val="00A01772"/>
    <w:rsid w:val="00A01AE2"/>
    <w:rsid w:val="00A02707"/>
    <w:rsid w:val="00A02F57"/>
    <w:rsid w:val="00A063FF"/>
    <w:rsid w:val="00A1038C"/>
    <w:rsid w:val="00A11941"/>
    <w:rsid w:val="00A13F00"/>
    <w:rsid w:val="00A16060"/>
    <w:rsid w:val="00A1674B"/>
    <w:rsid w:val="00A169DA"/>
    <w:rsid w:val="00A212F4"/>
    <w:rsid w:val="00A21B1F"/>
    <w:rsid w:val="00A25D09"/>
    <w:rsid w:val="00A30351"/>
    <w:rsid w:val="00A3134B"/>
    <w:rsid w:val="00A325E1"/>
    <w:rsid w:val="00A3270A"/>
    <w:rsid w:val="00A33BEF"/>
    <w:rsid w:val="00A3685F"/>
    <w:rsid w:val="00A374B8"/>
    <w:rsid w:val="00A37EBC"/>
    <w:rsid w:val="00A42FC8"/>
    <w:rsid w:val="00A43B44"/>
    <w:rsid w:val="00A4463A"/>
    <w:rsid w:val="00A4487E"/>
    <w:rsid w:val="00A47E1C"/>
    <w:rsid w:val="00A51875"/>
    <w:rsid w:val="00A531AE"/>
    <w:rsid w:val="00A5328E"/>
    <w:rsid w:val="00A556FD"/>
    <w:rsid w:val="00A56E93"/>
    <w:rsid w:val="00A57CCA"/>
    <w:rsid w:val="00A63F27"/>
    <w:rsid w:val="00A64687"/>
    <w:rsid w:val="00A64AB7"/>
    <w:rsid w:val="00A72BB5"/>
    <w:rsid w:val="00A739CF"/>
    <w:rsid w:val="00A74B46"/>
    <w:rsid w:val="00A74DD0"/>
    <w:rsid w:val="00A76B4D"/>
    <w:rsid w:val="00A77F96"/>
    <w:rsid w:val="00A806C8"/>
    <w:rsid w:val="00A81322"/>
    <w:rsid w:val="00A825D9"/>
    <w:rsid w:val="00A8375A"/>
    <w:rsid w:val="00A83818"/>
    <w:rsid w:val="00A84AF6"/>
    <w:rsid w:val="00A86301"/>
    <w:rsid w:val="00A86DF7"/>
    <w:rsid w:val="00A86E19"/>
    <w:rsid w:val="00A870E0"/>
    <w:rsid w:val="00A87ACD"/>
    <w:rsid w:val="00A9359D"/>
    <w:rsid w:val="00A93979"/>
    <w:rsid w:val="00A94801"/>
    <w:rsid w:val="00A9506E"/>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1C9C"/>
    <w:rsid w:val="00AB41C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2E7"/>
    <w:rsid w:val="00AE1463"/>
    <w:rsid w:val="00AE158B"/>
    <w:rsid w:val="00AE262A"/>
    <w:rsid w:val="00AE5453"/>
    <w:rsid w:val="00AE671D"/>
    <w:rsid w:val="00AE7EA8"/>
    <w:rsid w:val="00AF04DC"/>
    <w:rsid w:val="00AF0972"/>
    <w:rsid w:val="00AF16FF"/>
    <w:rsid w:val="00AF2262"/>
    <w:rsid w:val="00AF2F96"/>
    <w:rsid w:val="00AF3D16"/>
    <w:rsid w:val="00AF4A98"/>
    <w:rsid w:val="00AF5C7E"/>
    <w:rsid w:val="00AF5F08"/>
    <w:rsid w:val="00AF663B"/>
    <w:rsid w:val="00AF69A0"/>
    <w:rsid w:val="00B01C53"/>
    <w:rsid w:val="00B02F45"/>
    <w:rsid w:val="00B030ED"/>
    <w:rsid w:val="00B07398"/>
    <w:rsid w:val="00B07A43"/>
    <w:rsid w:val="00B10276"/>
    <w:rsid w:val="00B1035A"/>
    <w:rsid w:val="00B120F7"/>
    <w:rsid w:val="00B13100"/>
    <w:rsid w:val="00B13B66"/>
    <w:rsid w:val="00B13CF8"/>
    <w:rsid w:val="00B14070"/>
    <w:rsid w:val="00B152E4"/>
    <w:rsid w:val="00B153B1"/>
    <w:rsid w:val="00B15F42"/>
    <w:rsid w:val="00B16B64"/>
    <w:rsid w:val="00B16D07"/>
    <w:rsid w:val="00B1708F"/>
    <w:rsid w:val="00B207F3"/>
    <w:rsid w:val="00B22162"/>
    <w:rsid w:val="00B221DD"/>
    <w:rsid w:val="00B229E7"/>
    <w:rsid w:val="00B23EB4"/>
    <w:rsid w:val="00B242CA"/>
    <w:rsid w:val="00B247F6"/>
    <w:rsid w:val="00B25A7B"/>
    <w:rsid w:val="00B32CA7"/>
    <w:rsid w:val="00B34126"/>
    <w:rsid w:val="00B343AD"/>
    <w:rsid w:val="00B346BF"/>
    <w:rsid w:val="00B34D26"/>
    <w:rsid w:val="00B34DB9"/>
    <w:rsid w:val="00B353A7"/>
    <w:rsid w:val="00B3567D"/>
    <w:rsid w:val="00B3729C"/>
    <w:rsid w:val="00B41763"/>
    <w:rsid w:val="00B438CF"/>
    <w:rsid w:val="00B478B3"/>
    <w:rsid w:val="00B53B6B"/>
    <w:rsid w:val="00B53F1B"/>
    <w:rsid w:val="00B544B8"/>
    <w:rsid w:val="00B5769C"/>
    <w:rsid w:val="00B6010B"/>
    <w:rsid w:val="00B60ED1"/>
    <w:rsid w:val="00B61330"/>
    <w:rsid w:val="00B6144C"/>
    <w:rsid w:val="00B625C5"/>
    <w:rsid w:val="00B62D76"/>
    <w:rsid w:val="00B62F42"/>
    <w:rsid w:val="00B64F33"/>
    <w:rsid w:val="00B65095"/>
    <w:rsid w:val="00B65CBD"/>
    <w:rsid w:val="00B67CE9"/>
    <w:rsid w:val="00B721F2"/>
    <w:rsid w:val="00B723C1"/>
    <w:rsid w:val="00B76062"/>
    <w:rsid w:val="00B767F7"/>
    <w:rsid w:val="00B80867"/>
    <w:rsid w:val="00B81406"/>
    <w:rsid w:val="00B819F5"/>
    <w:rsid w:val="00B833A3"/>
    <w:rsid w:val="00B83EF0"/>
    <w:rsid w:val="00B84D64"/>
    <w:rsid w:val="00B858B6"/>
    <w:rsid w:val="00B8790B"/>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53B0"/>
    <w:rsid w:val="00BB6608"/>
    <w:rsid w:val="00BB68AE"/>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484A"/>
    <w:rsid w:val="00BF490F"/>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3DC6"/>
    <w:rsid w:val="00C25DBF"/>
    <w:rsid w:val="00C269EF"/>
    <w:rsid w:val="00C305CC"/>
    <w:rsid w:val="00C3282E"/>
    <w:rsid w:val="00C32B49"/>
    <w:rsid w:val="00C33F86"/>
    <w:rsid w:val="00C37B64"/>
    <w:rsid w:val="00C4024E"/>
    <w:rsid w:val="00C4153A"/>
    <w:rsid w:val="00C426FB"/>
    <w:rsid w:val="00C42F9A"/>
    <w:rsid w:val="00C43268"/>
    <w:rsid w:val="00C45C25"/>
    <w:rsid w:val="00C46529"/>
    <w:rsid w:val="00C5081D"/>
    <w:rsid w:val="00C514A3"/>
    <w:rsid w:val="00C551EB"/>
    <w:rsid w:val="00C552E9"/>
    <w:rsid w:val="00C556BB"/>
    <w:rsid w:val="00C559BA"/>
    <w:rsid w:val="00C56216"/>
    <w:rsid w:val="00C56EBD"/>
    <w:rsid w:val="00C612AE"/>
    <w:rsid w:val="00C65294"/>
    <w:rsid w:val="00C6626A"/>
    <w:rsid w:val="00C67A38"/>
    <w:rsid w:val="00C72AD2"/>
    <w:rsid w:val="00C73D63"/>
    <w:rsid w:val="00C7533C"/>
    <w:rsid w:val="00C75585"/>
    <w:rsid w:val="00C7665F"/>
    <w:rsid w:val="00C77998"/>
    <w:rsid w:val="00C805BF"/>
    <w:rsid w:val="00C811F4"/>
    <w:rsid w:val="00C818EC"/>
    <w:rsid w:val="00C81EE0"/>
    <w:rsid w:val="00C8273B"/>
    <w:rsid w:val="00C82FE4"/>
    <w:rsid w:val="00C84667"/>
    <w:rsid w:val="00C86507"/>
    <w:rsid w:val="00C86E51"/>
    <w:rsid w:val="00C8750F"/>
    <w:rsid w:val="00C8789B"/>
    <w:rsid w:val="00C903CB"/>
    <w:rsid w:val="00C90565"/>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216C"/>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A60"/>
    <w:rsid w:val="00CD4EC8"/>
    <w:rsid w:val="00CD6F5A"/>
    <w:rsid w:val="00CE1366"/>
    <w:rsid w:val="00CE4B7A"/>
    <w:rsid w:val="00CE52D4"/>
    <w:rsid w:val="00CE5A7A"/>
    <w:rsid w:val="00CE5E22"/>
    <w:rsid w:val="00CE6797"/>
    <w:rsid w:val="00CE6B89"/>
    <w:rsid w:val="00CF0E59"/>
    <w:rsid w:val="00CF1A39"/>
    <w:rsid w:val="00CF1EDE"/>
    <w:rsid w:val="00CF3C39"/>
    <w:rsid w:val="00CF64EA"/>
    <w:rsid w:val="00CF716A"/>
    <w:rsid w:val="00D000C8"/>
    <w:rsid w:val="00D007DF"/>
    <w:rsid w:val="00D02A81"/>
    <w:rsid w:val="00D049D8"/>
    <w:rsid w:val="00D06514"/>
    <w:rsid w:val="00D06958"/>
    <w:rsid w:val="00D1046F"/>
    <w:rsid w:val="00D1069E"/>
    <w:rsid w:val="00D1114B"/>
    <w:rsid w:val="00D11806"/>
    <w:rsid w:val="00D15CB1"/>
    <w:rsid w:val="00D177CB"/>
    <w:rsid w:val="00D17BC5"/>
    <w:rsid w:val="00D20CC9"/>
    <w:rsid w:val="00D254C3"/>
    <w:rsid w:val="00D259E8"/>
    <w:rsid w:val="00D2709B"/>
    <w:rsid w:val="00D27220"/>
    <w:rsid w:val="00D30C7C"/>
    <w:rsid w:val="00D31B14"/>
    <w:rsid w:val="00D32677"/>
    <w:rsid w:val="00D33B94"/>
    <w:rsid w:val="00D34935"/>
    <w:rsid w:val="00D34ADF"/>
    <w:rsid w:val="00D37852"/>
    <w:rsid w:val="00D42842"/>
    <w:rsid w:val="00D43969"/>
    <w:rsid w:val="00D4589A"/>
    <w:rsid w:val="00D45FDF"/>
    <w:rsid w:val="00D4625F"/>
    <w:rsid w:val="00D47E9A"/>
    <w:rsid w:val="00D5030A"/>
    <w:rsid w:val="00D50C59"/>
    <w:rsid w:val="00D51899"/>
    <w:rsid w:val="00D51B22"/>
    <w:rsid w:val="00D51E3B"/>
    <w:rsid w:val="00D53FE4"/>
    <w:rsid w:val="00D5409F"/>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2B95"/>
    <w:rsid w:val="00D83BA2"/>
    <w:rsid w:val="00D8621F"/>
    <w:rsid w:val="00D865CD"/>
    <w:rsid w:val="00D90381"/>
    <w:rsid w:val="00D9098C"/>
    <w:rsid w:val="00D93262"/>
    <w:rsid w:val="00D93835"/>
    <w:rsid w:val="00D95322"/>
    <w:rsid w:val="00D95DE3"/>
    <w:rsid w:val="00D96C98"/>
    <w:rsid w:val="00DA024C"/>
    <w:rsid w:val="00DA2F13"/>
    <w:rsid w:val="00DA4388"/>
    <w:rsid w:val="00DA4624"/>
    <w:rsid w:val="00DA4F58"/>
    <w:rsid w:val="00DA520F"/>
    <w:rsid w:val="00DA7677"/>
    <w:rsid w:val="00DA7739"/>
    <w:rsid w:val="00DB01E6"/>
    <w:rsid w:val="00DB186B"/>
    <w:rsid w:val="00DB1A1F"/>
    <w:rsid w:val="00DB1EFB"/>
    <w:rsid w:val="00DB201D"/>
    <w:rsid w:val="00DB2A16"/>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2BD0"/>
    <w:rsid w:val="00DD404A"/>
    <w:rsid w:val="00DD468C"/>
    <w:rsid w:val="00DD4C73"/>
    <w:rsid w:val="00DD6C89"/>
    <w:rsid w:val="00DE03FD"/>
    <w:rsid w:val="00DE1D58"/>
    <w:rsid w:val="00DE38EC"/>
    <w:rsid w:val="00DE3F50"/>
    <w:rsid w:val="00DE40E6"/>
    <w:rsid w:val="00DE5D8C"/>
    <w:rsid w:val="00DE6226"/>
    <w:rsid w:val="00DE6B82"/>
    <w:rsid w:val="00DF0573"/>
    <w:rsid w:val="00DF1508"/>
    <w:rsid w:val="00DF2B31"/>
    <w:rsid w:val="00DF33DB"/>
    <w:rsid w:val="00DF40C4"/>
    <w:rsid w:val="00DF418C"/>
    <w:rsid w:val="00DF4210"/>
    <w:rsid w:val="00DF4449"/>
    <w:rsid w:val="00DF4A55"/>
    <w:rsid w:val="00DF4D1F"/>
    <w:rsid w:val="00DF4FC6"/>
    <w:rsid w:val="00E01EE7"/>
    <w:rsid w:val="00E02A71"/>
    <w:rsid w:val="00E02EE1"/>
    <w:rsid w:val="00E03EBE"/>
    <w:rsid w:val="00E04015"/>
    <w:rsid w:val="00E0627A"/>
    <w:rsid w:val="00E06EE8"/>
    <w:rsid w:val="00E07BF9"/>
    <w:rsid w:val="00E11166"/>
    <w:rsid w:val="00E11918"/>
    <w:rsid w:val="00E129EB"/>
    <w:rsid w:val="00E13FAF"/>
    <w:rsid w:val="00E143F8"/>
    <w:rsid w:val="00E15990"/>
    <w:rsid w:val="00E15C57"/>
    <w:rsid w:val="00E17408"/>
    <w:rsid w:val="00E17C04"/>
    <w:rsid w:val="00E225ED"/>
    <w:rsid w:val="00E22809"/>
    <w:rsid w:val="00E24AC9"/>
    <w:rsid w:val="00E25120"/>
    <w:rsid w:val="00E26665"/>
    <w:rsid w:val="00E30DAC"/>
    <w:rsid w:val="00E32D2C"/>
    <w:rsid w:val="00E34650"/>
    <w:rsid w:val="00E356FE"/>
    <w:rsid w:val="00E37F43"/>
    <w:rsid w:val="00E404E0"/>
    <w:rsid w:val="00E4077D"/>
    <w:rsid w:val="00E43959"/>
    <w:rsid w:val="00E441EB"/>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49"/>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1C9A"/>
    <w:rsid w:val="00E957D1"/>
    <w:rsid w:val="00EA34B2"/>
    <w:rsid w:val="00EA389B"/>
    <w:rsid w:val="00EA3B31"/>
    <w:rsid w:val="00EA4C1B"/>
    <w:rsid w:val="00EA66B6"/>
    <w:rsid w:val="00EA7B9F"/>
    <w:rsid w:val="00EB0FD8"/>
    <w:rsid w:val="00EB22C6"/>
    <w:rsid w:val="00EB23AD"/>
    <w:rsid w:val="00EB4110"/>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3564"/>
    <w:rsid w:val="00ED4D7A"/>
    <w:rsid w:val="00ED791A"/>
    <w:rsid w:val="00EE1670"/>
    <w:rsid w:val="00EE1B4F"/>
    <w:rsid w:val="00EE2BF7"/>
    <w:rsid w:val="00EE3D6A"/>
    <w:rsid w:val="00EE5535"/>
    <w:rsid w:val="00EE55C2"/>
    <w:rsid w:val="00EE56A4"/>
    <w:rsid w:val="00EE5D23"/>
    <w:rsid w:val="00EE73DF"/>
    <w:rsid w:val="00EF13D2"/>
    <w:rsid w:val="00EF1BB8"/>
    <w:rsid w:val="00EF56F0"/>
    <w:rsid w:val="00EF7D5D"/>
    <w:rsid w:val="00F005B7"/>
    <w:rsid w:val="00F01F69"/>
    <w:rsid w:val="00F028C5"/>
    <w:rsid w:val="00F03CBD"/>
    <w:rsid w:val="00F03F5F"/>
    <w:rsid w:val="00F03F9D"/>
    <w:rsid w:val="00F051C0"/>
    <w:rsid w:val="00F05692"/>
    <w:rsid w:val="00F060AB"/>
    <w:rsid w:val="00F10627"/>
    <w:rsid w:val="00F1181C"/>
    <w:rsid w:val="00F1263C"/>
    <w:rsid w:val="00F1364B"/>
    <w:rsid w:val="00F13871"/>
    <w:rsid w:val="00F13D9B"/>
    <w:rsid w:val="00F14E87"/>
    <w:rsid w:val="00F15E1A"/>
    <w:rsid w:val="00F176A4"/>
    <w:rsid w:val="00F17D34"/>
    <w:rsid w:val="00F17EB2"/>
    <w:rsid w:val="00F214BE"/>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871"/>
    <w:rsid w:val="00F54DCA"/>
    <w:rsid w:val="00F56185"/>
    <w:rsid w:val="00F566BE"/>
    <w:rsid w:val="00F60004"/>
    <w:rsid w:val="00F60593"/>
    <w:rsid w:val="00F610E4"/>
    <w:rsid w:val="00F62087"/>
    <w:rsid w:val="00F643E1"/>
    <w:rsid w:val="00F65614"/>
    <w:rsid w:val="00F6621E"/>
    <w:rsid w:val="00F66ADE"/>
    <w:rsid w:val="00F70A78"/>
    <w:rsid w:val="00F719AC"/>
    <w:rsid w:val="00F72B4C"/>
    <w:rsid w:val="00F73365"/>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86B"/>
    <w:rsid w:val="00FA79D0"/>
    <w:rsid w:val="00FB0331"/>
    <w:rsid w:val="00FB1C36"/>
    <w:rsid w:val="00FB2288"/>
    <w:rsid w:val="00FB25B2"/>
    <w:rsid w:val="00FB62FE"/>
    <w:rsid w:val="00FB63D8"/>
    <w:rsid w:val="00FB766D"/>
    <w:rsid w:val="00FB7999"/>
    <w:rsid w:val="00FC048A"/>
    <w:rsid w:val="00FC0623"/>
    <w:rsid w:val="00FC165C"/>
    <w:rsid w:val="00FC559C"/>
    <w:rsid w:val="00FC6212"/>
    <w:rsid w:val="00FC728A"/>
    <w:rsid w:val="00FC7978"/>
    <w:rsid w:val="00FD3133"/>
    <w:rsid w:val="00FD3F4B"/>
    <w:rsid w:val="00FD52A6"/>
    <w:rsid w:val="00FD6276"/>
    <w:rsid w:val="00FD6336"/>
    <w:rsid w:val="00FD7C80"/>
    <w:rsid w:val="00FE0C0F"/>
    <w:rsid w:val="00FE27A2"/>
    <w:rsid w:val="00FE31D4"/>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859273272">
          <w:marLeft w:val="1354"/>
          <w:marRight w:val="0"/>
          <w:marTop w:val="96"/>
          <w:marBottom w:val="0"/>
          <w:divBdr>
            <w:top w:val="none" w:sz="0" w:space="0" w:color="auto"/>
            <w:left w:val="none" w:sz="0" w:space="0" w:color="auto"/>
            <w:bottom w:val="none" w:sz="0" w:space="0" w:color="auto"/>
            <w:right w:val="none" w:sz="0" w:space="0" w:color="auto"/>
          </w:divBdr>
        </w:div>
        <w:div w:id="1451781608">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 w:id="1848908360">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1812403452">
      <w:bodyDiv w:val="1"/>
      <w:marLeft w:val="0"/>
      <w:marRight w:val="0"/>
      <w:marTop w:val="0"/>
      <w:marBottom w:val="0"/>
      <w:divBdr>
        <w:top w:val="none" w:sz="0" w:space="0" w:color="auto"/>
        <w:left w:val="none" w:sz="0" w:space="0" w:color="auto"/>
        <w:bottom w:val="none" w:sz="0" w:space="0" w:color="auto"/>
        <w:right w:val="none" w:sz="0" w:space="0" w:color="auto"/>
      </w:divBdr>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image" Target="media/image164.wmf"/><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170" Type="http://schemas.openxmlformats.org/officeDocument/2006/relationships/oleObject" Target="embeddings/oleObject55.bin"/><Relationship Id="rId226" Type="http://schemas.openxmlformats.org/officeDocument/2006/relationships/image" Target="media/image126.png"/><Relationship Id="rId268" Type="http://schemas.openxmlformats.org/officeDocument/2006/relationships/oleObject" Target="embeddings/oleObject96.bin"/><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image" Target="media/image135.wmf"/><Relationship Id="rId279" Type="http://schemas.openxmlformats.org/officeDocument/2006/relationships/oleObject" Target="embeddings/oleObject103.bin"/><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oleObject" Target="embeddings/oleObject110.bin"/><Relationship Id="rId304" Type="http://schemas.openxmlformats.org/officeDocument/2006/relationships/image" Target="media/image167.wmf"/><Relationship Id="rId85" Type="http://schemas.openxmlformats.org/officeDocument/2006/relationships/image" Target="media/image40.wmf"/><Relationship Id="rId150" Type="http://schemas.openxmlformats.org/officeDocument/2006/relationships/image" Target="media/image83.png"/><Relationship Id="rId192" Type="http://schemas.openxmlformats.org/officeDocument/2006/relationships/oleObject" Target="embeddings/oleObject67.bin"/><Relationship Id="rId206" Type="http://schemas.openxmlformats.org/officeDocument/2006/relationships/oleObject" Target="embeddings/oleObject72.bin"/><Relationship Id="rId248" Type="http://schemas.openxmlformats.org/officeDocument/2006/relationships/oleObject" Target="embeddings/oleObject86.bin"/><Relationship Id="rId12" Type="http://schemas.openxmlformats.org/officeDocument/2006/relationships/header" Target="header2.xml"/><Relationship Id="rId108" Type="http://schemas.openxmlformats.org/officeDocument/2006/relationships/image" Target="media/image55.wmf"/><Relationship Id="rId315" Type="http://schemas.openxmlformats.org/officeDocument/2006/relationships/image" Target="media/image172.png"/><Relationship Id="rId54" Type="http://schemas.openxmlformats.org/officeDocument/2006/relationships/image" Target="media/image24.png"/><Relationship Id="rId96" Type="http://schemas.openxmlformats.org/officeDocument/2006/relationships/image" Target="media/image46.png"/><Relationship Id="rId161" Type="http://schemas.openxmlformats.org/officeDocument/2006/relationships/oleObject" Target="embeddings/oleObject50.bin"/><Relationship Id="rId217" Type="http://schemas.openxmlformats.org/officeDocument/2006/relationships/oleObject" Target="embeddings/oleObject76.bin"/><Relationship Id="rId259" Type="http://schemas.openxmlformats.org/officeDocument/2006/relationships/oleObject" Target="embeddings/oleObject91.bin"/><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oleObject" Target="embeddings/oleObject98.bin"/><Relationship Id="rId65" Type="http://schemas.openxmlformats.org/officeDocument/2006/relationships/image" Target="media/image30.wmf"/><Relationship Id="rId130" Type="http://schemas.openxmlformats.org/officeDocument/2006/relationships/image" Target="media/image68.png"/><Relationship Id="rId172" Type="http://schemas.openxmlformats.org/officeDocument/2006/relationships/oleObject" Target="embeddings/oleObject56.bin"/><Relationship Id="rId228" Type="http://schemas.openxmlformats.org/officeDocument/2006/relationships/image" Target="media/image128.png"/><Relationship Id="rId281" Type="http://schemas.openxmlformats.org/officeDocument/2006/relationships/oleObject" Target="embeddings/oleObject104.bin"/><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image" Target="media/image100.wmf"/><Relationship Id="rId218" Type="http://schemas.openxmlformats.org/officeDocument/2006/relationships/image" Target="media/image121.wmf"/><Relationship Id="rId239" Type="http://schemas.openxmlformats.org/officeDocument/2006/relationships/image" Target="media/image136.wmf"/><Relationship Id="rId250" Type="http://schemas.openxmlformats.org/officeDocument/2006/relationships/image" Target="media/image143.wmf"/><Relationship Id="rId271" Type="http://schemas.openxmlformats.org/officeDocument/2006/relationships/oleObject" Target="embeddings/oleObject99.bin"/><Relationship Id="rId292" Type="http://schemas.openxmlformats.org/officeDocument/2006/relationships/oleObject" Target="embeddings/oleObject111.bin"/><Relationship Id="rId306" Type="http://schemas.openxmlformats.org/officeDocument/2006/relationships/oleObject" Target="embeddings/oleObject118.bin"/><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oleObject" Target="embeddings/oleObject47.bin"/><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image" Target="media/image115.wmf"/><Relationship Id="rId229" Type="http://schemas.openxmlformats.org/officeDocument/2006/relationships/image" Target="media/image129.png"/><Relationship Id="rId240" Type="http://schemas.openxmlformats.org/officeDocument/2006/relationships/oleObject" Target="embeddings/oleObject83.bin"/><Relationship Id="rId261" Type="http://schemas.openxmlformats.org/officeDocument/2006/relationships/oleObject" Target="embeddings/oleObject92.bin"/><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image" Target="media/image157.wmf"/><Relationship Id="rId317" Type="http://schemas.openxmlformats.org/officeDocument/2006/relationships/oleObject" Target="embeddings/oleObject123.bin"/><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oleObject" Target="embeddings/oleObject77.bin"/><Relationship Id="rId230" Type="http://schemas.openxmlformats.org/officeDocument/2006/relationships/image" Target="media/image130.jpeg"/><Relationship Id="rId251" Type="http://schemas.openxmlformats.org/officeDocument/2006/relationships/oleObject" Target="embeddings/oleObject87.bin"/><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image" Target="media/image152.wmf"/><Relationship Id="rId293" Type="http://schemas.openxmlformats.org/officeDocument/2006/relationships/image" Target="media/image161.wmf"/><Relationship Id="rId307" Type="http://schemas.openxmlformats.org/officeDocument/2006/relationships/oleObject" Target="embeddings/oleObject119.bin"/><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3.bin"/><Relationship Id="rId220" Type="http://schemas.openxmlformats.org/officeDocument/2006/relationships/image" Target="media/image122.wmf"/><Relationship Id="rId241" Type="http://schemas.openxmlformats.org/officeDocument/2006/relationships/image" Target="media/image137.png"/><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image" Target="media/image149.wmf"/><Relationship Id="rId283" Type="http://schemas.openxmlformats.org/officeDocument/2006/relationships/oleObject" Target="embeddings/oleObject105.bin"/><Relationship Id="rId318" Type="http://schemas.openxmlformats.org/officeDocument/2006/relationships/image" Target="media/image174.png"/><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image" Target="media/image116.wmf"/><Relationship Id="rId26" Type="http://schemas.openxmlformats.org/officeDocument/2006/relationships/image" Target="media/image7.wmf"/><Relationship Id="rId231" Type="http://schemas.openxmlformats.org/officeDocument/2006/relationships/image" Target="media/image131.jpeg"/><Relationship Id="rId252" Type="http://schemas.openxmlformats.org/officeDocument/2006/relationships/image" Target="media/image144.wmf"/><Relationship Id="rId273" Type="http://schemas.openxmlformats.org/officeDocument/2006/relationships/oleObject" Target="embeddings/oleObject100.bin"/><Relationship Id="rId294" Type="http://schemas.openxmlformats.org/officeDocument/2006/relationships/oleObject" Target="embeddings/oleObject112.bin"/><Relationship Id="rId308" Type="http://schemas.openxmlformats.org/officeDocument/2006/relationships/image" Target="media/image168.wmf"/><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oleObject" Target="embeddings/oleObject78.bin"/><Relationship Id="rId242" Type="http://schemas.openxmlformats.org/officeDocument/2006/relationships/image" Target="media/image138.png"/><Relationship Id="rId263" Type="http://schemas.openxmlformats.org/officeDocument/2006/relationships/oleObject" Target="embeddings/oleObject93.bin"/><Relationship Id="rId284" Type="http://schemas.openxmlformats.org/officeDocument/2006/relationships/image" Target="media/image158.wmf"/><Relationship Id="rId319" Type="http://schemas.openxmlformats.org/officeDocument/2006/relationships/image" Target="media/image175.png"/><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oleObject" Target="embeddings/oleObject74.bin"/><Relationship Id="rId232" Type="http://schemas.openxmlformats.org/officeDocument/2006/relationships/image" Target="media/image132.png"/><Relationship Id="rId253" Type="http://schemas.openxmlformats.org/officeDocument/2006/relationships/oleObject" Target="embeddings/oleObject88.bin"/><Relationship Id="rId274" Type="http://schemas.openxmlformats.org/officeDocument/2006/relationships/image" Target="media/image153.wmf"/><Relationship Id="rId295" Type="http://schemas.openxmlformats.org/officeDocument/2006/relationships/image" Target="media/image162.wmf"/><Relationship Id="rId309" Type="http://schemas.openxmlformats.org/officeDocument/2006/relationships/oleObject" Target="embeddings/oleObject120.bin"/><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320" Type="http://schemas.openxmlformats.org/officeDocument/2006/relationships/header" Target="header5.xml"/><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wmf"/><Relationship Id="rId222" Type="http://schemas.openxmlformats.org/officeDocument/2006/relationships/image" Target="media/image123.wmf"/><Relationship Id="rId243" Type="http://schemas.openxmlformats.org/officeDocument/2006/relationships/image" Target="media/image139.wmf"/><Relationship Id="rId264" Type="http://schemas.openxmlformats.org/officeDocument/2006/relationships/image" Target="media/image150.wmf"/><Relationship Id="rId285" Type="http://schemas.openxmlformats.org/officeDocument/2006/relationships/oleObject" Target="embeddings/oleObject106.bin"/><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310" Type="http://schemas.openxmlformats.org/officeDocument/2006/relationships/oleObject" Target="embeddings/oleObject121.bin"/><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image" Target="media/image133.wmf"/><Relationship Id="rId254" Type="http://schemas.openxmlformats.org/officeDocument/2006/relationships/image" Target="media/image145.wmf"/><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oleObject" Target="embeddings/oleObject101.bin"/><Relationship Id="rId296" Type="http://schemas.openxmlformats.org/officeDocument/2006/relationships/oleObject" Target="embeddings/oleObject113.bin"/><Relationship Id="rId300" Type="http://schemas.openxmlformats.org/officeDocument/2006/relationships/oleObject" Target="embeddings/oleObject115.bin"/><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321" Type="http://schemas.openxmlformats.org/officeDocument/2006/relationships/fontTable" Target="fontTable.xml"/><Relationship Id="rId202" Type="http://schemas.openxmlformats.org/officeDocument/2006/relationships/oleObject" Target="embeddings/oleObject71.bin"/><Relationship Id="rId223" Type="http://schemas.openxmlformats.org/officeDocument/2006/relationships/oleObject" Target="embeddings/oleObject79.bin"/><Relationship Id="rId244" Type="http://schemas.openxmlformats.org/officeDocument/2006/relationships/oleObject" Target="embeddings/oleObject84.bin"/><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oleObject" Target="embeddings/oleObject94.bin"/><Relationship Id="rId286" Type="http://schemas.openxmlformats.org/officeDocument/2006/relationships/oleObject" Target="embeddings/oleObject107.bin"/><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311" Type="http://schemas.openxmlformats.org/officeDocument/2006/relationships/oleObject" Target="embeddings/oleObject122.bin"/><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image" Target="media/image118.wmf"/><Relationship Id="rId234" Type="http://schemas.openxmlformats.org/officeDocument/2006/relationships/oleObject" Target="embeddings/oleObject80.bin"/><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oleObject" Target="embeddings/oleObject89.bin"/><Relationship Id="rId276" Type="http://schemas.openxmlformats.org/officeDocument/2006/relationships/image" Target="media/image154.wmf"/><Relationship Id="rId297" Type="http://schemas.openxmlformats.org/officeDocument/2006/relationships/image" Target="media/image163.wmf"/><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301" Type="http://schemas.openxmlformats.org/officeDocument/2006/relationships/image" Target="media/image165.png"/><Relationship Id="rId322" Type="http://schemas.openxmlformats.org/officeDocument/2006/relationships/theme" Target="theme/theme1.xml"/><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1.png"/><Relationship Id="rId19" Type="http://schemas.openxmlformats.org/officeDocument/2006/relationships/oleObject" Target="embeddings/oleObject2.bin"/><Relationship Id="rId224" Type="http://schemas.openxmlformats.org/officeDocument/2006/relationships/image" Target="media/image124.png"/><Relationship Id="rId245" Type="http://schemas.openxmlformats.org/officeDocument/2006/relationships/image" Target="media/image140.wmf"/><Relationship Id="rId266" Type="http://schemas.openxmlformats.org/officeDocument/2006/relationships/oleObject" Target="embeddings/oleObject95.bin"/><Relationship Id="rId287" Type="http://schemas.openxmlformats.org/officeDocument/2006/relationships/oleObject" Target="embeddings/oleObject108.bin"/><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312" Type="http://schemas.openxmlformats.org/officeDocument/2006/relationships/image" Target="media/image169.png"/><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75.bin"/><Relationship Id="rId235" Type="http://schemas.openxmlformats.org/officeDocument/2006/relationships/image" Target="media/image134.wmf"/><Relationship Id="rId256" Type="http://schemas.openxmlformats.org/officeDocument/2006/relationships/image" Target="media/image146.wmf"/><Relationship Id="rId277" Type="http://schemas.openxmlformats.org/officeDocument/2006/relationships/oleObject" Target="embeddings/oleObject102.bin"/><Relationship Id="rId298" Type="http://schemas.openxmlformats.org/officeDocument/2006/relationships/oleObject" Target="embeddings/oleObject114.bin"/><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302" Type="http://schemas.openxmlformats.org/officeDocument/2006/relationships/image" Target="media/image166.wmf"/><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image" Target="media/image112.png"/><Relationship Id="rId225" Type="http://schemas.openxmlformats.org/officeDocument/2006/relationships/image" Target="media/image125.png"/><Relationship Id="rId246" Type="http://schemas.openxmlformats.org/officeDocument/2006/relationships/oleObject" Target="embeddings/oleObject85.bin"/><Relationship Id="rId267" Type="http://schemas.openxmlformats.org/officeDocument/2006/relationships/image" Target="media/image151.wmf"/><Relationship Id="rId288" Type="http://schemas.openxmlformats.org/officeDocument/2006/relationships/image" Target="media/image159.wmf"/><Relationship Id="rId106" Type="http://schemas.openxmlformats.org/officeDocument/2006/relationships/image" Target="media/image53.png"/><Relationship Id="rId127" Type="http://schemas.openxmlformats.org/officeDocument/2006/relationships/oleObject" Target="embeddings/oleObject40.bin"/><Relationship Id="rId313" Type="http://schemas.openxmlformats.org/officeDocument/2006/relationships/image" Target="media/image170.png"/><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19.png"/><Relationship Id="rId236" Type="http://schemas.openxmlformats.org/officeDocument/2006/relationships/oleObject" Target="embeddings/oleObject81.bin"/><Relationship Id="rId257" Type="http://schemas.openxmlformats.org/officeDocument/2006/relationships/oleObject" Target="embeddings/oleObject90.bin"/><Relationship Id="rId278" Type="http://schemas.openxmlformats.org/officeDocument/2006/relationships/image" Target="media/image155.wmf"/><Relationship Id="rId303" Type="http://schemas.openxmlformats.org/officeDocument/2006/relationships/oleObject" Target="embeddings/oleObject116.bin"/><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3.wmf"/><Relationship Id="rId247" Type="http://schemas.openxmlformats.org/officeDocument/2006/relationships/image" Target="media/image141.wmf"/><Relationship Id="rId107" Type="http://schemas.openxmlformats.org/officeDocument/2006/relationships/image" Target="media/image54.png"/><Relationship Id="rId289" Type="http://schemas.openxmlformats.org/officeDocument/2006/relationships/oleObject" Target="embeddings/oleObject109.bin"/><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314" Type="http://schemas.openxmlformats.org/officeDocument/2006/relationships/image" Target="media/image171.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0.wmf"/><Relationship Id="rId258" Type="http://schemas.openxmlformats.org/officeDocument/2006/relationships/image" Target="media/image147.wmf"/><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71" Type="http://schemas.openxmlformats.org/officeDocument/2006/relationships/image" Target="media/image95.wmf"/><Relationship Id="rId227" Type="http://schemas.openxmlformats.org/officeDocument/2006/relationships/image" Target="media/image127.png"/><Relationship Id="rId269" Type="http://schemas.openxmlformats.org/officeDocument/2006/relationships/oleObject" Target="embeddings/oleObject97.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image" Target="media/image156.wmf"/><Relationship Id="rId75" Type="http://schemas.openxmlformats.org/officeDocument/2006/relationships/image" Target="media/image35.wmf"/><Relationship Id="rId140" Type="http://schemas.openxmlformats.org/officeDocument/2006/relationships/oleObject" Target="embeddings/oleObject44.bin"/><Relationship Id="rId182" Type="http://schemas.openxmlformats.org/officeDocument/2006/relationships/oleObject" Target="embeddings/oleObject62.bin"/><Relationship Id="rId6" Type="http://schemas.openxmlformats.org/officeDocument/2006/relationships/webSettings" Target="webSettings.xml"/><Relationship Id="rId238" Type="http://schemas.openxmlformats.org/officeDocument/2006/relationships/oleObject" Target="embeddings/oleObject82.bin"/><Relationship Id="rId291" Type="http://schemas.openxmlformats.org/officeDocument/2006/relationships/image" Target="media/image160.wmf"/><Relationship Id="rId305" Type="http://schemas.openxmlformats.org/officeDocument/2006/relationships/oleObject" Target="embeddings/oleObject117.bin"/><Relationship Id="rId44" Type="http://schemas.openxmlformats.org/officeDocument/2006/relationships/image" Target="media/image17.png"/><Relationship Id="rId86" Type="http://schemas.openxmlformats.org/officeDocument/2006/relationships/oleObject" Target="embeddings/oleObject25.bin"/><Relationship Id="rId151" Type="http://schemas.openxmlformats.org/officeDocument/2006/relationships/image" Target="media/image84.wmf"/><Relationship Id="rId193" Type="http://schemas.openxmlformats.org/officeDocument/2006/relationships/image" Target="media/image105.wmf"/><Relationship Id="rId207" Type="http://schemas.openxmlformats.org/officeDocument/2006/relationships/image" Target="media/image114.png"/><Relationship Id="rId249" Type="http://schemas.openxmlformats.org/officeDocument/2006/relationships/image" Target="media/image142.png"/><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image" Target="media/image148.wmf"/><Relationship Id="rId316" Type="http://schemas.openxmlformats.org/officeDocument/2006/relationships/image" Target="media/image173.w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29CEDC-8D55-4F9D-95A9-F1F77D010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73</TotalTime>
  <Pages>104</Pages>
  <Words>61514</Words>
  <Characters>332181</Characters>
  <Application>Microsoft Office Word</Application>
  <DocSecurity>0</DocSecurity>
  <Lines>2768</Lines>
  <Paragraphs>7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92910</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5</cp:revision>
  <cp:lastPrinted>2016-10-29T15:27:00Z</cp:lastPrinted>
  <dcterms:created xsi:type="dcterms:W3CDTF">2014-12-03T15:14:00Z</dcterms:created>
  <dcterms:modified xsi:type="dcterms:W3CDTF">2016-10-30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mhsQ5k2o"/&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